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EC9D4" w14:textId="1D8DD138" w:rsidR="00A45346" w:rsidRDefault="00687D69" w:rsidP="009F39C3">
      <w:pPr>
        <w:pStyle w:val="Title"/>
        <w:ind w:firstLine="0"/>
        <w:jc w:val="center"/>
      </w:pPr>
      <w:r>
        <w:t>Teaching r</w:t>
      </w:r>
      <w:r w:rsidR="00375C54">
        <w:t xml:space="preserve">outine </w:t>
      </w:r>
      <w:r w:rsidR="002763EF">
        <w:t xml:space="preserve">person-centered practice </w:t>
      </w:r>
      <w:r w:rsidR="00F84D33">
        <w:t>in medical education</w:t>
      </w:r>
      <w:r>
        <w:t xml:space="preserve"> through medicines optimization</w:t>
      </w:r>
      <w:r w:rsidR="00F84D33">
        <w:t>;</w:t>
      </w:r>
      <w:r w:rsidR="00A45346">
        <w:t xml:space="preserve"> a realist review</w:t>
      </w:r>
    </w:p>
    <w:p w14:paraId="053BF49D" w14:textId="77777777" w:rsidR="00A45346" w:rsidRPr="00A45346" w:rsidRDefault="00A45346" w:rsidP="00A45346"/>
    <w:p w14:paraId="764AD1E4" w14:textId="45C52210" w:rsidR="00E33E6E" w:rsidRDefault="00E33E6E" w:rsidP="00A45346">
      <w:pPr>
        <w:pStyle w:val="Heading2"/>
      </w:pPr>
      <w:r>
        <w:t>Abstract</w:t>
      </w:r>
    </w:p>
    <w:p w14:paraId="36B8ABDC" w14:textId="1864ED96" w:rsidR="00C07A76" w:rsidRPr="00F06012" w:rsidRDefault="00C07A76" w:rsidP="00F06012">
      <w:pPr>
        <w:rPr>
          <w:b/>
          <w:bCs/>
        </w:rPr>
      </w:pPr>
      <w:r w:rsidRPr="00F06012">
        <w:rPr>
          <w:b/>
          <w:bCs/>
        </w:rPr>
        <w:t>Background</w:t>
      </w:r>
    </w:p>
    <w:p w14:paraId="45FFAED5" w14:textId="5DA47A5A" w:rsidR="00C07A76" w:rsidRDefault="003F5A50" w:rsidP="00421AAB">
      <w:r>
        <w:t>Multimorbid patients are not well served by a</w:t>
      </w:r>
      <w:bookmarkStart w:id="0" w:name="_GoBack"/>
      <w:bookmarkEnd w:id="0"/>
      <w:r>
        <w:t xml:space="preserve"> </w:t>
      </w:r>
      <w:r w:rsidR="00687D69">
        <w:t xml:space="preserve">narrow </w:t>
      </w:r>
      <w:r>
        <w:t>biomedical disease-focused</w:t>
      </w:r>
      <w:r w:rsidR="0087219A">
        <w:t xml:space="preserve"> approach to healthcare. </w:t>
      </w:r>
      <w:r w:rsidR="000A0F93">
        <w:t xml:space="preserve">The situation </w:t>
      </w:r>
      <w:r w:rsidR="00687D69">
        <w:t>calls for</w:t>
      </w:r>
      <w:r w:rsidR="000A0F93">
        <w:t xml:space="preserve"> a paradigm shift </w:t>
      </w:r>
      <w:r w:rsidR="00FD2CFC">
        <w:t xml:space="preserve">in </w:t>
      </w:r>
      <w:r w:rsidR="0005107B">
        <w:t>healthcare practice</w:t>
      </w:r>
      <w:r w:rsidR="001F78F7">
        <w:t xml:space="preserve"> </w:t>
      </w:r>
      <w:r w:rsidR="00FD2CFC">
        <w:t xml:space="preserve">towards </w:t>
      </w:r>
      <w:r w:rsidR="00120BB2">
        <w:t xml:space="preserve">an interpretive, person-centered </w:t>
      </w:r>
      <w:r w:rsidR="00F91404">
        <w:t xml:space="preserve">model. </w:t>
      </w:r>
      <w:r w:rsidR="00687D69">
        <w:t>Medical educators</w:t>
      </w:r>
      <w:r w:rsidR="005D600C">
        <w:t xml:space="preserve"> urgently need to teach med</w:t>
      </w:r>
      <w:r w:rsidR="00687D69">
        <w:t>ical</w:t>
      </w:r>
      <w:r w:rsidR="005D600C">
        <w:t xml:space="preserve"> students how to integrate biomedical and interpretive approaches </w:t>
      </w:r>
      <w:r w:rsidR="00687D69">
        <w:t xml:space="preserve">to illness </w:t>
      </w:r>
      <w:r w:rsidR="005D600C">
        <w:t xml:space="preserve">but </w:t>
      </w:r>
      <w:r w:rsidR="00687D69">
        <w:t xml:space="preserve">practical </w:t>
      </w:r>
      <w:r w:rsidR="00A1693D">
        <w:t xml:space="preserve">pedagogy </w:t>
      </w:r>
      <w:r w:rsidR="00687D69">
        <w:t>in the field is lacking.</w:t>
      </w:r>
      <w:r w:rsidR="00E1086C">
        <w:t xml:space="preserve"> </w:t>
      </w:r>
      <w:r w:rsidR="00802B79">
        <w:t>Medicines optimization</w:t>
      </w:r>
      <w:r w:rsidR="00676BBF">
        <w:t xml:space="preserve"> (MO)</w:t>
      </w:r>
      <w:r w:rsidR="004346EF">
        <w:t xml:space="preserve">, which </w:t>
      </w:r>
      <w:r w:rsidR="00D629C0">
        <w:t>encompasses deprescribing,</w:t>
      </w:r>
      <w:r w:rsidR="00802B79">
        <w:t xml:space="preserve"> </w:t>
      </w:r>
      <w:r w:rsidR="00A1693D">
        <w:t xml:space="preserve">provides </w:t>
      </w:r>
      <w:r w:rsidR="0014485D">
        <w:t>a</w:t>
      </w:r>
      <w:r w:rsidR="0005107B">
        <w:t>n everyday</w:t>
      </w:r>
      <w:r w:rsidR="0014485D">
        <w:t xml:space="preserve"> case-study </w:t>
      </w:r>
      <w:r w:rsidR="00C902A6">
        <w:t xml:space="preserve">of a </w:t>
      </w:r>
      <w:r w:rsidR="00B03A34">
        <w:t xml:space="preserve">curriculum </w:t>
      </w:r>
      <w:r w:rsidR="00C902A6">
        <w:t xml:space="preserve">theme </w:t>
      </w:r>
      <w:r w:rsidR="00AD5A93">
        <w:t>requiring</w:t>
      </w:r>
      <w:r w:rsidR="00B14CD7">
        <w:t xml:space="preserve"> the everyday integration</w:t>
      </w:r>
      <w:r w:rsidR="00B03A34">
        <w:t xml:space="preserve"> of</w:t>
      </w:r>
      <w:r w:rsidR="00B14CD7">
        <w:t xml:space="preserve"> </w:t>
      </w:r>
      <w:r w:rsidR="00E32C5A">
        <w:t xml:space="preserve">potentially dissonant illness perspectives </w:t>
      </w:r>
      <w:r w:rsidR="00AD5A93">
        <w:t xml:space="preserve">to </w:t>
      </w:r>
      <w:r w:rsidR="00455661">
        <w:t xml:space="preserve">achieve learning applicable for clinical practice. </w:t>
      </w:r>
      <w:r w:rsidR="00EF085E">
        <w:t xml:space="preserve">By </w:t>
      </w:r>
      <w:r w:rsidR="004B134E">
        <w:t>clarif</w:t>
      </w:r>
      <w:r w:rsidR="0069377F">
        <w:t>ying</w:t>
      </w:r>
      <w:r w:rsidR="004B134E">
        <w:t xml:space="preserve"> ‘what works, for whom, </w:t>
      </w:r>
      <w:r w:rsidR="00AE7774">
        <w:t>under</w:t>
      </w:r>
      <w:r w:rsidR="004B134E">
        <w:t xml:space="preserve"> what circumstances, how and why’</w:t>
      </w:r>
      <w:r w:rsidR="00611E8D">
        <w:t xml:space="preserve"> in</w:t>
      </w:r>
      <w:r w:rsidR="00966E50">
        <w:t xml:space="preserve"> </w:t>
      </w:r>
      <w:r w:rsidR="0069377F">
        <w:t>MO education</w:t>
      </w:r>
      <w:r w:rsidR="00BC76D3">
        <w:t xml:space="preserve"> we can better support </w:t>
      </w:r>
      <w:r w:rsidR="00613146">
        <w:t xml:space="preserve">the </w:t>
      </w:r>
      <w:r w:rsidR="004E05FF">
        <w:t>practical integration of dissonant illness perspectives</w:t>
      </w:r>
      <w:r w:rsidR="00EF085E">
        <w:t xml:space="preserve"> in wider med</w:t>
      </w:r>
      <w:r w:rsidR="00C03407">
        <w:t>ical</w:t>
      </w:r>
      <w:r w:rsidR="00EF085E">
        <w:t xml:space="preserve"> ed</w:t>
      </w:r>
      <w:r w:rsidR="00C03407">
        <w:t>ucation</w:t>
      </w:r>
      <w:r w:rsidR="00611E8D">
        <w:t>.</w:t>
      </w:r>
      <w:r w:rsidR="00F42667">
        <w:t xml:space="preserve"> </w:t>
      </w:r>
    </w:p>
    <w:p w14:paraId="2CFFCBAB" w14:textId="477A9C25" w:rsidR="00C07A76" w:rsidRPr="000D77CD" w:rsidRDefault="00C07A76" w:rsidP="00E33E6E">
      <w:pPr>
        <w:rPr>
          <w:b/>
          <w:bCs/>
        </w:rPr>
      </w:pPr>
      <w:r w:rsidRPr="000D77CD">
        <w:rPr>
          <w:b/>
          <w:bCs/>
        </w:rPr>
        <w:t>Method</w:t>
      </w:r>
    </w:p>
    <w:p w14:paraId="2F316EFF" w14:textId="250D681E" w:rsidR="00C07A76" w:rsidRDefault="00774DB2" w:rsidP="00E33E6E">
      <w:r>
        <w:t xml:space="preserve"> </w:t>
      </w:r>
      <w:r w:rsidR="00257523">
        <w:t xml:space="preserve">A </w:t>
      </w:r>
      <w:r w:rsidR="00A66F3D">
        <w:t>realist review</w:t>
      </w:r>
      <w:r w:rsidR="00257523">
        <w:t xml:space="preserve"> was</w:t>
      </w:r>
      <w:r w:rsidR="00A66F3D">
        <w:t xml:space="preserve"> conducted in keeping with </w:t>
      </w:r>
      <w:r w:rsidR="005A043F">
        <w:t>the RAMESES guidelines</w:t>
      </w:r>
      <w:r w:rsidR="00C80686">
        <w:t xml:space="preserve"> </w:t>
      </w:r>
      <w:r w:rsidR="00345FDE">
        <w:t>identifying</w:t>
      </w:r>
      <w:r w:rsidR="00C80686">
        <w:t xml:space="preserve"> </w:t>
      </w:r>
      <w:r w:rsidR="00EF6F38">
        <w:t xml:space="preserve">MO educational interventions trialled in undergraduate medical curricula globally </w:t>
      </w:r>
      <w:r w:rsidR="00D82800">
        <w:t>and</w:t>
      </w:r>
      <w:r w:rsidR="009871DB">
        <w:t xml:space="preserve"> </w:t>
      </w:r>
      <w:r w:rsidR="00F31782">
        <w:t>develop</w:t>
      </w:r>
      <w:r w:rsidR="00C80686">
        <w:t>ing</w:t>
      </w:r>
      <w:r w:rsidR="00F31782">
        <w:t xml:space="preserve"> a</w:t>
      </w:r>
      <w:r w:rsidR="00544CAE">
        <w:t xml:space="preserve"> </w:t>
      </w:r>
      <w:r w:rsidR="000E7A16">
        <w:t>programme</w:t>
      </w:r>
      <w:r w:rsidR="00544CAE">
        <w:t xml:space="preserve"> </w:t>
      </w:r>
      <w:r w:rsidR="00F51FC4">
        <w:t>theory</w:t>
      </w:r>
      <w:r w:rsidR="00292560">
        <w:t xml:space="preserve"> (</w:t>
      </w:r>
      <w:r w:rsidR="000E7A16">
        <w:t>P</w:t>
      </w:r>
      <w:r w:rsidR="00292560">
        <w:t>T)</w:t>
      </w:r>
      <w:r w:rsidR="00F51FC4">
        <w:t xml:space="preserve"> </w:t>
      </w:r>
      <w:r w:rsidR="00345FDE">
        <w:t>illuminating</w:t>
      </w:r>
      <w:r w:rsidR="00F51FC4">
        <w:t xml:space="preserve"> </w:t>
      </w:r>
      <w:r w:rsidR="007E4C82">
        <w:t xml:space="preserve">the </w:t>
      </w:r>
      <w:r w:rsidR="00B374E8">
        <w:t xml:space="preserve">contexts, mechanisms and outcomes </w:t>
      </w:r>
      <w:r w:rsidR="00285183">
        <w:t>related to</w:t>
      </w:r>
      <w:r w:rsidR="00D832E1">
        <w:t xml:space="preserve"> these interventions</w:t>
      </w:r>
      <w:r w:rsidR="00EC5FCE">
        <w:t>.</w:t>
      </w:r>
      <w:r w:rsidR="00292560">
        <w:t xml:space="preserve"> </w:t>
      </w:r>
      <w:r w:rsidR="004E6B1E">
        <w:t xml:space="preserve">Databases including </w:t>
      </w:r>
      <w:r w:rsidR="0050731A">
        <w:t xml:space="preserve">Medline, Embase, Scopus, </w:t>
      </w:r>
      <w:r w:rsidR="00257523">
        <w:t xml:space="preserve">and </w:t>
      </w:r>
      <w:r w:rsidR="0050731A">
        <w:t xml:space="preserve">ERIC </w:t>
      </w:r>
      <w:r w:rsidR="00134E0B">
        <w:t xml:space="preserve">were </w:t>
      </w:r>
      <w:r w:rsidR="0050731A">
        <w:t>searched.</w:t>
      </w:r>
      <w:r w:rsidR="0011233F">
        <w:t xml:space="preserve"> </w:t>
      </w:r>
      <w:r w:rsidR="00257523">
        <w:t>I</w:t>
      </w:r>
      <w:r w:rsidR="0011233F">
        <w:t xml:space="preserve">nclusion criteria </w:t>
      </w:r>
      <w:r w:rsidR="009A6F37">
        <w:t xml:space="preserve">focused on </w:t>
      </w:r>
      <w:r w:rsidR="00345FDE">
        <w:t xml:space="preserve">undergraduate </w:t>
      </w:r>
      <w:r w:rsidR="00E0109D">
        <w:t>MO/deprescribing educational interventions</w:t>
      </w:r>
      <w:r w:rsidR="00043513">
        <w:t xml:space="preserve"> </w:t>
      </w:r>
      <w:r w:rsidR="001C3D28">
        <w:t>and</w:t>
      </w:r>
      <w:r w:rsidR="00043513">
        <w:t xml:space="preserve"> were iteratively </w:t>
      </w:r>
      <w:r w:rsidR="00747B30">
        <w:t xml:space="preserve">adjusted </w:t>
      </w:r>
      <w:r w:rsidR="00627DA2">
        <w:t xml:space="preserve">for </w:t>
      </w:r>
      <w:r w:rsidR="004063B4">
        <w:t>PT</w:t>
      </w:r>
      <w:r w:rsidR="00627DA2">
        <w:t xml:space="preserve"> </w:t>
      </w:r>
      <w:r w:rsidR="00A62F84">
        <w:t>development</w:t>
      </w:r>
      <w:r w:rsidR="00627DA2">
        <w:t>.</w:t>
      </w:r>
    </w:p>
    <w:p w14:paraId="2DA7184A" w14:textId="4D7466DC" w:rsidR="00C07A76" w:rsidRDefault="00C07A76" w:rsidP="00E33E6E">
      <w:pPr>
        <w:rPr>
          <w:b/>
          <w:bCs/>
        </w:rPr>
      </w:pPr>
      <w:r w:rsidRPr="0050731A">
        <w:rPr>
          <w:b/>
          <w:bCs/>
        </w:rPr>
        <w:lastRenderedPageBreak/>
        <w:t>Results</w:t>
      </w:r>
    </w:p>
    <w:p w14:paraId="2B5DADD3" w14:textId="17BB1102" w:rsidR="005818D9" w:rsidRPr="00274826" w:rsidRDefault="00345FDE" w:rsidP="00E33E6E">
      <w:r>
        <w:t>A</w:t>
      </w:r>
      <w:r w:rsidR="00B90D73">
        <w:t xml:space="preserve">nalysis of </w:t>
      </w:r>
      <w:r>
        <w:t>56</w:t>
      </w:r>
      <w:r w:rsidR="007E4E45">
        <w:t xml:space="preserve"> documents </w:t>
      </w:r>
      <w:r w:rsidR="003218D9">
        <w:t xml:space="preserve">highlighted </w:t>
      </w:r>
      <w:r>
        <w:t>five</w:t>
      </w:r>
      <w:r w:rsidR="003218D9">
        <w:t xml:space="preserve"> </w:t>
      </w:r>
      <w:r w:rsidR="00EF085E">
        <w:t xml:space="preserve">key components </w:t>
      </w:r>
      <w:r w:rsidR="003218D9">
        <w:t>needed to</w:t>
      </w:r>
      <w:r w:rsidR="00EF085E">
        <w:t xml:space="preserve"> </w:t>
      </w:r>
      <w:r w:rsidR="002406A3">
        <w:t>integrat</w:t>
      </w:r>
      <w:r>
        <w:t>e</w:t>
      </w:r>
      <w:r w:rsidR="002406A3">
        <w:t xml:space="preserve"> </w:t>
      </w:r>
      <w:r>
        <w:t>biomedical</w:t>
      </w:r>
      <w:r w:rsidR="003218D9">
        <w:t xml:space="preserve"> and interpretive </w:t>
      </w:r>
      <w:r>
        <w:t xml:space="preserve">illness </w:t>
      </w:r>
      <w:r w:rsidR="003218D9">
        <w:t xml:space="preserve">perspectives: </w:t>
      </w:r>
      <w:r>
        <w:t>t</w:t>
      </w:r>
      <w:r w:rsidR="00EF085E">
        <w:t xml:space="preserve">he role of </w:t>
      </w:r>
      <w:r w:rsidR="008937A8">
        <w:t xml:space="preserve">stakeholder perceptions influencing </w:t>
      </w:r>
      <w:r w:rsidR="005764F7">
        <w:t>prioritization</w:t>
      </w:r>
      <w:r w:rsidR="00121EFC">
        <w:t>,</w:t>
      </w:r>
      <w:r w:rsidR="005764F7">
        <w:t xml:space="preserve"> resource allocation and </w:t>
      </w:r>
      <w:r w:rsidR="008937A8">
        <w:t>engagement</w:t>
      </w:r>
      <w:r w:rsidR="00EF085E">
        <w:t xml:space="preserve">; </w:t>
      </w:r>
      <w:bookmarkStart w:id="1" w:name="_Hlk173833582"/>
      <w:r w:rsidR="00842557">
        <w:t>meaningful inclusion</w:t>
      </w:r>
      <w:r w:rsidR="00E41A42">
        <w:t xml:space="preserve"> </w:t>
      </w:r>
      <w:r w:rsidR="00842557">
        <w:t>into summative assessments</w:t>
      </w:r>
      <w:r w:rsidR="00EF085E">
        <w:t>;</w:t>
      </w:r>
      <w:r w:rsidR="0005570B">
        <w:t xml:space="preserve"> learners’ appreciation </w:t>
      </w:r>
      <w:r w:rsidR="00886F30">
        <w:t>of their professional role and responsibility</w:t>
      </w:r>
      <w:r w:rsidR="00EF085E">
        <w:t xml:space="preserve">; </w:t>
      </w:r>
      <w:r w:rsidR="007E4C82">
        <w:t>and</w:t>
      </w:r>
      <w:r w:rsidR="004A0066">
        <w:t xml:space="preserve"> alignment</w:t>
      </w:r>
      <w:r w:rsidR="00E1072B">
        <w:t xml:space="preserve"> of programme</w:t>
      </w:r>
      <w:r w:rsidR="00DF251B">
        <w:t>s</w:t>
      </w:r>
      <w:r w:rsidR="00E1072B">
        <w:t xml:space="preserve"> with </w:t>
      </w:r>
      <w:r w:rsidR="00A74D3B">
        <w:t>workplace and institutional culture</w:t>
      </w:r>
      <w:r w:rsidR="000821E4">
        <w:t xml:space="preserve">. </w:t>
      </w:r>
    </w:p>
    <w:bookmarkEnd w:id="1"/>
    <w:p w14:paraId="38972CCE" w14:textId="3B86C518" w:rsidR="00C07A76" w:rsidRPr="00B66371" w:rsidRDefault="00C07A76" w:rsidP="00E33E6E">
      <w:pPr>
        <w:rPr>
          <w:b/>
          <w:bCs/>
        </w:rPr>
      </w:pPr>
      <w:r w:rsidRPr="00B66371">
        <w:rPr>
          <w:b/>
          <w:bCs/>
        </w:rPr>
        <w:t>Discussion</w:t>
      </w:r>
    </w:p>
    <w:p w14:paraId="4D377B2F" w14:textId="3C7D97CB" w:rsidR="00FC4C69" w:rsidRDefault="006D35AE" w:rsidP="00D90A4C">
      <w:r>
        <w:t>Our PT</w:t>
      </w:r>
      <w:r w:rsidR="009E47AA">
        <w:t xml:space="preserve"> </w:t>
      </w:r>
      <w:r w:rsidR="00D90A4C">
        <w:t xml:space="preserve">uniquely </w:t>
      </w:r>
      <w:r w:rsidR="009E47AA">
        <w:t xml:space="preserve">unpacks the black-box of </w:t>
      </w:r>
      <w:r w:rsidR="006A5E7F">
        <w:t xml:space="preserve">undergraduate </w:t>
      </w:r>
      <w:r w:rsidR="009E47AA">
        <w:t xml:space="preserve">MO </w:t>
      </w:r>
      <w:r w:rsidR="004E62D0">
        <w:t>educational programmes</w:t>
      </w:r>
      <w:r w:rsidR="00556334">
        <w:t xml:space="preserve"> and</w:t>
      </w:r>
      <w:r w:rsidR="00E75ADB">
        <w:t xml:space="preserve"> will be developed through subsequent evaluations</w:t>
      </w:r>
      <w:r w:rsidR="007F0168">
        <w:t>. The PT</w:t>
      </w:r>
      <w:r w:rsidR="00E67328">
        <w:t xml:space="preserve"> provide</w:t>
      </w:r>
      <w:r w:rsidR="007F0168">
        <w:t>s</w:t>
      </w:r>
      <w:r w:rsidR="00E67328">
        <w:t xml:space="preserve"> insight for </w:t>
      </w:r>
      <w:r w:rsidR="00016875">
        <w:t>educators in clinical pharmacology and more widely</w:t>
      </w:r>
      <w:r w:rsidR="00534381">
        <w:t xml:space="preserve"> </w:t>
      </w:r>
      <w:r w:rsidR="007C7081">
        <w:t>as a</w:t>
      </w:r>
      <w:r w:rsidR="00E16819">
        <w:t>n</w:t>
      </w:r>
      <w:r w:rsidR="007C7081">
        <w:t xml:space="preserve"> exemplar of </w:t>
      </w:r>
      <w:r w:rsidR="00B46A98">
        <w:t xml:space="preserve">education </w:t>
      </w:r>
      <w:r w:rsidR="009953FA">
        <w:t>requiring</w:t>
      </w:r>
      <w:r w:rsidR="00B46A98">
        <w:t xml:space="preserve"> </w:t>
      </w:r>
      <w:r w:rsidR="007C7081">
        <w:t>the</w:t>
      </w:r>
      <w:r w:rsidR="001F035A">
        <w:t xml:space="preserve"> practical </w:t>
      </w:r>
      <w:r w:rsidR="00B46A98">
        <w:t xml:space="preserve">integration of </w:t>
      </w:r>
      <w:r w:rsidR="00C94094">
        <w:t>biomedical and interpretive illness perspectives</w:t>
      </w:r>
      <w:r w:rsidR="00931B6C">
        <w:t xml:space="preserve"> required of modern practitioners</w:t>
      </w:r>
      <w:r w:rsidR="00FB1D75">
        <w:t>.</w:t>
      </w:r>
      <w:r w:rsidR="00867752">
        <w:t xml:space="preserve"> </w:t>
      </w:r>
    </w:p>
    <w:p w14:paraId="013F59B8" w14:textId="77AA76F9" w:rsidR="00E33E6E" w:rsidRDefault="00E33E6E" w:rsidP="00645483">
      <w:pPr>
        <w:ind w:firstLine="0"/>
      </w:pPr>
    </w:p>
    <w:p w14:paraId="10E3A958" w14:textId="1380B9A6" w:rsidR="003D2949" w:rsidRDefault="003D2949" w:rsidP="00645483">
      <w:pPr>
        <w:ind w:firstLine="0"/>
      </w:pPr>
    </w:p>
    <w:p w14:paraId="23A27F89" w14:textId="77777777" w:rsidR="00474860" w:rsidRDefault="00474860" w:rsidP="00645483">
      <w:pPr>
        <w:ind w:firstLine="0"/>
      </w:pPr>
    </w:p>
    <w:p w14:paraId="69193D52" w14:textId="77777777" w:rsidR="00F7524E" w:rsidRPr="00E33E6E" w:rsidRDefault="00F7524E" w:rsidP="00645483">
      <w:pPr>
        <w:ind w:firstLine="0"/>
      </w:pPr>
    </w:p>
    <w:p w14:paraId="19517106" w14:textId="26145D44" w:rsidR="00A45346" w:rsidRDefault="00A45346" w:rsidP="00A45346">
      <w:pPr>
        <w:pStyle w:val="Heading2"/>
      </w:pPr>
      <w:r>
        <w:t>Introduction</w:t>
      </w:r>
    </w:p>
    <w:p w14:paraId="33B14E2F" w14:textId="5410739B" w:rsidR="00F45B3B" w:rsidRDefault="00A96008" w:rsidP="00F45B3B">
      <w:pPr>
        <w:spacing w:line="360" w:lineRule="auto"/>
      </w:pPr>
      <w:r>
        <w:t>Globally</w:t>
      </w:r>
      <w:r w:rsidR="00546C13">
        <w:t>,</w:t>
      </w:r>
      <w:r>
        <w:t xml:space="preserve"> a</w:t>
      </w:r>
      <w:r w:rsidR="007B4405">
        <w:t xml:space="preserve"> continually greater </w:t>
      </w:r>
      <w:r w:rsidR="00C27991">
        <w:t>proportion</w:t>
      </w:r>
      <w:r w:rsidR="007B4405">
        <w:t xml:space="preserve"> of </w:t>
      </w:r>
      <w:r w:rsidR="00C27991">
        <w:t>people live with multimorbidity</w:t>
      </w:r>
      <w:r w:rsidR="004105E0">
        <w:t>; they</w:t>
      </w:r>
      <w:r w:rsidR="008A523B">
        <w:t xml:space="preserve"> are not </w:t>
      </w:r>
      <w:r w:rsidR="009F1B31">
        <w:t xml:space="preserve">well served by </w:t>
      </w:r>
      <w:r w:rsidR="00FA357F">
        <w:t>disease</w:t>
      </w:r>
      <w:r w:rsidR="000948CE">
        <w:t>-</w:t>
      </w:r>
      <w:r w:rsidR="00FA357F">
        <w:t xml:space="preserve">focused </w:t>
      </w:r>
      <w:r w:rsidR="00ED0E6E">
        <w:t>models of care</w:t>
      </w:r>
      <w:r>
        <w:t xml:space="preserve"> </w:t>
      </w:r>
      <w:r w:rsidR="008420F8">
        <w:fldChar w:fldCharType="begin"/>
      </w:r>
      <w:r w:rsidR="00BA372F">
        <w:instrText xml:space="preserve"> ADDIN EN.CITE &lt;EndNote&gt;&lt;Cite&gt;&lt;Author&gt;Sleeman&lt;/Author&gt;&lt;Year&gt;2019&lt;/Year&gt;&lt;RecNum&gt;4608&lt;/RecNum&gt;&lt;DisplayText&gt;(1, 2)&lt;/DisplayText&gt;&lt;record&gt;&lt;rec-number&gt;4608&lt;/rec-number&gt;&lt;foreign-keys&gt;&lt;key app="EN" db-id="0dzxez9tl9feaaesrz6x9vfydsvadv05edta" timestamp="1697792054"&gt;4608&lt;/key&gt;&lt;/foreign-keys&gt;&lt;ref-type name="Journal Article"&gt;17&lt;/ref-type&gt;&lt;contributors&gt;&lt;authors&gt;&lt;author&gt;Sleeman, Katherine E&lt;/author&gt;&lt;author&gt;De Brito, Maja&lt;/author&gt;&lt;author&gt;Etkind, Simon&lt;/author&gt;&lt;author&gt;Nkhoma, Kennedy&lt;/author&gt;&lt;author&gt;Guo, Ping&lt;/author&gt;&lt;author&gt;Higginson, Irene J&lt;/author&gt;&lt;author&gt;Gomes, Barbara&lt;/author&gt;&lt;author&gt;Harding, Richard&lt;/author&gt;&lt;/authors&gt;&lt;/contributors&gt;&lt;titles&gt;&lt;title&gt;The escalating global burden of serious health-related suffering: projections to 2060 by world regions, age groups, and health conditions&lt;/title&gt;&lt;secondary-title&gt;The Lancet Global Health&lt;/secondary-title&gt;&lt;/titles&gt;&lt;periodical&gt;&lt;full-title&gt;The Lancet Global Health&lt;/full-title&gt;&lt;/periodical&gt;&lt;pages&gt;e883-e892&lt;/pages&gt;&lt;volume&gt;7&lt;/volume&gt;&lt;number&gt;7&lt;/number&gt;&lt;dates&gt;&lt;year&gt;2019&lt;/year&gt;&lt;/dates&gt;&lt;isbn&gt;2214-109X&lt;/isbn&gt;&lt;urls&gt;&lt;/urls&gt;&lt;/record&gt;&lt;/Cite&gt;&lt;Cite&gt;&lt;Author&gt;Duerden&lt;/Author&gt;&lt;Year&gt;2013&lt;/Year&gt;&lt;RecNum&gt;4629&lt;/RecNum&gt;&lt;record&gt;&lt;rec-number&gt;4629&lt;/rec-number&gt;&lt;foreign-keys&gt;&lt;key app="EN" db-id="0dzxez9tl9feaaesrz6x9vfydsvadv05edta" timestamp="1699542520"&gt;4629&lt;/key&gt;&lt;/foreign-keys&gt;&lt;ref-type name="Journal Article"&gt;17&lt;/ref-type&gt;&lt;contributors&gt;&lt;authors&gt;&lt;author&gt;Duerden, Martin&lt;/author&gt;&lt;author&gt;Avery, Tony&lt;/author&gt;&lt;author&gt;Payne, Rupert&lt;/author&gt;&lt;/authors&gt;&lt;/contributors&gt;&lt;titles&gt;&lt;title&gt;Polypharmacy and medicines optimisation&lt;/title&gt;&lt;secondary-title&gt;Making it safe and sound. London: The King’s Fund&lt;/secondary-title&gt;&lt;/titles&gt;&lt;periodical&gt;&lt;full-title&gt;Making it safe and sound. London: The King’s Fund&lt;/full-title&gt;&lt;/periodical&gt;&lt;dates&gt;&lt;year&gt;2013&lt;/year&gt;&lt;/dates&gt;&lt;urls&gt;&lt;/urls&gt;&lt;/record&gt;&lt;/Cite&gt;&lt;/EndNote&gt;</w:instrText>
      </w:r>
      <w:r w:rsidR="008420F8">
        <w:fldChar w:fldCharType="separate"/>
      </w:r>
      <w:r w:rsidR="00BA372F">
        <w:rPr>
          <w:noProof/>
        </w:rPr>
        <w:t>(1, 2)</w:t>
      </w:r>
      <w:r w:rsidR="008420F8">
        <w:fldChar w:fldCharType="end"/>
      </w:r>
      <w:r w:rsidR="008420F8">
        <w:t xml:space="preserve">. </w:t>
      </w:r>
      <w:r w:rsidR="00F45B3B">
        <w:t xml:space="preserve">For years steering committees having been calling for a paradigm shift in how care is delivered </w:t>
      </w:r>
      <w:r w:rsidR="00B149D4">
        <w:t xml:space="preserve">to this population </w:t>
      </w:r>
      <w:r w:rsidR="006575BD">
        <w:t xml:space="preserve">with the need </w:t>
      </w:r>
      <w:r w:rsidR="00027089">
        <w:t xml:space="preserve">for </w:t>
      </w:r>
      <w:r w:rsidR="00B62D61">
        <w:t>a</w:t>
      </w:r>
      <w:r w:rsidR="0091258D">
        <w:t xml:space="preserve"> shift away from </w:t>
      </w:r>
      <w:r w:rsidR="007E4C82">
        <w:t xml:space="preserve">a narrowly </w:t>
      </w:r>
      <w:r w:rsidR="0091258D">
        <w:t xml:space="preserve">biomedical approach </w:t>
      </w:r>
      <w:r w:rsidR="004A1E34">
        <w:t xml:space="preserve">to include </w:t>
      </w:r>
      <w:r w:rsidR="00B62D61">
        <w:t>holistic</w:t>
      </w:r>
      <w:r w:rsidR="00027089">
        <w:t xml:space="preserve">, </w:t>
      </w:r>
      <w:r w:rsidR="00B62D61">
        <w:t xml:space="preserve">interpretive and </w:t>
      </w:r>
      <w:r w:rsidR="00027089">
        <w:t xml:space="preserve">person-centered </w:t>
      </w:r>
      <w:r w:rsidR="000F1C00">
        <w:t>practice</w:t>
      </w:r>
      <w:r w:rsidR="00360F14">
        <w:t xml:space="preserve"> of illness management</w:t>
      </w:r>
      <w:r w:rsidR="001459A5">
        <w:t xml:space="preserve"> </w:t>
      </w:r>
      <w:r w:rsidR="00F45B3B">
        <w:fldChar w:fldCharType="begin">
          <w:fldData xml:space="preserve">PEVuZE5vdGU+PENpdGU+PEF1dGhvcj5TYWxpc2J1cnk8L0F1dGhvcj48WWVhcj4yMDE4PC9ZZWFy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</w:fldData>
        </w:fldChar>
      </w:r>
      <w:r w:rsidR="00BA372F">
        <w:instrText xml:space="preserve"> ADDIN EN.CITE </w:instrText>
      </w:r>
      <w:r w:rsidR="00BA372F">
        <w:fldChar w:fldCharType="begin">
          <w:fldData xml:space="preserve">PEVuZE5vdGU+PENpdGU+PEF1dGhvcj5TYWxpc2J1cnk8L0F1dGhvcj48WWVhcj4yMDE4PC9ZZWFy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</w:fldData>
        </w:fldChar>
      </w:r>
      <w:r w:rsidR="00BA372F">
        <w:instrText xml:space="preserve"> ADDIN EN.CITE.DATA </w:instrText>
      </w:r>
      <w:r w:rsidR="00BA372F">
        <w:fldChar w:fldCharType="end"/>
      </w:r>
      <w:r w:rsidR="00F45B3B">
        <w:fldChar w:fldCharType="separate"/>
      </w:r>
      <w:r w:rsidR="00BA372F">
        <w:rPr>
          <w:noProof/>
        </w:rPr>
        <w:t>(3, 4)</w:t>
      </w:r>
      <w:r w:rsidR="00F45B3B">
        <w:fldChar w:fldCharType="end"/>
      </w:r>
      <w:r w:rsidR="00F45B3B">
        <w:t xml:space="preserve">. For this call to be realized changes must be made to the structures for delivery of healthcare as well as in the attitudes and approach of healthcare professionals </w:t>
      </w:r>
      <w:r w:rsidR="00F45B3B">
        <w:fldChar w:fldCharType="begin"/>
      </w:r>
      <w:r w:rsidR="00BA372F">
        <w:instrText xml:space="preserve"> ADDIN EN.CITE &lt;EndNote&gt;&lt;Cite&gt;&lt;Author&gt;Salisbury&lt;/Author&gt;&lt;Year&gt;2018&lt;/Year&gt;&lt;RecNum&gt;4809&lt;/RecNum&gt;&lt;DisplayText&gt;(3)&lt;/DisplayText&gt;&lt;record&gt;&lt;rec-number&gt;4809&lt;/rec-number&gt;&lt;foreign-keys&gt;&lt;key app="EN" db-id="0dzxez9tl9feaaesrz6x9vfydsvadv05edta" timestamp="1739193436"&gt;4809&lt;/key&gt;&lt;/foreign-keys&gt;&lt;ref-type name="Journal Article"&gt;17&lt;/ref-type&gt;&lt;contributors&gt;&lt;authors&gt;&lt;author&gt;Salisbury, Chris&lt;/author&gt;&lt;author&gt;Man, Mei-See&lt;/author&gt;&lt;author&gt;Bower, Peter&lt;/author&gt;&lt;author&gt;Guthrie, Bruce&lt;/author&gt;&lt;author&gt;Chaplin, Katherine&lt;/author&gt;&lt;author&gt;Gaunt, Daisy M.&lt;/author&gt;&lt;author&gt;Brookes, Sara&lt;/author&gt;&lt;author&gt;Fitzpatrick, Bridie&lt;/author&gt;&lt;author&gt;Gardner, Caroline&lt;/author&gt;&lt;author&gt;Hollinghurst, Sandra&lt;/author&gt;&lt;author&gt;Lee, Victoria&lt;/author&gt;&lt;author&gt;McLeod, John&lt;/author&gt;&lt;author&gt;Mann, Cindy&lt;/author&gt;&lt;author&gt;Moffat, Keith R.&lt;/author&gt;&lt;author&gt;Mercer, Stewart W.&lt;/author&gt;&lt;/authors&gt;&lt;/contributors&gt;&lt;titles&gt;&lt;title&gt;Management of multimorbidity using a patient-centred care model: a pragmatic cluster-randomised trial of the 3D approach&lt;/title&gt;&lt;secondary-title&gt;The Lancet&lt;/secondary-title&gt;&lt;/titles&gt;&lt;periodical&gt;&lt;full-title&gt;The Lancet&lt;/full-title&gt;&lt;/periodical&gt;&lt;pages&gt;41-50&lt;/pages&gt;&lt;volume&gt;392&lt;/volume&gt;&lt;number&gt;10141&lt;/number&gt;&lt;dates&gt;&lt;year&gt;2018&lt;/year&gt;&lt;/dates&gt;&lt;publisher&gt;Elsevier&lt;/publisher&gt;&lt;isbn&gt;0140-6736&lt;/isbn&gt;&lt;urls&gt;&lt;related-urls&gt;&lt;url&gt;https://doi.org/10.1016/S0140-6736(18)31308-4&lt;/url&gt;&lt;/related-urls&gt;&lt;/urls&gt;&lt;electronic-resource-num&gt;10.1016/S0140-6736(18)31308-4&lt;/electronic-resource-num&gt;&lt;access-date&gt;2025/02/10&lt;/access-date&gt;&lt;/record&gt;&lt;/Cite&gt;&lt;/EndNote&gt;</w:instrText>
      </w:r>
      <w:r w:rsidR="00F45B3B">
        <w:fldChar w:fldCharType="separate"/>
      </w:r>
      <w:r w:rsidR="00BA372F">
        <w:rPr>
          <w:noProof/>
        </w:rPr>
        <w:t>(3)</w:t>
      </w:r>
      <w:r w:rsidR="00F45B3B">
        <w:fldChar w:fldCharType="end"/>
      </w:r>
      <w:r w:rsidR="00F45B3B">
        <w:t xml:space="preserve">. </w:t>
      </w:r>
      <w:r w:rsidR="0042013E">
        <w:t xml:space="preserve">Regulators and </w:t>
      </w:r>
      <w:r w:rsidR="00AE612D">
        <w:t xml:space="preserve">workforce </w:t>
      </w:r>
      <w:r w:rsidR="00071EC4">
        <w:t>developers</w:t>
      </w:r>
      <w:r w:rsidR="00AE612D">
        <w:t xml:space="preserve"> </w:t>
      </w:r>
      <w:r w:rsidR="00F45B3B">
        <w:t xml:space="preserve">have responded to this call with the incorporation of priorities to develop a person-centered and generalist skillset into their graduate and workforce outcomes </w:t>
      </w:r>
      <w:r w:rsidR="00F45B3B">
        <w:fldChar w:fldCharType="begin"/>
      </w:r>
      <w:r w:rsidR="00BA372F">
        <w:instrText xml:space="preserve"> ADDIN EN.CITE &lt;EndNote&gt;&lt;Cite&gt;&lt;Author&gt;England&lt;/Author&gt;&lt;Year&gt;2020&lt;/Year&gt;&lt;RecNum&gt;4663&lt;/RecNum&gt;&lt;DisplayText&gt;(5, 6)&lt;/DisplayText&gt;&lt;record&gt;&lt;rec-number&gt;4663&lt;/rec-number&gt;&lt;foreign-keys&gt;&lt;key app="EN" db-id="0dzxez9tl9feaaesrz6x9vfydsvadv05edta" timestamp="1704385019"&gt;4663&lt;/key&gt;&lt;/foreign-keys&gt;&lt;ref-type name="Generic"&gt;13&lt;/ref-type&gt;&lt;contributors&gt;&lt;authors&gt;&lt;author&gt;Health Education England&lt;/author&gt;&lt;/authors&gt;&lt;/contributors&gt;&lt;titles&gt;&lt;title&gt;The Future Doctor Programme. A co-created vision for the future clinical team&lt;/title&gt;&lt;/titles&gt;&lt;dates&gt;&lt;year&gt;2020&lt;/year&gt;&lt;/dates&gt;&lt;publisher&gt;Author&lt;/publisher&gt;&lt;urls&gt;&lt;/urls&gt;&lt;/record&gt;&lt;/Cite&gt;&lt;Cite&gt;&lt;Author&gt;Council&lt;/Author&gt;&lt;Year&gt;2018&lt;/Year&gt;&lt;RecNum&gt;4583&lt;/RecNum&gt;&lt;record&gt;&lt;rec-number&gt;4583&lt;/rec-number&gt;&lt;foreign-keys&gt;&lt;key app="EN" db-id="0dzxez9tl9feaaesrz6x9vfydsvadv05edta" timestamp="1696857524"&gt;4583&lt;/key&gt;&lt;/foreign-keys&gt;&lt;ref-type name="Journal Article"&gt;17&lt;/ref-type&gt;&lt;contributors&gt;&lt;authors&gt;&lt;author&gt;General Medical Council&lt;/author&gt;&lt;/authors&gt;&lt;/contributors&gt;&lt;titles&gt;&lt;title&gt;Outcomes for graduates&lt;/title&gt;&lt;secondary-title&gt;General Medical Council&lt;/secondary-title&gt;&lt;/titles&gt;&lt;periodical&gt;&lt;full-title&gt;General Medical Council&lt;/full-title&gt;&lt;/periodical&gt;&lt;dates&gt;&lt;year&gt;2018&lt;/year&gt;&lt;/dates&gt;&lt;urls&gt;&lt;/urls&gt;&lt;/record&gt;&lt;/Cite&gt;&lt;/EndNote&gt;</w:instrText>
      </w:r>
      <w:r w:rsidR="00F45B3B">
        <w:fldChar w:fldCharType="separate"/>
      </w:r>
      <w:r w:rsidR="00BA372F">
        <w:rPr>
          <w:noProof/>
        </w:rPr>
        <w:t>(5, 6)</w:t>
      </w:r>
      <w:r w:rsidR="00F45B3B">
        <w:fldChar w:fldCharType="end"/>
      </w:r>
      <w:r w:rsidR="00F45B3B">
        <w:t xml:space="preserve">. Medical schools have </w:t>
      </w:r>
      <w:r w:rsidR="002E2C73">
        <w:lastRenderedPageBreak/>
        <w:t>accordingly placed</w:t>
      </w:r>
      <w:r w:rsidR="00F45B3B">
        <w:t xml:space="preserve"> progressively greater emphasis on person-centered approaches to care within their curricula </w:t>
      </w:r>
      <w:r w:rsidR="00F45B3B">
        <w:fldChar w:fldCharType="begin"/>
      </w:r>
      <w:r w:rsidR="00BA372F">
        <w:instrText xml:space="preserve"> ADDIN EN.CITE &lt;EndNote&gt;&lt;Cite&gt;&lt;Author&gt;Bansal&lt;/Author&gt;&lt;Year&gt;2022&lt;/Year&gt;&lt;RecNum&gt;4679&lt;/RecNum&gt;&lt;DisplayText&gt;(7)&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EndNote&gt;</w:instrText>
      </w:r>
      <w:r w:rsidR="00F45B3B">
        <w:fldChar w:fldCharType="separate"/>
      </w:r>
      <w:r w:rsidR="00BA372F">
        <w:rPr>
          <w:noProof/>
        </w:rPr>
        <w:t>(7)</w:t>
      </w:r>
      <w:r w:rsidR="00F45B3B">
        <w:fldChar w:fldCharType="end"/>
      </w:r>
      <w:r w:rsidR="00F45B3B">
        <w:t xml:space="preserve">. Despite this prioritization there is </w:t>
      </w:r>
      <w:r w:rsidR="00BA4662">
        <w:t>a</w:t>
      </w:r>
      <w:r w:rsidR="00F45B3B">
        <w:t xml:space="preserve"> widespread observation amongst medical educators that medical students may not value</w:t>
      </w:r>
      <w:r w:rsidR="00446348">
        <w:t xml:space="preserve"> and engage with</w:t>
      </w:r>
      <w:r w:rsidR="00F45B3B">
        <w:t xml:space="preserve"> education focused on person-centered principles and skills as highly as they do </w:t>
      </w:r>
      <w:r w:rsidR="00672C65">
        <w:t xml:space="preserve">biomedical </w:t>
      </w:r>
      <w:r w:rsidR="00F45B3B">
        <w:t xml:space="preserve">scientific knowledge </w:t>
      </w:r>
      <w:r w:rsidR="00F45B3B">
        <w:fldChar w:fldCharType="begin"/>
      </w:r>
      <w:r w:rsidR="00BA372F">
        <w:instrText xml:space="preserve"> ADDIN EN.CITE &lt;EndNote&gt;&lt;Cite&gt;&lt;Author&gt;Bansal&lt;/Author&gt;&lt;Year&gt;2022&lt;/Year&gt;&lt;RecNum&gt;4679&lt;/RecNum&gt;&lt;DisplayText&gt;(7)&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EndNote&gt;</w:instrText>
      </w:r>
      <w:r w:rsidR="00F45B3B">
        <w:fldChar w:fldCharType="separate"/>
      </w:r>
      <w:r w:rsidR="00BA372F">
        <w:rPr>
          <w:noProof/>
        </w:rPr>
        <w:t>(7)</w:t>
      </w:r>
      <w:r w:rsidR="00F45B3B">
        <w:fldChar w:fldCharType="end"/>
      </w:r>
      <w:r w:rsidR="00F45B3B">
        <w:t xml:space="preserve">. </w:t>
      </w:r>
      <w:r w:rsidR="008F6CF6">
        <w:t>Despite the clear and increasing need for these skills</w:t>
      </w:r>
      <w:r w:rsidR="002E6226">
        <w:t>,</w:t>
      </w:r>
      <w:r w:rsidR="008F6CF6">
        <w:t xml:space="preserve"> m</w:t>
      </w:r>
      <w:r w:rsidR="009171B1">
        <w:t xml:space="preserve">edical students and </w:t>
      </w:r>
      <w:r w:rsidR="00D04D6F">
        <w:t xml:space="preserve">graduate doctors may then struggle to </w:t>
      </w:r>
      <w:r w:rsidR="003558EC">
        <w:t xml:space="preserve">effectively apply </w:t>
      </w:r>
      <w:r w:rsidR="00CE2BCF">
        <w:t xml:space="preserve">the interpretive illness perspective to their clinical practice </w:t>
      </w:r>
      <w:r w:rsidR="009B65EC">
        <w:fldChar w:fldCharType="begin"/>
      </w:r>
      <w:r w:rsidR="00BA372F">
        <w:instrText xml:space="preserve"> ADDIN EN.CITE &lt;EndNote&gt;&lt;Cite&gt;&lt;Author&gt;Bansal&lt;/Author&gt;&lt;Year&gt;2022&lt;/Year&gt;&lt;RecNum&gt;4679&lt;/RecNum&gt;&lt;DisplayText&gt;(7)&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EndNote&gt;</w:instrText>
      </w:r>
      <w:r w:rsidR="009B65EC">
        <w:fldChar w:fldCharType="separate"/>
      </w:r>
      <w:r w:rsidR="00BA372F">
        <w:rPr>
          <w:noProof/>
        </w:rPr>
        <w:t>(7)</w:t>
      </w:r>
      <w:r w:rsidR="009B65EC">
        <w:fldChar w:fldCharType="end"/>
      </w:r>
      <w:r w:rsidR="00C529EE">
        <w:t>.</w:t>
      </w:r>
    </w:p>
    <w:p w14:paraId="0BCBA809" w14:textId="77A3E707" w:rsidR="00CD3580" w:rsidRDefault="00F5253E" w:rsidP="00CA427E">
      <w:pPr>
        <w:spacing w:line="360" w:lineRule="auto"/>
      </w:pPr>
      <w:r>
        <w:t>Multimorbidity and polypharmacy frequently co-occur</w:t>
      </w:r>
      <w:r w:rsidR="00F97652">
        <w:t xml:space="preserve"> and </w:t>
      </w:r>
      <w:r w:rsidR="00A144CB">
        <w:t>optimization of medication</w:t>
      </w:r>
      <w:r w:rsidR="00E51AA4">
        <w:t xml:space="preserve"> use</w:t>
      </w:r>
      <w:r w:rsidR="00F97652">
        <w:t xml:space="preserve"> is a key </w:t>
      </w:r>
      <w:r w:rsidR="00A6470E">
        <w:t xml:space="preserve">aspect of the care of these patients </w:t>
      </w:r>
      <w:r w:rsidR="009F6E9A">
        <w:fldChar w:fldCharType="begin"/>
      </w:r>
      <w:r w:rsidR="00BA372F">
        <w:instrText xml:space="preserve"> ADDIN EN.CITE &lt;EndNote&gt;&lt;Cite&gt;&lt;Author&gt;Salisbury&lt;/Author&gt;&lt;Year&gt;2018&lt;/Year&gt;&lt;RecNum&gt;4809&lt;/RecNum&gt;&lt;DisplayText&gt;(3)&lt;/DisplayText&gt;&lt;record&gt;&lt;rec-number&gt;4809&lt;/rec-number&gt;&lt;foreign-keys&gt;&lt;key app="EN" db-id="0dzxez9tl9feaaesrz6x9vfydsvadv05edta" timestamp="1739193436"&gt;4809&lt;/key&gt;&lt;/foreign-keys&gt;&lt;ref-type name="Journal Article"&gt;17&lt;/ref-type&gt;&lt;contributors&gt;&lt;authors&gt;&lt;author&gt;Salisbury, Chris&lt;/author&gt;&lt;author&gt;Man, Mei-See&lt;/author&gt;&lt;author&gt;Bower, Peter&lt;/author&gt;&lt;author&gt;Guthrie, Bruce&lt;/author&gt;&lt;author&gt;Chaplin, Katherine&lt;/author&gt;&lt;author&gt;Gaunt, Daisy M.&lt;/author&gt;&lt;author&gt;Brookes, Sara&lt;/author&gt;&lt;author&gt;Fitzpatrick, Bridie&lt;/author&gt;&lt;author&gt;Gardner, Caroline&lt;/author&gt;&lt;author&gt;Hollinghurst, Sandra&lt;/author&gt;&lt;author&gt;Lee, Victoria&lt;/author&gt;&lt;author&gt;McLeod, John&lt;/author&gt;&lt;author&gt;Mann, Cindy&lt;/author&gt;&lt;author&gt;Moffat, Keith R.&lt;/author&gt;&lt;author&gt;Mercer, Stewart W.&lt;/author&gt;&lt;/authors&gt;&lt;/contributors&gt;&lt;titles&gt;&lt;title&gt;Management of multimorbidity using a patient-centred care model: a pragmatic cluster-randomised trial of the 3D approach&lt;/title&gt;&lt;secondary-title&gt;The Lancet&lt;/secondary-title&gt;&lt;/titles&gt;&lt;periodical&gt;&lt;full-title&gt;The Lancet&lt;/full-title&gt;&lt;/periodical&gt;&lt;pages&gt;41-50&lt;/pages&gt;&lt;volume&gt;392&lt;/volume&gt;&lt;number&gt;10141&lt;/number&gt;&lt;dates&gt;&lt;year&gt;2018&lt;/year&gt;&lt;/dates&gt;&lt;publisher&gt;Elsevier&lt;/publisher&gt;&lt;isbn&gt;0140-6736&lt;/isbn&gt;&lt;urls&gt;&lt;related-urls&gt;&lt;url&gt;https://doi.org/10.1016/S0140-6736(18)31308-4&lt;/url&gt;&lt;/related-urls&gt;&lt;/urls&gt;&lt;electronic-resource-num&gt;10.1016/S0140-6736(18)31308-4&lt;/electronic-resource-num&gt;&lt;access-date&gt;2025/02/10&lt;/access-date&gt;&lt;/record&gt;&lt;/Cite&gt;&lt;/EndNote&gt;</w:instrText>
      </w:r>
      <w:r w:rsidR="009F6E9A">
        <w:fldChar w:fldCharType="separate"/>
      </w:r>
      <w:r w:rsidR="00BA372F">
        <w:rPr>
          <w:noProof/>
        </w:rPr>
        <w:t>(3)</w:t>
      </w:r>
      <w:r w:rsidR="009F6E9A">
        <w:fldChar w:fldCharType="end"/>
      </w:r>
      <w:r w:rsidR="009F6E9A">
        <w:t>.</w:t>
      </w:r>
      <w:r w:rsidR="002C1FC3">
        <w:t xml:space="preserve"> Polypharmacy in this setting </w:t>
      </w:r>
      <w:r w:rsidR="0039765E">
        <w:t xml:space="preserve">is in part due to </w:t>
      </w:r>
      <w:r w:rsidR="0050477A">
        <w:t xml:space="preserve">the application of </w:t>
      </w:r>
      <w:r w:rsidR="008D5C80">
        <w:t xml:space="preserve">multiple </w:t>
      </w:r>
      <w:r w:rsidR="0050477A">
        <w:t>clinical practice guidelines that do not account for clinical c</w:t>
      </w:r>
      <w:r w:rsidR="007377CF">
        <w:t>omplexity</w:t>
      </w:r>
      <w:r w:rsidR="002C1FC3">
        <w:t>,</w:t>
      </w:r>
      <w:r>
        <w:t xml:space="preserve"> </w:t>
      </w:r>
      <w:r w:rsidR="00A91FBD">
        <w:t xml:space="preserve">in a protocolized or non-holistic manner </w:t>
      </w:r>
      <w:r>
        <w:fldChar w:fldCharType="begin"/>
      </w:r>
      <w:r w:rsidR="00BA372F">
        <w:instrText xml:space="preserve"> ADDIN EN.CITE &lt;EndNote&gt;&lt;Cite&gt;&lt;Author&gt;Nicholson&lt;/Author&gt;&lt;Year&gt;2024&lt;/Year&gt;&lt;RecNum&gt;4810&lt;/RecNum&gt;&lt;DisplayText&gt;(8)&lt;/DisplayText&gt;&lt;record&gt;&lt;rec-number&gt;4810&lt;/rec-number&gt;&lt;foreign-keys&gt;&lt;key app="EN" db-id="0dzxez9tl9feaaesrz6x9vfydsvadv05edta" timestamp="1739196301"&gt;4810&lt;/key&gt;&lt;/foreign-keys&gt;&lt;ref-type name="Journal Article"&gt;17&lt;/ref-type&gt;&lt;contributors&gt;&lt;authors&gt;&lt;author&gt;Nicholson, Kathryn&lt;/author&gt;&lt;author&gt;Liu, Winnie&lt;/author&gt;&lt;author&gt;Fitzpatrick, Daire&lt;/author&gt;&lt;author&gt;Hardacre, Kate Anne&lt;/author&gt;&lt;author&gt;Roberts, Sarah&lt;/author&gt;&lt;author&gt;Salerno, Jennifer&lt;/author&gt;&lt;author&gt;Stranges, Saverio&lt;/author&gt;&lt;author&gt;Fortin, Martin&lt;/author&gt;&lt;author&gt;Mangin, Dee&lt;/author&gt;&lt;/authors&gt;&lt;/contributors&gt;&lt;titles&gt;&lt;title&gt;Prevalence of multimorbidity and polypharmacy among adults and older adults: a systematic review&lt;/title&gt;&lt;secondary-title&gt;The Lancet Healthy Longevity&lt;/secondary-title&gt;&lt;/titles&gt;&lt;periodical&gt;&lt;full-title&gt;The Lancet Healthy Longevity&lt;/full-title&gt;&lt;/periodical&gt;&lt;pages&gt;e287-e296&lt;/pages&gt;&lt;volume&gt;5&lt;/volume&gt;&lt;number&gt;4&lt;/number&gt;&lt;dates&gt;&lt;year&gt;2024&lt;/year&gt;&lt;/dates&gt;&lt;publisher&gt;Elsevier&lt;/publisher&gt;&lt;isbn&gt;2666-7568&lt;/isbn&gt;&lt;urls&gt;&lt;related-urls&gt;&lt;url&gt;https://doi.org/10.1016/S2666-7568(24)00007-2&lt;/url&gt;&lt;/related-urls&gt;&lt;/urls&gt;&lt;electronic-resource-num&gt;10.1016/S2666-7568(24)00007-2&lt;/electronic-resource-num&gt;&lt;access-date&gt;2025/02/10&lt;/access-date&gt;&lt;/record&gt;&lt;/Cite&gt;&lt;/EndNote&gt;</w:instrText>
      </w:r>
      <w:r>
        <w:fldChar w:fldCharType="separate"/>
      </w:r>
      <w:r w:rsidR="00BA372F">
        <w:rPr>
          <w:noProof/>
        </w:rPr>
        <w:t>(8)</w:t>
      </w:r>
      <w:r>
        <w:fldChar w:fldCharType="end"/>
      </w:r>
      <w:r>
        <w:t xml:space="preserve">. </w:t>
      </w:r>
      <w:r w:rsidR="00C82BD5">
        <w:t>Problematic polypharmacy</w:t>
      </w:r>
      <w:r w:rsidR="00946F85">
        <w:t xml:space="preserve"> (PP)</w:t>
      </w:r>
      <w:r w:rsidR="00B67A0B">
        <w:t xml:space="preserve">, </w:t>
      </w:r>
      <w:r w:rsidR="00CA427E">
        <w:t>polypharma</w:t>
      </w:r>
      <w:r w:rsidR="00F37A89">
        <w:t xml:space="preserve">cy </w:t>
      </w:r>
      <w:r w:rsidR="00B67A0B">
        <w:t xml:space="preserve">where the intended </w:t>
      </w:r>
      <w:r w:rsidR="00B4170E">
        <w:t>benefit</w:t>
      </w:r>
      <w:r w:rsidR="00E50C80">
        <w:t>s</w:t>
      </w:r>
      <w:r w:rsidR="00B4170E">
        <w:t xml:space="preserve"> from the use of multiple medications </w:t>
      </w:r>
      <w:r w:rsidR="00E50C80">
        <w:t>are</w:t>
      </w:r>
      <w:r w:rsidR="00B4170E">
        <w:t xml:space="preserve"> not realized,</w:t>
      </w:r>
      <w:r w:rsidR="00C82BD5">
        <w:t xml:space="preserve"> is a large and growing challenge facing</w:t>
      </w:r>
      <w:r w:rsidR="00856123">
        <w:t xml:space="preserve"> these</w:t>
      </w:r>
      <w:r w:rsidR="00F37A89">
        <w:t xml:space="preserve"> </w:t>
      </w:r>
      <w:r w:rsidR="00C82BD5">
        <w:t xml:space="preserve">patients, prescribers and healthcare systems </w:t>
      </w:r>
      <w:r w:rsidR="00C82BD5">
        <w:fldChar w:fldCharType="begin">
          <w:fldData xml:space="preserve">PEVuZE5vdGU+PENpdGU+PEF1dGhvcj5TbGVlbWFuPC9BdXRob3I+PFllYXI+MjAxOTwvWWVhcj48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</w:fldData>
        </w:fldChar>
      </w:r>
      <w:r w:rsidR="00BA372F">
        <w:instrText xml:space="preserve"> ADDIN EN.CITE </w:instrText>
      </w:r>
      <w:r w:rsidR="00BA372F">
        <w:fldChar w:fldCharType="begin">
          <w:fldData xml:space="preserve">PEVuZE5vdGU+PENpdGU+PEF1dGhvcj5TbGVlbWFuPC9BdXRob3I+PFllYXI+MjAxOTwvWWVhcj48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</w:fldData>
        </w:fldChar>
      </w:r>
      <w:r w:rsidR="00BA372F">
        <w:instrText xml:space="preserve"> ADDIN EN.CITE.DATA </w:instrText>
      </w:r>
      <w:r w:rsidR="00BA372F">
        <w:fldChar w:fldCharType="end"/>
      </w:r>
      <w:r w:rsidR="00C82BD5">
        <w:fldChar w:fldCharType="separate"/>
      </w:r>
      <w:r w:rsidR="00BA372F">
        <w:rPr>
          <w:noProof/>
        </w:rPr>
        <w:t>(1, 2, 4)</w:t>
      </w:r>
      <w:r w:rsidR="00C82BD5">
        <w:fldChar w:fldCharType="end"/>
      </w:r>
      <w:r w:rsidR="00C82BD5">
        <w:t xml:space="preserve">. </w:t>
      </w:r>
      <w:r w:rsidR="000E3E09">
        <w:t>P</w:t>
      </w:r>
      <w:r w:rsidR="005E0EF2">
        <w:t>P</w:t>
      </w:r>
      <w:r w:rsidR="00B05FB6">
        <w:t xml:space="preserve"> disproportionally affects vulnerable populations such as the elderly</w:t>
      </w:r>
      <w:r w:rsidR="00C951D4">
        <w:t>,</w:t>
      </w:r>
      <w:r w:rsidR="00E8663B">
        <w:t xml:space="preserve"> and</w:t>
      </w:r>
      <w:r w:rsidR="000E3E09">
        <w:t xml:space="preserve"> </w:t>
      </w:r>
      <w:r w:rsidR="004B19E9">
        <w:t xml:space="preserve">is associated with </w:t>
      </w:r>
      <w:r w:rsidR="003841C9">
        <w:t xml:space="preserve">increased </w:t>
      </w:r>
      <w:r w:rsidR="0084080D">
        <w:t xml:space="preserve">morbidity and mortality </w:t>
      </w:r>
      <w:r w:rsidR="00DD74B5">
        <w:t>and reduced quality of life</w:t>
      </w:r>
      <w:r w:rsidR="00084B60">
        <w:t xml:space="preserve"> in these groups</w:t>
      </w:r>
      <w:r w:rsidR="00AA5166">
        <w:t>, as well as healthcare burden and waste</w:t>
      </w:r>
      <w:r w:rsidR="00DD74B5">
        <w:t xml:space="preserve"> </w:t>
      </w:r>
      <w:r w:rsidR="00886EC1">
        <w:fldChar w:fldCharType="begin"/>
      </w:r>
      <w:r w:rsidR="00BA372F">
        <w:instrText xml:space="preserve"> ADDIN EN.CITE &lt;EndNote&gt;&lt;Cite&gt;&lt;Author&gt;Ridge&lt;/Author&gt;&lt;Year&gt;2021&lt;/Year&gt;&lt;RecNum&gt;4702&lt;/RecNum&gt;&lt;DisplayText&gt;(4)&lt;/DisplayText&gt;&lt;record&gt;&lt;rec-number&gt;4702&lt;/rec-number&gt;&lt;foreign-keys&gt;&lt;key app="EN" db-id="0dzxez9tl9feaaesrz6x9vfydsvadv05edta" timestamp="1718103114"&gt;4702&lt;/key&gt;&lt;/foreign-keys&gt;&lt;ref-type name="Government Document"&gt;46&lt;/ref-type&gt;&lt;contributors&gt;&lt;authors&gt;&lt;author&gt;Keith Ridge&lt;/author&gt;&lt;/authors&gt;&lt;secondary-authors&gt;&lt;author&gt;Department of Health and Social Care&lt;/author&gt;&lt;/secondary-authors&gt;&lt;/contributors&gt;&lt;titles&gt;&lt;title&gt;Good for you, good for us, good for everybody: a plan to reduce overprescribing to make patient care better and safer, support the NHS, and reduce carbon emissions&lt;/title&gt;&lt;/titles&gt;&lt;dates&gt;&lt;year&gt;2021&lt;/year&gt;&lt;/dates&gt;&lt;publisher&gt;GOV. UK&lt;/publisher&gt;&lt;urls&gt;&lt;related-urls&gt;&lt;url&gt;https://assets.publishing.service.gov.uk/media/614a10fed3bf7f05ab786551/good-for-you-good-for-us-good-for-everybody.pdf&lt;/url&gt;&lt;/related-urls&gt;&lt;/urls&gt;&lt;/record&gt;&lt;/Cite&gt;&lt;/EndNote&gt;</w:instrText>
      </w:r>
      <w:r w:rsidR="00886EC1">
        <w:fldChar w:fldCharType="separate"/>
      </w:r>
      <w:r w:rsidR="00BA372F">
        <w:rPr>
          <w:noProof/>
        </w:rPr>
        <w:t>(4)</w:t>
      </w:r>
      <w:r w:rsidR="00886EC1">
        <w:fldChar w:fldCharType="end"/>
      </w:r>
      <w:r w:rsidR="00B83B66">
        <w:fldChar w:fldCharType="begin"/>
      </w:r>
      <w:r w:rsidR="009B65EC">
        <w:instrText xml:space="preserve"> ADDIN EN.CITE &lt;EndNote&gt;&lt;Cite&gt;&lt;Author&gt;Reeve&lt;/Author&gt;&lt;Year&gt;2017&lt;/Year&gt;&lt;RecNum&gt;4575&lt;/RecNum&gt;&lt;DisplayText&gt;(9)&lt;/DisplayText&gt;&lt;record&gt;&lt;rec-number&gt;4575&lt;/rec-number&gt;&lt;foreign-keys&gt;&lt;key app="EN" db-id="0dzxez9tl9feaaesrz6x9vfydsvadv05edta" timestamp="1695990987"&gt;4575&lt;/key&gt;&lt;/foreign-keys&gt;&lt;ref-type name="Journal Article"&gt;17&lt;/ref-type&gt;&lt;contributors&gt;&lt;authors&gt;&lt;author&gt;Reeve, Emily&lt;/author&gt;&lt;author&gt;Thompson, Wade&lt;/author&gt;&lt;author&gt;Farrell, Barbara&lt;/author&gt;&lt;/authors&gt;&lt;/contributors&gt;&lt;titles&gt;&lt;title&gt;Deprescribing: a narrative review of the evidence and practical recommendations for recognizing opportunities and taking action&lt;/title&gt;&lt;secondary-title&gt;European journal of internal medicine&lt;/secondary-title&gt;&lt;/titles&gt;&lt;periodical&gt;&lt;full-title&gt;European Journal of Internal Medicine&lt;/full-title&gt;&lt;/periodical&gt;&lt;pages&gt;3-11&lt;/pages&gt;&lt;volume&gt;38&lt;/volume&gt;&lt;dates&gt;&lt;year&gt;2017&lt;/year&gt;&lt;/dates&gt;&lt;isbn&gt;0953-6205&lt;/isbn&gt;&lt;urls&gt;&lt;/urls&gt;&lt;/record&gt;&lt;/Cite&gt;&lt;/EndNote&gt;</w:instrText>
      </w:r>
      <w:r w:rsidR="00B83B66">
        <w:fldChar w:fldCharType="separate"/>
      </w:r>
      <w:r w:rsidR="009B65EC">
        <w:rPr>
          <w:noProof/>
        </w:rPr>
        <w:t>(9)</w:t>
      </w:r>
      <w:r w:rsidR="00B83B66">
        <w:fldChar w:fldCharType="end"/>
      </w:r>
      <w:r w:rsidR="001355AE">
        <w:t>.</w:t>
      </w:r>
      <w:r w:rsidR="00DD74B5">
        <w:t xml:space="preserve"> </w:t>
      </w:r>
    </w:p>
    <w:p w14:paraId="7CC44553" w14:textId="3ACB4212" w:rsidR="006C5B3C" w:rsidRPr="003D37FF" w:rsidRDefault="00CA682D" w:rsidP="003D37FF">
      <w:pPr>
        <w:spacing w:line="360" w:lineRule="auto"/>
        <w:rPr>
          <w:rFonts w:cstheme="minorHAnsi"/>
        </w:rPr>
      </w:pPr>
      <w:r>
        <w:t xml:space="preserve">Medicines </w:t>
      </w:r>
      <w:proofErr w:type="spellStart"/>
      <w:r>
        <w:t>optimisation</w:t>
      </w:r>
      <w:proofErr w:type="spellEnd"/>
      <w:r>
        <w:t xml:space="preserve"> (</w:t>
      </w:r>
      <w:r w:rsidR="00C046CC">
        <w:t>MO</w:t>
      </w:r>
      <w:r>
        <w:t>)</w:t>
      </w:r>
      <w:r w:rsidR="00C046CC">
        <w:t xml:space="preserve"> describes </w:t>
      </w:r>
      <w:r w:rsidR="00FB1DF7">
        <w:t xml:space="preserve">a </w:t>
      </w:r>
      <w:r w:rsidR="00C046CC">
        <w:t xml:space="preserve">person-centered approach to safe and effective medicines use, to ensure people obtain the best possible outcomes from their medicines, and </w:t>
      </w:r>
      <w:r w:rsidR="00A8554F">
        <w:t>incorporates</w:t>
      </w:r>
      <w:r w:rsidR="00C046CC">
        <w:t xml:space="preserve"> the activities of structured medication review and deprescribing as well as the addition of beneficial medications </w:t>
      </w:r>
      <w:r w:rsidR="00C046CC">
        <w:fldChar w:fldCharType="begin"/>
      </w:r>
      <w:r w:rsidR="00C046CC">
        <w:instrText xml:space="preserve"> ADDIN EN.CITE &lt;EndNote&gt;&lt;Cite&gt;&lt;Year&gt;2016&lt;/Year&gt;&lt;RecNum&gt;4640&lt;/RecNum&gt;&lt;DisplayText&gt;(10)&lt;/DisplayText&gt;&lt;record&gt;&lt;rec-number&gt;4640&lt;/rec-number&gt;&lt;foreign-keys&gt;&lt;key app="EN" db-id="0dzxez9tl9feaaesrz6x9vfydsvadv05edta" timestamp="1701164032"&gt;4640&lt;/key&gt;&lt;/foreign-keys&gt;&lt;ref-type name="Government Document"&gt;46&lt;/ref-type&gt;&lt;contributors&gt;&lt;secondary-authors&gt;&lt;author&gt;National Institute for Health and Care Excellence&lt;/author&gt;&lt;/secondary-authors&gt;&lt;/contributors&gt;&lt;titles&gt;&lt;title&gt;Medicines optimisation Quality standard [QS120]&lt;/title&gt;&lt;/titles&gt;&lt;dates&gt;&lt;year&gt;2016&lt;/year&gt;&lt;/dates&gt;&lt;publisher&gt;National Institute for Health and Care Excellence&lt;/publisher&gt;&lt;urls&gt;&lt;related-urls&gt;&lt;url&gt;https://www.nice.org.uk/guidance/qs120/chapter/Introduction&lt;/url&gt;&lt;/related-urls&gt;&lt;/urls&gt;&lt;/record&gt;&lt;/Cite&gt;&lt;/EndNote&gt;</w:instrText>
      </w:r>
      <w:r w:rsidR="00C046CC">
        <w:fldChar w:fldCharType="separate"/>
      </w:r>
      <w:r w:rsidR="00C046CC">
        <w:rPr>
          <w:noProof/>
        </w:rPr>
        <w:t>(10)</w:t>
      </w:r>
      <w:r w:rsidR="00C046CC">
        <w:fldChar w:fldCharType="end"/>
      </w:r>
      <w:r w:rsidR="00C046CC">
        <w:t>.</w:t>
      </w:r>
      <w:r w:rsidR="00102D89">
        <w:t xml:space="preserve"> </w:t>
      </w:r>
      <w:r w:rsidR="001402AD">
        <w:t>It is</w:t>
      </w:r>
      <w:r w:rsidR="0096644B">
        <w:t xml:space="preserve"> recognized as a</w:t>
      </w:r>
      <w:r w:rsidR="001402AD">
        <w:t xml:space="preserve"> key solution at the individual level to PP</w:t>
      </w:r>
      <w:r w:rsidR="0071735A">
        <w:t xml:space="preserve"> </w:t>
      </w:r>
      <w:r w:rsidR="00211846">
        <w:fldChar w:fldCharType="begin"/>
      </w:r>
      <w:r w:rsidR="00211846">
        <w:instrText xml:space="preserve"> ADDIN EN.CITE &lt;EndNote&gt;&lt;Cite&gt;&lt;Author&gt;Medicines&lt;/Author&gt;&lt;Year&gt;2015&lt;/Year&gt;&lt;RecNum&gt;4628&lt;/RecNum&gt;&lt;DisplayText&gt;(11)&lt;/DisplayText&gt;&lt;record&gt;&lt;rec-number&gt;4628&lt;/rec-number&gt;&lt;foreign-keys&gt;&lt;key app="EN" db-id="0dzxez9tl9feaaesrz6x9vfydsvadv05edta" timestamp="1699540908"&gt;4628&lt;/key&gt;&lt;/foreign-keys&gt;&lt;ref-type name="Journal Article"&gt;17&lt;/ref-type&gt;&lt;contributors&gt;&lt;authors&gt;&lt;author&gt;Medicines, NICE&lt;/author&gt;&lt;author&gt;UK, Prescribing Centre&lt;/author&gt;&lt;/authors&gt;&lt;/contributors&gt;&lt;titles&gt;&lt;title&gt;Medicines optimisation: the safe and effective use of medicines to enable the best possible outcomes&lt;/title&gt;&lt;/titles&gt;&lt;dates&gt;&lt;year&gt;2015&lt;/year&gt;&lt;/dates&gt;&lt;urls&gt;&lt;/urls&gt;&lt;/record&gt;&lt;/Cite&gt;&lt;/EndNote&gt;</w:instrText>
      </w:r>
      <w:r w:rsidR="00211846">
        <w:fldChar w:fldCharType="separate"/>
      </w:r>
      <w:r w:rsidR="00211846">
        <w:rPr>
          <w:noProof/>
        </w:rPr>
        <w:t>(11)</w:t>
      </w:r>
      <w:r w:rsidR="00211846">
        <w:fldChar w:fldCharType="end"/>
      </w:r>
      <w:r w:rsidR="001402AD">
        <w:t xml:space="preserve">. </w:t>
      </w:r>
      <w:r w:rsidR="00102D89">
        <w:t xml:space="preserve">MO is by </w:t>
      </w:r>
      <w:r w:rsidR="00510B12">
        <w:t>international consensus</w:t>
      </w:r>
      <w:r w:rsidR="00102D89">
        <w:t xml:space="preserve"> a person-centered activity</w:t>
      </w:r>
      <w:r w:rsidR="00062491">
        <w:t xml:space="preserve"> and requires integration of the biomedical and</w:t>
      </w:r>
      <w:r w:rsidR="007A0852">
        <w:t xml:space="preserve"> interpretive</w:t>
      </w:r>
      <w:r w:rsidR="00062491">
        <w:t xml:space="preserve"> </w:t>
      </w:r>
      <w:r w:rsidR="00A86B85">
        <w:t>approaches</w:t>
      </w:r>
      <w:r w:rsidR="00B30ED7">
        <w:t xml:space="preserve"> to illness</w:t>
      </w:r>
      <w:r w:rsidR="00A86B85">
        <w:t xml:space="preserve"> </w:t>
      </w:r>
      <w:r w:rsidR="005306D9">
        <w:t xml:space="preserve">management </w:t>
      </w:r>
      <w:r w:rsidR="00A86B85">
        <w:t xml:space="preserve">for effective clinical practice </w:t>
      </w:r>
      <w:r w:rsidR="00C9545F">
        <w:rPr>
          <w:rFonts w:cstheme="minorHAnsi"/>
        </w:rPr>
        <w:fldChar w:fldCharType="begin">
          <w:fldData xml:space="preserve">PEVuZE5vdGU+PENpdGU+PEF1dGhvcj5CYXJuZXR0PC9BdXRob3I+PFllYXI+MjAyMTwvWWVhcj48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kFuZGVyc29uPC9BdXRob3I+PFllYXI+MjAxNjwvWWVhcj48UmVjTnVtPjExNzwvUmVjTnVt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C9FbmROb3RlPn==
</w:fldData>
        </w:fldChar>
      </w:r>
      <w:r w:rsidR="00211846">
        <w:rPr>
          <w:rFonts w:cstheme="minorHAnsi"/>
        </w:rPr>
        <w:instrText xml:space="preserve"> ADDIN EN.CITE </w:instrText>
      </w:r>
      <w:r w:rsidR="00211846">
        <w:rPr>
          <w:rFonts w:cstheme="minorHAnsi"/>
        </w:rPr>
        <w:fldChar w:fldCharType="begin">
          <w:fldData xml:space="preserve">PEVuZE5vdGU+PENpdGU+PEF1dGhvcj5CYXJuZXR0PC9BdXRob3I+PFllYXI+MjAyMTwvWWVhcj48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kFuZGVyc29uPC9BdXRob3I+PFllYXI+MjAxNjwvWWVhcj48UmVjTnVtPjExNzwvUmVjTnVt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C9FbmROb3RlPn==
</w:fldData>
        </w:fldChar>
      </w:r>
      <w:r w:rsidR="00211846">
        <w:rPr>
          <w:rFonts w:cstheme="minorHAnsi"/>
        </w:rPr>
        <w:instrText xml:space="preserve"> ADDIN EN.CITE.DATA </w:instrText>
      </w:r>
      <w:r w:rsidR="00211846">
        <w:rPr>
          <w:rFonts w:cstheme="minorHAnsi"/>
        </w:rPr>
      </w:r>
      <w:r w:rsidR="00211846">
        <w:rPr>
          <w:rFonts w:cstheme="minorHAnsi"/>
        </w:rPr>
        <w:fldChar w:fldCharType="end"/>
      </w:r>
      <w:r w:rsidR="00C9545F">
        <w:rPr>
          <w:rFonts w:cstheme="minorHAnsi"/>
        </w:rPr>
      </w:r>
      <w:r w:rsidR="00C9545F">
        <w:rPr>
          <w:rFonts w:cstheme="minorHAnsi"/>
        </w:rPr>
        <w:fldChar w:fldCharType="separate"/>
      </w:r>
      <w:r w:rsidR="00211846">
        <w:rPr>
          <w:rFonts w:cstheme="minorHAnsi"/>
          <w:noProof/>
        </w:rPr>
        <w:t>(12-14)</w:t>
      </w:r>
      <w:r w:rsidR="00C9545F">
        <w:rPr>
          <w:rFonts w:cstheme="minorHAnsi"/>
        </w:rPr>
        <w:fldChar w:fldCharType="end"/>
      </w:r>
      <w:r w:rsidR="00C9545F">
        <w:rPr>
          <w:rFonts w:cstheme="minorHAnsi"/>
        </w:rPr>
        <w:t xml:space="preserve">. </w:t>
      </w:r>
      <w:r w:rsidR="008747FE">
        <w:rPr>
          <w:rFonts w:cstheme="minorHAnsi"/>
        </w:rPr>
        <w:t xml:space="preserve">MO is not consistently taught within </w:t>
      </w:r>
      <w:r w:rsidR="00187342">
        <w:rPr>
          <w:rFonts w:cstheme="minorHAnsi"/>
        </w:rPr>
        <w:t xml:space="preserve">many </w:t>
      </w:r>
      <w:r w:rsidR="008747FE">
        <w:rPr>
          <w:rFonts w:cstheme="minorHAnsi"/>
        </w:rPr>
        <w:t>medical schools</w:t>
      </w:r>
      <w:r w:rsidR="00D521D7">
        <w:rPr>
          <w:rFonts w:cstheme="minorHAnsi"/>
        </w:rPr>
        <w:t xml:space="preserve"> </w:t>
      </w:r>
      <w:r w:rsidR="002C35D6">
        <w:rPr>
          <w:rFonts w:cstheme="minorHAnsi"/>
        </w:rPr>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C35D6">
        <w:rPr>
          <w:rFonts w:cstheme="minorHAnsi"/>
        </w:rPr>
        <w:instrText xml:space="preserve"> ADDIN EN.CITE </w:instrText>
      </w:r>
      <w:r w:rsidR="002C35D6">
        <w:rPr>
          <w:rFonts w:cstheme="minorHAnsi"/>
        </w:rPr>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C35D6">
        <w:rPr>
          <w:rFonts w:cstheme="minorHAnsi"/>
        </w:rPr>
        <w:instrText xml:space="preserve"> ADDIN EN.CITE.DATA </w:instrText>
      </w:r>
      <w:r w:rsidR="002C35D6">
        <w:rPr>
          <w:rFonts w:cstheme="minorHAnsi"/>
        </w:rPr>
      </w:r>
      <w:r w:rsidR="002C35D6">
        <w:rPr>
          <w:rFonts w:cstheme="minorHAnsi"/>
        </w:rPr>
        <w:fldChar w:fldCharType="end"/>
      </w:r>
      <w:r w:rsidR="002C35D6">
        <w:rPr>
          <w:rFonts w:cstheme="minorHAnsi"/>
        </w:rPr>
      </w:r>
      <w:r w:rsidR="002C35D6">
        <w:rPr>
          <w:rFonts w:cstheme="minorHAnsi"/>
        </w:rPr>
        <w:fldChar w:fldCharType="separate"/>
      </w:r>
      <w:r w:rsidR="002C35D6">
        <w:rPr>
          <w:rFonts w:cstheme="minorHAnsi"/>
          <w:noProof/>
        </w:rPr>
        <w:t>(12)</w:t>
      </w:r>
      <w:r w:rsidR="002C35D6">
        <w:rPr>
          <w:rFonts w:cstheme="minorHAnsi"/>
        </w:rPr>
        <w:fldChar w:fldCharType="end"/>
      </w:r>
      <w:r w:rsidR="00E143B9">
        <w:rPr>
          <w:rFonts w:cstheme="minorHAnsi"/>
        </w:rPr>
        <w:t>. W</w:t>
      </w:r>
      <w:r w:rsidR="005B4326">
        <w:rPr>
          <w:rFonts w:cstheme="minorHAnsi"/>
        </w:rPr>
        <w:t>h</w:t>
      </w:r>
      <w:r w:rsidR="00DE6AB7">
        <w:rPr>
          <w:rFonts w:cstheme="minorHAnsi"/>
        </w:rPr>
        <w:t>ere it is</w:t>
      </w:r>
      <w:r w:rsidR="005D0922">
        <w:rPr>
          <w:rFonts w:cstheme="minorHAnsi"/>
        </w:rPr>
        <w:t>,</w:t>
      </w:r>
      <w:r w:rsidR="00DE6AB7">
        <w:rPr>
          <w:rFonts w:cstheme="minorHAnsi"/>
        </w:rPr>
        <w:t xml:space="preserve"> it is situated within</w:t>
      </w:r>
      <w:r w:rsidR="00D265C9">
        <w:rPr>
          <w:rFonts w:cstheme="minorHAnsi"/>
        </w:rPr>
        <w:t xml:space="preserve"> the solidly biomedical perspective of</w:t>
      </w:r>
      <w:r w:rsidR="00DE6AB7">
        <w:rPr>
          <w:rFonts w:cstheme="minorHAnsi"/>
        </w:rPr>
        <w:t xml:space="preserve"> clinical pharmacology and therapeutic</w:t>
      </w:r>
      <w:r w:rsidR="000D4975">
        <w:rPr>
          <w:rFonts w:cstheme="minorHAnsi"/>
        </w:rPr>
        <w:t>s (CPT)</w:t>
      </w:r>
      <w:r w:rsidR="00DE6AB7">
        <w:rPr>
          <w:rFonts w:cstheme="minorHAnsi"/>
        </w:rPr>
        <w:t xml:space="preserve"> </w:t>
      </w:r>
      <w:r w:rsidR="000D4975">
        <w:rPr>
          <w:rFonts w:cstheme="minorHAnsi"/>
        </w:rPr>
        <w:t xml:space="preserve">themes and may be taught alongside prescribing towards the end of undergraduate medical programmes </w:t>
      </w:r>
      <w:r w:rsidR="0074693F">
        <w:rPr>
          <w:rFonts w:cstheme="minorHAnsi"/>
        </w:rPr>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11846">
        <w:rPr>
          <w:rFonts w:cstheme="minorHAnsi"/>
        </w:rPr>
        <w:instrText xml:space="preserve"> ADDIN EN.CITE </w:instrText>
      </w:r>
      <w:r w:rsidR="00211846">
        <w:rPr>
          <w:rFonts w:cstheme="minorHAnsi"/>
        </w:rPr>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11846">
        <w:rPr>
          <w:rFonts w:cstheme="minorHAnsi"/>
        </w:rPr>
        <w:instrText xml:space="preserve"> ADDIN EN.CITE.DATA </w:instrText>
      </w:r>
      <w:r w:rsidR="00211846">
        <w:rPr>
          <w:rFonts w:cstheme="minorHAnsi"/>
        </w:rPr>
      </w:r>
      <w:r w:rsidR="00211846">
        <w:rPr>
          <w:rFonts w:cstheme="minorHAnsi"/>
        </w:rPr>
        <w:fldChar w:fldCharType="end"/>
      </w:r>
      <w:r w:rsidR="0074693F">
        <w:rPr>
          <w:rFonts w:cstheme="minorHAnsi"/>
        </w:rPr>
      </w:r>
      <w:r w:rsidR="0074693F">
        <w:rPr>
          <w:rFonts w:cstheme="minorHAnsi"/>
        </w:rPr>
        <w:fldChar w:fldCharType="separate"/>
      </w:r>
      <w:r w:rsidR="00211846">
        <w:rPr>
          <w:rFonts w:cstheme="minorHAnsi"/>
          <w:noProof/>
        </w:rPr>
        <w:t>(12)</w:t>
      </w:r>
      <w:r w:rsidR="0074693F">
        <w:rPr>
          <w:rFonts w:cstheme="minorHAnsi"/>
        </w:rPr>
        <w:fldChar w:fldCharType="end"/>
      </w:r>
      <w:r w:rsidR="00207E8E">
        <w:rPr>
          <w:rFonts w:cstheme="minorHAnsi"/>
        </w:rPr>
        <w:t xml:space="preserve">. </w:t>
      </w:r>
      <w:r w:rsidR="00EB3AAB">
        <w:rPr>
          <w:rFonts w:cstheme="minorHAnsi"/>
        </w:rPr>
        <w:t>With the</w:t>
      </w:r>
      <w:r w:rsidR="002C3994">
        <w:rPr>
          <w:rFonts w:cstheme="minorHAnsi"/>
        </w:rPr>
        <w:t xml:space="preserve"> increasingly widespread introduction of prescribing skills asse</w:t>
      </w:r>
      <w:r w:rsidR="002126D8">
        <w:rPr>
          <w:rFonts w:cstheme="minorHAnsi"/>
        </w:rPr>
        <w:t>ssments as a requirement for clinical practice</w:t>
      </w:r>
      <w:r w:rsidR="00C12415">
        <w:rPr>
          <w:rFonts w:cstheme="minorHAnsi"/>
        </w:rPr>
        <w:t xml:space="preserve">, such as </w:t>
      </w:r>
      <w:r w:rsidR="00EB3AAB">
        <w:rPr>
          <w:rFonts w:cstheme="minorHAnsi"/>
        </w:rPr>
        <w:t>the Prescribing Safety Assessment (PSA)</w:t>
      </w:r>
      <w:r w:rsidR="00A56248">
        <w:rPr>
          <w:rFonts w:cstheme="minorHAnsi"/>
        </w:rPr>
        <w:t xml:space="preserve"> </w:t>
      </w:r>
      <w:r w:rsidR="00E17C2D">
        <w:rPr>
          <w:rFonts w:cstheme="minorHAnsi"/>
        </w:rPr>
        <w:t>in the UK</w:t>
      </w:r>
      <w:r w:rsidR="00DD4F94">
        <w:rPr>
          <w:rFonts w:cstheme="minorHAnsi"/>
        </w:rPr>
        <w:t xml:space="preserve">, CPT and prescribing education is </w:t>
      </w:r>
      <w:r w:rsidR="001C7978">
        <w:rPr>
          <w:rFonts w:cstheme="minorHAnsi"/>
        </w:rPr>
        <w:t xml:space="preserve">well engaged with by students </w:t>
      </w:r>
      <w:r w:rsidR="00621B41">
        <w:rPr>
          <w:rFonts w:cstheme="minorHAnsi"/>
        </w:rPr>
        <w:t>due to its clear</w:t>
      </w:r>
      <w:r w:rsidR="00B779D0">
        <w:rPr>
          <w:rFonts w:cstheme="minorHAnsi"/>
        </w:rPr>
        <w:t xml:space="preserve"> relevance to their imminent clinical practice</w:t>
      </w:r>
      <w:r w:rsidR="00A9251F">
        <w:rPr>
          <w:rFonts w:cstheme="minorHAnsi"/>
        </w:rPr>
        <w:t xml:space="preserve"> </w:t>
      </w:r>
      <w:r w:rsidR="00F73C66">
        <w:rPr>
          <w:rFonts w:cstheme="minorHAnsi"/>
        </w:rPr>
        <w:fldChar w:fldCharType="begin"/>
      </w:r>
      <w:r w:rsidR="00211846">
        <w:rPr>
          <w:rFonts w:cstheme="minorHAnsi"/>
        </w:rPr>
        <w:instrText xml:space="preserve"> ADDIN EN.CITE &lt;EndNote&gt;&lt;Cite&gt;&lt;Author&gt;Haslam&lt;/Author&gt;&lt;Year&gt;2023&lt;/Year&gt;&lt;RecNum&gt;4654&lt;/RecNum&gt;&lt;DisplayText&gt;(15)&lt;/DisplayText&gt;&lt;record&gt;&lt;rec-number&gt;4654&lt;/rec-number&gt;&lt;foreign-keys&gt;&lt;key app="EN" db-id="0dzxez9tl9feaaesrz6x9vfydsvadv05edta" timestamp="1701684946"&gt;4654&lt;/key&gt;&lt;/foreign-keys&gt;&lt;ref-type name="Journal Article"&gt;17&lt;/ref-type&gt;&lt;contributors&gt;&lt;authors&gt;&lt;author&gt;Haslam, Ellen&lt;/author&gt;&lt;author&gt;Wilson, Kurt&lt;/author&gt;&lt;author&gt;Bollington, Lynne&lt;/author&gt;&lt;author&gt;Maxwell, Simon&lt;/author&gt;&lt;/authors&gt;&lt;/contributors&gt;&lt;titles&gt;&lt;title&gt;The prescribing safety assessment: Looking to the future&lt;/title&gt;&lt;secondary-title&gt;Pharmacology research &amp;amp; perspectives&lt;/secondary-title&gt;&lt;/titles&gt;&lt;periodical&gt;&lt;full-title&gt;Pharmacology Research &amp;amp; Perspectives&lt;/full-title&gt;&lt;/periodical&gt;&lt;volume&gt;11&lt;/volume&gt;&lt;number&gt;2&lt;/number&gt;&lt;dates&gt;&lt;year&gt;2023&lt;/year&gt;&lt;/dates&gt;&lt;urls&gt;&lt;/urls&gt;&lt;/record&gt;&lt;/Cite&gt;&lt;/EndNote&gt;</w:instrText>
      </w:r>
      <w:r w:rsidR="00F73C66">
        <w:rPr>
          <w:rFonts w:cstheme="minorHAnsi"/>
        </w:rPr>
        <w:fldChar w:fldCharType="separate"/>
      </w:r>
      <w:r w:rsidR="00211846">
        <w:rPr>
          <w:rFonts w:cstheme="minorHAnsi"/>
          <w:noProof/>
        </w:rPr>
        <w:t>(15)</w:t>
      </w:r>
      <w:r w:rsidR="00F73C66">
        <w:rPr>
          <w:rFonts w:cstheme="minorHAnsi"/>
        </w:rPr>
        <w:fldChar w:fldCharType="end"/>
      </w:r>
      <w:r w:rsidR="00B779D0">
        <w:rPr>
          <w:rFonts w:cstheme="minorHAnsi"/>
        </w:rPr>
        <w:t xml:space="preserve">. </w:t>
      </w:r>
    </w:p>
    <w:p w14:paraId="6B41B795" w14:textId="22B27140" w:rsidR="00DB789C" w:rsidRDefault="00FD6BC6" w:rsidP="00DB789C">
      <w:pPr>
        <w:spacing w:line="360" w:lineRule="auto"/>
      </w:pPr>
      <w:r>
        <w:rPr>
          <w:rFonts w:cstheme="minorHAnsi"/>
        </w:rPr>
        <w:t xml:space="preserve">This </w:t>
      </w:r>
      <w:r w:rsidR="006C6ECA">
        <w:rPr>
          <w:rFonts w:cstheme="minorHAnsi"/>
        </w:rPr>
        <w:t>setting</w:t>
      </w:r>
      <w:r>
        <w:rPr>
          <w:rFonts w:cstheme="minorHAnsi"/>
        </w:rPr>
        <w:t xml:space="preserve"> places MO education</w:t>
      </w:r>
      <w:r w:rsidR="00D70D58">
        <w:rPr>
          <w:rFonts w:cstheme="minorHAnsi"/>
        </w:rPr>
        <w:t xml:space="preserve"> as</w:t>
      </w:r>
      <w:r w:rsidR="008162BF">
        <w:rPr>
          <w:rFonts w:cstheme="minorHAnsi"/>
        </w:rPr>
        <w:t xml:space="preserve"> </w:t>
      </w:r>
      <w:r w:rsidR="009F50C6">
        <w:rPr>
          <w:rFonts w:cstheme="minorHAnsi"/>
        </w:rPr>
        <w:t>a strongly person-centered activity</w:t>
      </w:r>
      <w:r w:rsidR="00D70D58">
        <w:rPr>
          <w:rFonts w:cstheme="minorHAnsi"/>
        </w:rPr>
        <w:t xml:space="preserve"> taking place</w:t>
      </w:r>
      <w:r w:rsidR="00CC1F08">
        <w:rPr>
          <w:rFonts w:cstheme="minorHAnsi"/>
        </w:rPr>
        <w:t xml:space="preserve"> </w:t>
      </w:r>
      <w:r w:rsidR="009F50C6">
        <w:rPr>
          <w:rFonts w:cstheme="minorHAnsi"/>
        </w:rPr>
        <w:t xml:space="preserve">within </w:t>
      </w:r>
      <w:r w:rsidR="00BE30F0">
        <w:rPr>
          <w:rFonts w:cstheme="minorHAnsi"/>
        </w:rPr>
        <w:t>the</w:t>
      </w:r>
      <w:r w:rsidR="00735145">
        <w:rPr>
          <w:rFonts w:cstheme="minorHAnsi"/>
        </w:rPr>
        <w:t xml:space="preserve"> </w:t>
      </w:r>
      <w:r w:rsidR="00260611">
        <w:rPr>
          <w:rFonts w:cstheme="minorHAnsi"/>
        </w:rPr>
        <w:t xml:space="preserve">traditionally biomedically focused </w:t>
      </w:r>
      <w:r w:rsidR="00735145">
        <w:rPr>
          <w:rFonts w:cstheme="minorHAnsi"/>
        </w:rPr>
        <w:t>curricular theme</w:t>
      </w:r>
      <w:r w:rsidR="00E11682">
        <w:rPr>
          <w:rFonts w:cstheme="minorHAnsi"/>
        </w:rPr>
        <w:t xml:space="preserve"> </w:t>
      </w:r>
      <w:r w:rsidR="002726BF">
        <w:rPr>
          <w:rFonts w:cstheme="minorHAnsi"/>
        </w:rPr>
        <w:t xml:space="preserve">of CPT. </w:t>
      </w:r>
      <w:r w:rsidR="00BC68FA">
        <w:rPr>
          <w:rFonts w:cstheme="minorHAnsi"/>
        </w:rPr>
        <w:t>As such</w:t>
      </w:r>
      <w:r w:rsidR="00CC1F08">
        <w:rPr>
          <w:rFonts w:cstheme="minorHAnsi"/>
        </w:rPr>
        <w:t>,</w:t>
      </w:r>
      <w:r w:rsidR="00BC68FA">
        <w:rPr>
          <w:rFonts w:cstheme="minorHAnsi"/>
        </w:rPr>
        <w:t xml:space="preserve"> </w:t>
      </w:r>
      <w:r w:rsidR="00F2185B">
        <w:rPr>
          <w:rFonts w:cstheme="minorHAnsi"/>
        </w:rPr>
        <w:t xml:space="preserve">examination </w:t>
      </w:r>
      <w:r w:rsidR="00F2185B">
        <w:rPr>
          <w:rFonts w:cstheme="minorHAnsi"/>
        </w:rPr>
        <w:lastRenderedPageBreak/>
        <w:t xml:space="preserve">of </w:t>
      </w:r>
      <w:r w:rsidR="00BC68FA">
        <w:rPr>
          <w:rFonts w:cstheme="minorHAnsi"/>
        </w:rPr>
        <w:t xml:space="preserve">MO education </w:t>
      </w:r>
      <w:r w:rsidR="00F2185B">
        <w:rPr>
          <w:rFonts w:cstheme="minorHAnsi"/>
        </w:rPr>
        <w:t xml:space="preserve">offers </w:t>
      </w:r>
      <w:r w:rsidR="009B4EC4">
        <w:rPr>
          <w:rFonts w:cstheme="minorHAnsi"/>
        </w:rPr>
        <w:t>a</w:t>
      </w:r>
      <w:r w:rsidR="004E0568">
        <w:rPr>
          <w:rFonts w:cstheme="minorHAnsi"/>
        </w:rPr>
        <w:t>n everyday</w:t>
      </w:r>
      <w:r w:rsidR="009857BB">
        <w:rPr>
          <w:rFonts w:cstheme="minorHAnsi"/>
        </w:rPr>
        <w:t xml:space="preserve"> case-study</w:t>
      </w:r>
      <w:r w:rsidR="009B4EC4">
        <w:rPr>
          <w:rFonts w:cstheme="minorHAnsi"/>
        </w:rPr>
        <w:t xml:space="preserve"> </w:t>
      </w:r>
      <w:r w:rsidR="004E0568">
        <w:rPr>
          <w:rFonts w:cstheme="minorHAnsi"/>
        </w:rPr>
        <w:t xml:space="preserve">in which to </w:t>
      </w:r>
      <w:r w:rsidR="002957F9">
        <w:rPr>
          <w:rFonts w:cstheme="minorHAnsi"/>
        </w:rPr>
        <w:t xml:space="preserve">critically evaluate </w:t>
      </w:r>
      <w:r w:rsidR="00F2185B">
        <w:rPr>
          <w:rFonts w:cstheme="minorHAnsi"/>
        </w:rPr>
        <w:t xml:space="preserve">the </w:t>
      </w:r>
      <w:r w:rsidR="00CB4247">
        <w:rPr>
          <w:rFonts w:cstheme="minorHAnsi"/>
        </w:rPr>
        <w:t xml:space="preserve">practical </w:t>
      </w:r>
      <w:r w:rsidR="002957F9">
        <w:rPr>
          <w:rFonts w:cstheme="minorHAnsi"/>
        </w:rPr>
        <w:t>work involved in integrating</w:t>
      </w:r>
      <w:r w:rsidR="00CB4247">
        <w:rPr>
          <w:rFonts w:cstheme="minorHAnsi"/>
        </w:rPr>
        <w:t xml:space="preserve"> two</w:t>
      </w:r>
      <w:r w:rsidR="00C46DEA">
        <w:rPr>
          <w:rFonts w:cstheme="minorHAnsi"/>
        </w:rPr>
        <w:t xml:space="preserve"> dissonant</w:t>
      </w:r>
      <w:r w:rsidR="00CB4247">
        <w:rPr>
          <w:rFonts w:cstheme="minorHAnsi"/>
        </w:rPr>
        <w:t xml:space="preserve"> illness perspectives. </w:t>
      </w:r>
      <w:r w:rsidR="009F26CC">
        <w:rPr>
          <w:rFonts w:cstheme="minorHAnsi"/>
        </w:rPr>
        <w:t xml:space="preserve">Clarity as to </w:t>
      </w:r>
      <w:r w:rsidR="007C3F0C">
        <w:rPr>
          <w:rFonts w:cstheme="minorHAnsi"/>
        </w:rPr>
        <w:t xml:space="preserve">how MO educational interventions act to achieve their outcomes may have </w:t>
      </w:r>
      <w:r w:rsidR="00AD7B54">
        <w:rPr>
          <w:rFonts w:cstheme="minorHAnsi"/>
        </w:rPr>
        <w:t>wider applicability to</w:t>
      </w:r>
      <w:r w:rsidR="009D6646">
        <w:rPr>
          <w:rFonts w:cstheme="minorHAnsi"/>
        </w:rPr>
        <w:t xml:space="preserve"> understanding the teaching of</w:t>
      </w:r>
      <w:r w:rsidR="00AD7B54">
        <w:rPr>
          <w:rFonts w:cstheme="minorHAnsi"/>
        </w:rPr>
        <w:t xml:space="preserve"> other </w:t>
      </w:r>
      <w:r w:rsidR="00BC32DC">
        <w:rPr>
          <w:rFonts w:cstheme="minorHAnsi"/>
        </w:rPr>
        <w:t>boundary-spanning subjects</w:t>
      </w:r>
      <w:r w:rsidR="007D3F9B">
        <w:rPr>
          <w:rFonts w:cstheme="minorHAnsi"/>
        </w:rPr>
        <w:t xml:space="preserve"> in medical curricula</w:t>
      </w:r>
      <w:r w:rsidR="00E228E4">
        <w:rPr>
          <w:rFonts w:cstheme="minorHAnsi"/>
        </w:rPr>
        <w:t>. It</w:t>
      </w:r>
      <w:r w:rsidR="002954F3">
        <w:rPr>
          <w:rFonts w:cstheme="minorHAnsi"/>
        </w:rPr>
        <w:t>s study</w:t>
      </w:r>
      <w:r w:rsidR="00E228E4">
        <w:rPr>
          <w:rFonts w:cstheme="minorHAnsi"/>
        </w:rPr>
        <w:t xml:space="preserve"> may provide insight to boost engagement and </w:t>
      </w:r>
      <w:r w:rsidR="00CA4276">
        <w:rPr>
          <w:rFonts w:cstheme="minorHAnsi"/>
        </w:rPr>
        <w:t>minimize th</w:t>
      </w:r>
      <w:r w:rsidR="008B5E24">
        <w:rPr>
          <w:rFonts w:cstheme="minorHAnsi"/>
        </w:rPr>
        <w:t>e</w:t>
      </w:r>
      <w:r w:rsidR="00CA4276">
        <w:rPr>
          <w:rFonts w:cstheme="minorHAnsi"/>
        </w:rPr>
        <w:t xml:space="preserve"> gap </w:t>
      </w:r>
      <w:r w:rsidR="00887418">
        <w:rPr>
          <w:rFonts w:cstheme="minorHAnsi"/>
        </w:rPr>
        <w:t xml:space="preserve">perceived by learners </w:t>
      </w:r>
      <w:r w:rsidR="00CA4276">
        <w:rPr>
          <w:rFonts w:cstheme="minorHAnsi"/>
        </w:rPr>
        <w:t xml:space="preserve">between </w:t>
      </w:r>
      <w:r w:rsidR="00C92B4F">
        <w:rPr>
          <w:rFonts w:cstheme="minorHAnsi"/>
        </w:rPr>
        <w:t>knowledge</w:t>
      </w:r>
      <w:r w:rsidR="002F3B64">
        <w:rPr>
          <w:rFonts w:cstheme="minorHAnsi"/>
        </w:rPr>
        <w:t xml:space="preserve"> of </w:t>
      </w:r>
      <w:r w:rsidR="00B522A4">
        <w:rPr>
          <w:rFonts w:cstheme="minorHAnsi"/>
        </w:rPr>
        <w:t>biomedical</w:t>
      </w:r>
      <w:r w:rsidR="00E8277B">
        <w:rPr>
          <w:rFonts w:cstheme="minorHAnsi"/>
        </w:rPr>
        <w:t xml:space="preserve"> </w:t>
      </w:r>
      <w:r w:rsidR="00E031A4">
        <w:rPr>
          <w:rFonts w:cstheme="minorHAnsi"/>
        </w:rPr>
        <w:t>disease management</w:t>
      </w:r>
      <w:r w:rsidR="00E8277B">
        <w:rPr>
          <w:rFonts w:cstheme="minorHAnsi"/>
        </w:rPr>
        <w:t xml:space="preserve"> and </w:t>
      </w:r>
      <w:r w:rsidR="00AE5770">
        <w:rPr>
          <w:rFonts w:cstheme="minorHAnsi"/>
        </w:rPr>
        <w:t xml:space="preserve">teaching on person-centered care </w:t>
      </w:r>
      <w:r w:rsidR="006016B4">
        <w:rPr>
          <w:rFonts w:cstheme="minorHAnsi"/>
        </w:rPr>
        <w:t xml:space="preserve">that learners may struggle to </w:t>
      </w:r>
      <w:r w:rsidR="009E4C1E">
        <w:rPr>
          <w:rFonts w:cstheme="minorHAnsi"/>
        </w:rPr>
        <w:t>visualize the practical application of</w:t>
      </w:r>
      <w:r w:rsidR="005E5222">
        <w:rPr>
          <w:rFonts w:cstheme="minorHAnsi"/>
        </w:rPr>
        <w:t xml:space="preserve"> </w:t>
      </w:r>
      <w:r w:rsidR="0069612C">
        <w:rPr>
          <w:rFonts w:cstheme="minorHAnsi"/>
        </w:rPr>
        <w:fldChar w:fldCharType="begin"/>
      </w:r>
      <w:r w:rsidR="00BA372F">
        <w:rPr>
          <w:rFonts w:cstheme="minorHAnsi"/>
        </w:rPr>
        <w:instrText xml:space="preserve"> ADDIN EN.CITE &lt;EndNote&gt;&lt;Cite&gt;&lt;Author&gt;Bansal&lt;/Author&gt;&lt;Year&gt;2022&lt;/Year&gt;&lt;RecNum&gt;4679&lt;/RecNum&gt;&lt;DisplayText&gt;(7)&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EndNote&gt;</w:instrText>
      </w:r>
      <w:r w:rsidR="0069612C">
        <w:rPr>
          <w:rFonts w:cstheme="minorHAnsi"/>
        </w:rPr>
        <w:fldChar w:fldCharType="separate"/>
      </w:r>
      <w:r w:rsidR="00BA372F">
        <w:rPr>
          <w:rFonts w:cstheme="minorHAnsi"/>
          <w:noProof/>
        </w:rPr>
        <w:t>(7)</w:t>
      </w:r>
      <w:r w:rsidR="0069612C">
        <w:rPr>
          <w:rFonts w:cstheme="minorHAnsi"/>
        </w:rPr>
        <w:fldChar w:fldCharType="end"/>
      </w:r>
      <w:r w:rsidR="009E4C1E">
        <w:rPr>
          <w:rFonts w:cstheme="minorHAnsi"/>
        </w:rPr>
        <w:t xml:space="preserve">. </w:t>
      </w:r>
    </w:p>
    <w:p w14:paraId="6FC83300" w14:textId="01F814A4" w:rsidR="001A6A7F" w:rsidRDefault="001B4D08" w:rsidP="0043417F">
      <w:pPr>
        <w:spacing w:line="360" w:lineRule="auto"/>
      </w:pPr>
      <w:r>
        <w:rPr>
          <w:rFonts w:cstheme="minorHAnsi"/>
        </w:rPr>
        <w:t xml:space="preserve">To date, no review of the literature has systematically </w:t>
      </w:r>
      <w:r w:rsidR="00340576">
        <w:rPr>
          <w:rFonts w:cstheme="minorHAnsi"/>
        </w:rPr>
        <w:t>examined</w:t>
      </w:r>
      <w:r>
        <w:rPr>
          <w:rFonts w:cstheme="minorHAnsi"/>
        </w:rPr>
        <w:t xml:space="preserve"> current knowledge on the</w:t>
      </w:r>
      <w:r w:rsidR="00A510B5">
        <w:t xml:space="preserve"> effective constituents of </w:t>
      </w:r>
      <w:r w:rsidR="00DB6541">
        <w:t>MO</w:t>
      </w:r>
      <w:r w:rsidR="008C7E1D">
        <w:t xml:space="preserve"> </w:t>
      </w:r>
      <w:r w:rsidR="006F3CE6">
        <w:t xml:space="preserve">educational </w:t>
      </w:r>
      <w:r w:rsidR="008C7E1D">
        <w:t xml:space="preserve">programmes </w:t>
      </w:r>
      <w:r w:rsidR="00A45346">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11846">
        <w:instrText xml:space="preserve"> ADDIN EN.CITE </w:instrText>
      </w:r>
      <w:r w:rsidR="00211846">
        <w:fldChar w:fldCharType="begin">
          <w:fldData xml:space="preserve">PEVuZE5vdGU+PENpdGU+PEF1dGhvcj5CYXJuZXR0PC9BdXRob3I+PFllYXI+MjAyMTwvWWVhcj48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</w:fldData>
        </w:fldChar>
      </w:r>
      <w:r w:rsidR="00211846">
        <w:instrText xml:space="preserve"> ADDIN EN.CITE.DATA </w:instrText>
      </w:r>
      <w:r w:rsidR="00211846">
        <w:fldChar w:fldCharType="end"/>
      </w:r>
      <w:r w:rsidR="00A45346">
        <w:fldChar w:fldCharType="separate"/>
      </w:r>
      <w:r w:rsidR="00211846">
        <w:rPr>
          <w:noProof/>
        </w:rPr>
        <w:t>(12)</w:t>
      </w:r>
      <w:r w:rsidR="00A45346">
        <w:fldChar w:fldCharType="end"/>
      </w:r>
      <w:r w:rsidR="00A45346">
        <w:t xml:space="preserve">. </w:t>
      </w:r>
      <w:r w:rsidR="00722120">
        <w:t>Due to the complex nature of educational interventions</w:t>
      </w:r>
      <w:r w:rsidR="007C1D5B">
        <w:t>,</w:t>
      </w:r>
      <w:r w:rsidR="00722120">
        <w:t xml:space="preserve"> </w:t>
      </w:r>
      <w:r w:rsidR="00BE26FA">
        <w:t xml:space="preserve">straightforward assessments of efficacy are </w:t>
      </w:r>
      <w:r w:rsidR="001C670E">
        <w:t>frequently unable</w:t>
      </w:r>
      <w:r w:rsidR="00BE26FA">
        <w:t xml:space="preserve"> to </w:t>
      </w:r>
      <w:r w:rsidR="00AA6737">
        <w:t xml:space="preserve">provide transferable insight </w:t>
      </w:r>
      <w:r w:rsidR="00522FC9">
        <w:t>for educators</w:t>
      </w:r>
      <w:r w:rsidR="00F833EF">
        <w:t xml:space="preserve"> </w:t>
      </w:r>
      <w:r w:rsidR="00BF5503">
        <w:fldChar w:fldCharType="begin"/>
      </w:r>
      <w:r w:rsidR="00BF5503">
        <w:instrText xml:space="preserve"> ADDIN EN.CITE &lt;EndNote&gt;&lt;Cite&gt;&lt;Author&gt;Cook&lt;/Author&gt;&lt;Year&gt;2007&lt;/Year&gt;&lt;RecNum&gt;968&lt;/RecNum&gt;&lt;DisplayText&gt;(16)&lt;/DisplayText&gt;&lt;record&gt;&lt;rec-number&gt;968&lt;/rec-number&gt;&lt;foreign-keys&gt;&lt;key app="EN" db-id="0dzxez9tl9feaaesrz6x9vfydsvadv05edta" timestamp="1692189960"&gt;968&lt;/key&gt;&lt;/foreign-keys&gt;&lt;ref-type name="Journal Article"&gt;17&lt;/ref-type&gt;&lt;contributors&gt;&lt;authors&gt;&lt;author&gt;Cook, D. A.&lt;/author&gt;&lt;author&gt;Beckman, T. J.&lt;/author&gt;&lt;author&gt;Bordage, G.&lt;/author&gt;&lt;/authors&gt;&lt;/contributors&gt;&lt;auth-address&gt;(Cook, Beckman) Division of General Internal Medicine, Mayo Clinic, College of Medicine, Rochester, MN, United States&amp;#xD;(Bordage) Department of Medical Education, University of Illinois at Chicago, Chicago, IL, United States&amp;#xD;(Cook) Division of General Internal Medicine, Mayo Clinic, College of Medicine, Baldwin 4-A, 200 First Street SW, Rochester, MN 55905, United States&lt;/auth-address&gt;&lt;titles&gt;&lt;title&gt;Quality of reporting of experimental studies in medical education: A systematic review&lt;/title&gt;&lt;secondary-title&gt;Medical Education&lt;/secondary-title&gt;&lt;/titles&gt;&lt;periodical&gt;&lt;full-title&gt;Medical education&lt;/full-title&gt;&lt;/periodical&gt;&lt;pages&gt;737-745&lt;/pages&gt;&lt;volume&gt;41(8)&lt;/volume&gt;&lt;dates&gt;&lt;year&gt;2007&lt;/year&gt;&lt;pub-dates&gt;&lt;date&gt;August&lt;/date&gt;&lt;/pub-dates&gt;&lt;/dates&gt;&lt;accession-num&gt;47125322&lt;/accession-num&gt;&lt;urls&gt;&lt;related-urls&gt;&lt;url&gt;https://ovidsp.ovid.com/ovidweb.cgi?T=JS&amp;amp;CSC=Y&amp;amp;NEWS=N&amp;amp;PAGE=fulltext&amp;amp;D=emed10&amp;amp;AN=47125322&lt;/url&gt;&lt;url&gt;http://openurl.york.ac.uk/openurl/44YORK/44YORK_services_page?sid=OVID:embase&amp;amp;id=pmid:17661881&amp;amp;id=doi:10.1111%2Fj.1365-2923.2007.02777.x&amp;amp;issn=0308-0110&amp;amp;isbn=&amp;amp;volume=41&amp;amp;issue=8&amp;amp;spage=737&amp;amp;pages=737-745&amp;amp;date=2007&amp;amp;title=Medical+Education&amp;amp;atitle=Quality+of+reporting+of+experimental+studies+in+medical+education%3A+A+systematic+review&amp;amp;aulast=Cook&amp;amp;pid=%3Cauthor%3ECook+D.A.%3C%2Fauthor%3E%3CAN%3E47125322%3C%2FAN%3E%3CDT%3EReview%3C%2FDT%3E&lt;/url&gt;&lt;/related-urls&gt;&lt;/urls&gt;&lt;remote-database-name&gt;Embase&lt;/remote-database-name&gt;&lt;remote-database-provider&gt;Ovid Technologies&lt;/remote-database-provider&gt;&lt;/record&gt;&lt;/Cite&gt;&lt;/EndNote&gt;</w:instrText>
      </w:r>
      <w:r w:rsidR="00BF5503">
        <w:fldChar w:fldCharType="separate"/>
      </w:r>
      <w:r w:rsidR="00BF5503">
        <w:rPr>
          <w:noProof/>
        </w:rPr>
        <w:t>(16)</w:t>
      </w:r>
      <w:r w:rsidR="00BF5503">
        <w:fldChar w:fldCharType="end"/>
      </w:r>
      <w:r w:rsidR="00522FC9">
        <w:t xml:space="preserve">. </w:t>
      </w:r>
      <w:r w:rsidR="0043417F">
        <w:t>Instead, t</w:t>
      </w:r>
      <w:r w:rsidR="004F34FC">
        <w:t xml:space="preserve">his </w:t>
      </w:r>
      <w:r w:rsidR="007F141C">
        <w:t>realist review</w:t>
      </w:r>
      <w:r w:rsidR="004F34FC">
        <w:t xml:space="preserve"> </w:t>
      </w:r>
      <w:r w:rsidR="00733367">
        <w:t>ai</w:t>
      </w:r>
      <w:r w:rsidR="00D70D38">
        <w:t xml:space="preserve">ms to </w:t>
      </w:r>
      <w:r w:rsidR="00175C91">
        <w:t>clarify</w:t>
      </w:r>
      <w:r w:rsidR="00F36B4B">
        <w:t xml:space="preserve"> </w:t>
      </w:r>
      <w:r w:rsidR="003C7474">
        <w:t>‘</w:t>
      </w:r>
      <w:r w:rsidR="0078614E">
        <w:t>w</w:t>
      </w:r>
      <w:r w:rsidR="003C7474">
        <w:t>hat works, for whom, under wh</w:t>
      </w:r>
      <w:r w:rsidR="00055987">
        <w:t>at</w:t>
      </w:r>
      <w:r w:rsidR="003C7474">
        <w:t xml:space="preserve"> circumstances</w:t>
      </w:r>
      <w:r w:rsidR="008C2DB2">
        <w:t>,</w:t>
      </w:r>
      <w:r w:rsidR="003C7474">
        <w:t xml:space="preserve"> how</w:t>
      </w:r>
      <w:r w:rsidR="008C2DB2">
        <w:t xml:space="preserve"> and why</w:t>
      </w:r>
      <w:r w:rsidR="00084B60">
        <w:t>’</w:t>
      </w:r>
      <w:r w:rsidR="003C7474">
        <w:t xml:space="preserve"> in </w:t>
      </w:r>
      <w:r w:rsidR="0032518A">
        <w:t xml:space="preserve">the integration of biomedical and </w:t>
      </w:r>
      <w:r w:rsidR="00224111">
        <w:t>interpretive</w:t>
      </w:r>
      <w:r w:rsidR="004F5641">
        <w:t xml:space="preserve"> </w:t>
      </w:r>
      <w:r w:rsidR="001B13D4">
        <w:t>perspectives on illness within MO teaching in undergrad</w:t>
      </w:r>
      <w:r w:rsidR="004F5641">
        <w:t>uate</w:t>
      </w:r>
      <w:r w:rsidR="001B13D4">
        <w:t xml:space="preserve"> med</w:t>
      </w:r>
      <w:r w:rsidR="004F5641">
        <w:t>ical</w:t>
      </w:r>
      <w:r w:rsidR="001B13D4">
        <w:t xml:space="preserve"> curricula</w:t>
      </w:r>
      <w:r w:rsidR="00971EE3">
        <w:t>.</w:t>
      </w:r>
      <w:r w:rsidR="003C7474">
        <w:t xml:space="preserve"> </w:t>
      </w:r>
      <w:commentRangeStart w:id="2"/>
      <w:commentRangeEnd w:id="2"/>
    </w:p>
    <w:p w14:paraId="7B1B3AB4" w14:textId="77777777" w:rsidR="004422ED" w:rsidRDefault="004422ED" w:rsidP="00C42093">
      <w:pPr>
        <w:spacing w:line="360" w:lineRule="auto"/>
      </w:pPr>
    </w:p>
    <w:p w14:paraId="7BBE8665" w14:textId="629954C1" w:rsidR="001A6A7F" w:rsidRDefault="001A6A7F" w:rsidP="001A6A7F">
      <w:pPr>
        <w:pStyle w:val="Heading2"/>
      </w:pPr>
      <w:r>
        <w:t>Methods</w:t>
      </w:r>
    </w:p>
    <w:p w14:paraId="75C3AA28" w14:textId="676DD98D" w:rsidR="001A6A7F" w:rsidRDefault="001A6A7F" w:rsidP="006111EE">
      <w:pPr>
        <w:pStyle w:val="Heading3"/>
      </w:pPr>
      <w:r>
        <w:t>Guiding principles</w:t>
      </w:r>
    </w:p>
    <w:p w14:paraId="5FF2389E" w14:textId="277050DF" w:rsidR="003C75A4" w:rsidRDefault="00D708F7" w:rsidP="003C75A4">
      <w:pPr>
        <w:spacing w:line="360" w:lineRule="auto"/>
      </w:pPr>
      <w:r>
        <w:t>T</w:t>
      </w:r>
      <w:r w:rsidR="00753F57">
        <w:t xml:space="preserve">his </w:t>
      </w:r>
      <w:r w:rsidR="003C75A4">
        <w:t>review</w:t>
      </w:r>
      <w:r w:rsidR="00324B32">
        <w:t xml:space="preserve"> is</w:t>
      </w:r>
      <w:r w:rsidR="003C75A4">
        <w:t xml:space="preserve"> undertaken </w:t>
      </w:r>
      <w:r w:rsidR="009B1EE3">
        <w:t>with</w:t>
      </w:r>
      <w:r w:rsidR="003C75A4">
        <w:t xml:space="preserve"> realist ontology and epistemology, from the theoretical perspective of critical theory and using realist evaluation </w:t>
      </w:r>
      <w:r w:rsidR="00E855BC">
        <w:t xml:space="preserve">(RE) </w:t>
      </w:r>
      <w:r w:rsidR="003C75A4">
        <w:t>methodology</w:t>
      </w:r>
      <w:r w:rsidR="00475053">
        <w:t xml:space="preserve"> as developed </w:t>
      </w:r>
      <w:r w:rsidR="002A2B04">
        <w:t>b</w:t>
      </w:r>
      <w:r w:rsidR="00475053">
        <w:t>y Pawson and Tilley</w:t>
      </w:r>
      <w:r w:rsidR="003C75A4">
        <w:t xml:space="preserve"> </w:t>
      </w:r>
      <w:r w:rsidR="004B77F5">
        <w:fldChar w:fldCharType="begin"/>
      </w:r>
      <w:r w:rsidR="00BF5503">
        <w:instrText xml:space="preserve"> ADDIN EN.CITE &lt;EndNote&gt;&lt;Cite&gt;&lt;Author&gt;Pawson&lt;/Author&gt;&lt;Year&gt;1997&lt;/Year&gt;&lt;RecNum&gt;4684&lt;/RecNum&gt;&lt;DisplayText&gt;(17)&lt;/DisplayText&gt;&lt;record&gt;&lt;rec-number&gt;4684&lt;/rec-number&gt;&lt;foreign-keys&gt;&lt;key app="EN" db-id="0dzxez9tl9feaaesrz6x9vfydsvadv05edta" timestamp="1708333149"&gt;4684&lt;/key&gt;&lt;/foreign-keys&gt;&lt;ref-type name="Book"&gt;6&lt;/ref-type&gt;&lt;contributors&gt;&lt;authors&gt;&lt;author&gt;Pawson, Ray&lt;/author&gt;&lt;/authors&gt;&lt;secondary-authors&gt;&lt;author&gt;Tilley, Nick&lt;/author&gt;&lt;author&gt;Tilley, Nicholas&lt;/author&gt;&lt;/secondary-authors&gt;&lt;/contributors&gt;&lt;titles&gt;&lt;title&gt;Realistic evaluation / Ray Pawson and Nick Tilley&lt;/title&gt;&lt;/titles&gt;&lt;keywords&gt;&lt;keyword&gt;Evaluation research (Social action programs)&lt;/keyword&gt;&lt;keyword&gt;Evaluation&lt;/keyword&gt;&lt;/keywords&gt;&lt;dates&gt;&lt;year&gt;1997&lt;/year&gt;&lt;/dates&gt;&lt;publisher&gt;Sage&lt;/publisher&gt;&lt;urls&gt;&lt;/urls&gt;&lt;/record&gt;&lt;/Cite&gt;&lt;/EndNote&gt;</w:instrText>
      </w:r>
      <w:r w:rsidR="004B77F5">
        <w:fldChar w:fldCharType="separate"/>
      </w:r>
      <w:r w:rsidR="00BF5503">
        <w:rPr>
          <w:noProof/>
        </w:rPr>
        <w:t>(17)</w:t>
      </w:r>
      <w:r w:rsidR="004B77F5">
        <w:fldChar w:fldCharType="end"/>
      </w:r>
      <w:r w:rsidR="003C75A4">
        <w:t xml:space="preserve">. </w:t>
      </w:r>
      <w:r w:rsidR="00B272AE">
        <w:t xml:space="preserve">Realist </w:t>
      </w:r>
      <w:r w:rsidR="006928DF">
        <w:t xml:space="preserve">enquiry is </w:t>
      </w:r>
      <w:r w:rsidR="004E57B8">
        <w:t xml:space="preserve">a theory driven </w:t>
      </w:r>
      <w:r w:rsidR="000F34FE">
        <w:t xml:space="preserve">and case-based </w:t>
      </w:r>
      <w:r w:rsidR="004E57B8">
        <w:t xml:space="preserve">approach </w:t>
      </w:r>
      <w:r w:rsidR="006928DF">
        <w:t xml:space="preserve">directed at developing an understanding of generative causation </w:t>
      </w:r>
      <w:r w:rsidR="008A5120">
        <w:t>in relation to the area o</w:t>
      </w:r>
      <w:r w:rsidR="00540F77">
        <w:t>f</w:t>
      </w:r>
      <w:r w:rsidR="008A5120">
        <w:t xml:space="preserve"> study</w:t>
      </w:r>
      <w:r w:rsidR="003B2BB0">
        <w:t xml:space="preserve">; the use of theory driven approaches has been encouraged </w:t>
      </w:r>
      <w:r w:rsidR="003D460F">
        <w:t xml:space="preserve">to </w:t>
      </w:r>
      <w:proofErr w:type="spellStart"/>
      <w:r w:rsidR="003D460F">
        <w:t>maximise</w:t>
      </w:r>
      <w:proofErr w:type="spellEnd"/>
      <w:r w:rsidR="003D460F">
        <w:t xml:space="preserve"> the usefulness of research in medical education</w:t>
      </w:r>
      <w:r w:rsidR="008A5120">
        <w:t xml:space="preserve"> </w:t>
      </w:r>
      <w:r w:rsidR="00540F77">
        <w:fldChar w:fldCharType="begin"/>
      </w:r>
      <w:r w:rsidR="00BF5503">
        <w:instrText xml:space="preserve"> ADDIN EN.CITE &lt;EndNote&gt;&lt;Cite&gt;&lt;Author&gt;Wong&lt;/Author&gt;&lt;Year&gt;2013&lt;/Year&gt;&lt;RecNum&gt;4456&lt;/RecNum&gt;&lt;DisplayText&gt;(18, 19)&lt;/DisplayText&gt;&lt;record&gt;&lt;rec-number&gt;4456&lt;/rec-number&gt;&lt;foreign-keys&gt;&lt;key app="EN" db-id="0dzxez9tl9feaaesrz6x9vfydsvadv05edta" timestamp="1694604317"&gt;4456&lt;/key&gt;&lt;/foreign-keys&gt;&lt;ref-type name="Journal Article"&gt;17&lt;/ref-type&gt;&lt;contributors&gt;&lt;authors&gt;&lt;author&gt;Wong, Geoff&lt;/author&gt;&lt;author&gt;Westhorp, Gill&lt;/author&gt;&lt;author&gt;Pawson, Ray&lt;/author&gt;&lt;author&gt;Greenhalgh, Trish&lt;/author&gt;&lt;/authors&gt;&lt;/contributors&gt;&lt;titles&gt;&lt;title&gt;Realist synthesis&lt;/title&gt;&lt;secondary-title&gt;RAMESES training materials. London: The RAMESES Project&lt;/secondary-title&gt;&lt;/titles&gt;&lt;periodical&gt;&lt;full-title&gt;RAMESES training materials. London: The RAMESES Project&lt;/full-title&gt;&lt;/periodical&gt;&lt;dates&gt;&lt;year&gt;2013&lt;/year&gt;&lt;/dates&gt;&lt;urls&gt;&lt;/urls&gt;&lt;/record&gt;&lt;/Cite&gt;&lt;Cite&gt;&lt;Author&gt;Cook&lt;/Author&gt;&lt;Year&gt;2008&lt;/Year&gt;&lt;RecNum&gt;4807&lt;/RecNum&gt;&lt;record&gt;&lt;rec-number&gt;4807&lt;/rec-number&gt;&lt;foreign-keys&gt;&lt;key app="EN" db-id="0dzxez9tl9feaaesrz6x9vfydsvadv05edta" timestamp="1738840986"&gt;4807&lt;/key&gt;&lt;/foreign-keys&gt;&lt;ref-type name="Journal Article"&gt;17&lt;/ref-type&gt;&lt;contributors&gt;&lt;authors&gt;&lt;author&gt;Cook, David A&lt;/author&gt;&lt;author&gt;Bordage, Georges&lt;/author&gt;&lt;author&gt;Schmidt, Henk G&lt;/author&gt;&lt;/authors&gt;&lt;/contributors&gt;&lt;titles&gt;&lt;title&gt;Description, justification and clarification: a framework for classifying the purposes of research in medical education&lt;/title&gt;&lt;secondary-title&gt;Medical education&lt;/secondary-title&gt;&lt;/titles&gt;&lt;periodical&gt;&lt;full-title&gt;Medical education&lt;/full-title&gt;&lt;/periodical&gt;&lt;pages&gt;128-133&lt;/pages&gt;&lt;volume&gt;42&lt;/volume&gt;&lt;number&gt;2&lt;/number&gt;&lt;dates&gt;&lt;year&gt;2008&lt;/year&gt;&lt;/dates&gt;&lt;isbn&gt;0308-0110&lt;/isbn&gt;&lt;urls&gt;&lt;/urls&gt;&lt;/record&gt;&lt;/Cite&gt;&lt;/EndNote&gt;</w:instrText>
      </w:r>
      <w:r w:rsidR="00540F77">
        <w:fldChar w:fldCharType="separate"/>
      </w:r>
      <w:r w:rsidR="00BF5503">
        <w:rPr>
          <w:noProof/>
        </w:rPr>
        <w:t>(18, 19)</w:t>
      </w:r>
      <w:r w:rsidR="00540F77">
        <w:fldChar w:fldCharType="end"/>
      </w:r>
      <w:r w:rsidR="00540F77">
        <w:t xml:space="preserve">. </w:t>
      </w:r>
      <w:r w:rsidR="009941C0">
        <w:t>RE is well placed to unpack the ‘black-box’ of complex</w:t>
      </w:r>
      <w:r w:rsidR="0014580E">
        <w:t>, context-dependent</w:t>
      </w:r>
      <w:r w:rsidR="009941C0">
        <w:t xml:space="preserve"> interventions </w:t>
      </w:r>
      <w:r w:rsidR="002F76F6">
        <w:t xml:space="preserve">by providing </w:t>
      </w:r>
      <w:r w:rsidR="00576FF3">
        <w:t>findings in the form</w:t>
      </w:r>
      <w:r w:rsidR="00BB50A8">
        <w:t xml:space="preserve"> ‘what works, for whom, in wh</w:t>
      </w:r>
      <w:r w:rsidR="00FE338C">
        <w:t>ich contexts</w:t>
      </w:r>
      <w:r w:rsidR="00576FF3">
        <w:t>,</w:t>
      </w:r>
      <w:r w:rsidR="00BB50A8">
        <w:t xml:space="preserve"> how</w:t>
      </w:r>
      <w:r w:rsidR="00576FF3">
        <w:t xml:space="preserve"> and why</w:t>
      </w:r>
      <w:r w:rsidR="0075680F">
        <w:t>’ in relation to programmes of interest</w:t>
      </w:r>
      <w:r w:rsidR="00A3271A">
        <w:t xml:space="preserve"> via the </w:t>
      </w:r>
      <w:r w:rsidR="005C5958">
        <w:t>development of middle-ranged programme theories</w:t>
      </w:r>
      <w:r w:rsidR="004774AA">
        <w:t>.</w:t>
      </w:r>
      <w:r w:rsidR="002D7E98">
        <w:t xml:space="preserve"> A glossary of key terms used in RE is presented in Table 1. </w:t>
      </w:r>
    </w:p>
    <w:p w14:paraId="6A72F6FD" w14:textId="45EFD943" w:rsidR="003C75A4" w:rsidRDefault="004774AA" w:rsidP="00893508">
      <w:pPr>
        <w:spacing w:line="360" w:lineRule="auto"/>
      </w:pPr>
      <w:r>
        <w:t>This review</w:t>
      </w:r>
      <w:r w:rsidR="00F51E79">
        <w:t xml:space="preserve"> adheres to</w:t>
      </w:r>
      <w:r>
        <w:t xml:space="preserve"> the </w:t>
      </w:r>
      <w:r w:rsidR="005D1CF2" w:rsidRPr="005D1CF2">
        <w:t xml:space="preserve">Realist </w:t>
      </w:r>
      <w:proofErr w:type="gramStart"/>
      <w:r w:rsidR="005D1CF2" w:rsidRPr="005D1CF2">
        <w:t>And</w:t>
      </w:r>
      <w:proofErr w:type="gramEnd"/>
      <w:r w:rsidR="005D1CF2" w:rsidRPr="005D1CF2">
        <w:t xml:space="preserve"> Meta-narrative Evidence Syntheses: Evolving Standards</w:t>
      </w:r>
      <w:r w:rsidR="005D1CF2">
        <w:t xml:space="preserve"> (</w:t>
      </w:r>
      <w:r>
        <w:t>RAMESES</w:t>
      </w:r>
      <w:r w:rsidR="005D1CF2">
        <w:t>)</w:t>
      </w:r>
      <w:r>
        <w:t xml:space="preserve"> guidelines </w:t>
      </w:r>
      <w:r>
        <w:fldChar w:fldCharType="begin">
          <w:fldData xml:space="preserve">PEVuZE5vdGU+PENpdGU+PEF1dGhvcj5Xb25nPC9BdXRob3I+PFllYXI+MjAxMzwvWWVhcj48UmVj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=
</w:fldData>
        </w:fldChar>
      </w:r>
      <w:r w:rsidR="00BF5503">
        <w:instrText xml:space="preserve"> ADDIN EN.CITE </w:instrText>
      </w:r>
      <w:r w:rsidR="00BF5503">
        <w:fldChar w:fldCharType="begin">
          <w:fldData xml:space="preserve">PEVuZE5vdGU+PENpdGU+PEF1dGhvcj5Xb25nPC9BdXRob3I+PFllYXI+MjAxMzwvWWVhcj48UmVj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=
</w:fldData>
        </w:fldChar>
      </w:r>
      <w:r w:rsidR="00BF5503">
        <w:instrText xml:space="preserve"> ADDIN EN.CITE.DATA </w:instrText>
      </w:r>
      <w:r w:rsidR="00BF5503">
        <w:fldChar w:fldCharType="end"/>
      </w:r>
      <w:r>
        <w:fldChar w:fldCharType="separate"/>
      </w:r>
      <w:r w:rsidR="00BF5503">
        <w:rPr>
          <w:noProof/>
        </w:rPr>
        <w:t>(18, 20, 21)</w:t>
      </w:r>
      <w:r>
        <w:fldChar w:fldCharType="end"/>
      </w:r>
      <w:r>
        <w:t>.</w:t>
      </w:r>
      <w:r w:rsidR="00893508">
        <w:t xml:space="preserve"> </w:t>
      </w:r>
      <w:r w:rsidR="003C75A4">
        <w:t>The</w:t>
      </w:r>
      <w:r w:rsidR="00F51E79">
        <w:t xml:space="preserve"> review</w:t>
      </w:r>
      <w:r w:rsidR="003C75A4">
        <w:t xml:space="preserve"> protocol was published on the Open Science Framework </w:t>
      </w:r>
      <w:hyperlink r:id="rId8" w:history="1">
        <w:r w:rsidR="006568BF" w:rsidRPr="001A7263">
          <w:rPr>
            <w:rStyle w:val="Hyperlink"/>
          </w:rPr>
          <w:t>https://doi.org/10.17605/OSF.IO/8AP6K</w:t>
        </w:r>
      </w:hyperlink>
      <w:r w:rsidR="003C75A4">
        <w:t xml:space="preserve">. </w:t>
      </w:r>
      <w:r w:rsidR="00893508">
        <w:t xml:space="preserve"> </w:t>
      </w:r>
    </w:p>
    <w:p w14:paraId="4531E292" w14:textId="77777777" w:rsidR="00CA2F7E" w:rsidRDefault="00CA2F7E" w:rsidP="003C75A4">
      <w:pPr>
        <w:spacing w:line="360" w:lineRule="auto"/>
      </w:pPr>
    </w:p>
    <w:p w14:paraId="465655C2" w14:textId="12AD5478" w:rsidR="004A28A8" w:rsidRDefault="004A28A8" w:rsidP="004A28A8">
      <w:pPr>
        <w:pStyle w:val="Caption"/>
        <w:keepNext/>
        <w:ind w:firstLine="0"/>
      </w:pPr>
      <w:r>
        <w:lastRenderedPageBreak/>
        <w:t xml:space="preserve">Table </w:t>
      </w:r>
      <w:r>
        <w:fldChar w:fldCharType="begin"/>
      </w:r>
      <w:r>
        <w:instrText xml:space="preserve"> SEQ Table \* ARABIC </w:instrText>
      </w:r>
      <w:r>
        <w:fldChar w:fldCharType="separate"/>
      </w:r>
      <w:r w:rsidR="00227D0C">
        <w:rPr>
          <w:noProof/>
        </w:rPr>
        <w:t>1</w:t>
      </w:r>
      <w:r>
        <w:fldChar w:fldCharType="end"/>
      </w:r>
      <w:r>
        <w:t>: Glossary of terms used in realist evaluation</w:t>
      </w:r>
      <w:r w:rsidR="00532D92">
        <w:t xml:space="preserve"> (RE)</w:t>
      </w:r>
      <w:r>
        <w:t>.</w:t>
      </w:r>
    </w:p>
    <w:tbl>
      <w:tblPr>
        <w:tblStyle w:val="PlainTable3"/>
        <w:tblW w:w="0" w:type="auto"/>
        <w:tblLook w:val="04A0" w:firstRow="1" w:lastRow="0" w:firstColumn="1" w:lastColumn="0" w:noHBand="0" w:noVBand="1"/>
      </w:tblPr>
      <w:tblGrid>
        <w:gridCol w:w="1978"/>
        <w:gridCol w:w="6526"/>
      </w:tblGrid>
      <w:tr w:rsidR="00F82921" w14:paraId="3BFD49CA" w14:textId="77777777" w:rsidTr="00787E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78" w:type="dxa"/>
          </w:tcPr>
          <w:p w14:paraId="19655121" w14:textId="2E776F27" w:rsidR="00F82921" w:rsidRDefault="00F82921" w:rsidP="003C75A4">
            <w:pPr>
              <w:spacing w:line="360" w:lineRule="auto"/>
              <w:ind w:firstLine="0"/>
            </w:pPr>
            <w:r>
              <w:t>Term</w:t>
            </w:r>
          </w:p>
        </w:tc>
        <w:tc>
          <w:tcPr>
            <w:tcW w:w="6526" w:type="dxa"/>
          </w:tcPr>
          <w:p w14:paraId="5EE61695" w14:textId="2B297EFA" w:rsidR="00F82921" w:rsidRDefault="00F82921" w:rsidP="003C75A4">
            <w:pPr>
              <w:spacing w:line="360" w:lineRule="auto"/>
              <w:ind w:firstLine="0"/>
              <w:cnfStyle w:val="100000000000" w:firstRow="1" w:lastRow="0" w:firstColumn="0" w:lastColumn="0" w:oddVBand="0" w:evenVBand="0" w:oddHBand="0" w:evenHBand="0" w:firstRowFirstColumn="0" w:firstRowLastColumn="0" w:lastRowFirstColumn="0" w:lastRowLastColumn="0"/>
            </w:pPr>
            <w:r>
              <w:t>Definition</w:t>
            </w:r>
          </w:p>
        </w:tc>
      </w:tr>
      <w:tr w:rsidR="00F82921" w14:paraId="4A858838" w14:textId="77777777" w:rsidTr="00787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8" w:type="dxa"/>
          </w:tcPr>
          <w:p w14:paraId="7F04A74A" w14:textId="1CD941A5" w:rsidR="00F82921" w:rsidRDefault="002702C7" w:rsidP="003C75A4">
            <w:pPr>
              <w:spacing w:line="360" w:lineRule="auto"/>
              <w:ind w:firstLine="0"/>
            </w:pPr>
            <w:r>
              <w:t>Mechanism</w:t>
            </w:r>
          </w:p>
        </w:tc>
        <w:tc>
          <w:tcPr>
            <w:tcW w:w="6526" w:type="dxa"/>
          </w:tcPr>
          <w:p w14:paraId="7092CB13" w14:textId="2D7B7363" w:rsidR="00F82921" w:rsidRDefault="00C53297" w:rsidP="003C75A4">
            <w:pPr>
              <w:spacing w:line="360" w:lineRule="auto"/>
              <w:ind w:firstLine="0"/>
              <w:cnfStyle w:val="000000100000" w:firstRow="0" w:lastRow="0" w:firstColumn="0" w:lastColumn="0" w:oddVBand="0" w:evenVBand="0" w:oddHBand="1" w:evenHBand="0" w:firstRowFirstColumn="0" w:firstRowLastColumn="0" w:lastRowFirstColumn="0" w:lastRowLastColumn="0"/>
            </w:pPr>
            <w:r>
              <w:t>Underlying</w:t>
            </w:r>
            <w:r w:rsidR="00056A68">
              <w:t xml:space="preserve"> processes that are real but </w:t>
            </w:r>
            <w:r w:rsidR="00C4687A">
              <w:t>usually hidden</w:t>
            </w:r>
            <w:r w:rsidR="00970174">
              <w:t>,</w:t>
            </w:r>
            <w:r w:rsidR="002313D1">
              <w:t xml:space="preserve"> which operate in particular contexts to generate outcomes</w:t>
            </w:r>
            <w:r w:rsidR="006D079C">
              <w:t xml:space="preserve"> of interest </w:t>
            </w:r>
            <w:r w:rsidR="00056A68">
              <w:fldChar w:fldCharType="begin"/>
            </w:r>
            <w:r w:rsidR="00BF5503">
              <w:instrText xml:space="preserve"> ADDIN EN.CITE &lt;EndNote&gt;&lt;Cite&gt;&lt;Author&gt;Wong&lt;/Author&gt;&lt;Year&gt;2013&lt;/Year&gt;&lt;RecNum&gt;4456&lt;/RecNum&gt;&lt;DisplayText&gt;(18)&lt;/DisplayText&gt;&lt;record&gt;&lt;rec-number&gt;4456&lt;/rec-number&gt;&lt;foreign-keys&gt;&lt;key app="EN" db-id="0dzxez9tl9feaaesrz6x9vfydsvadv05edta" timestamp="1694604317"&gt;4456&lt;/key&gt;&lt;/foreign-keys&gt;&lt;ref-type name="Journal Article"&gt;17&lt;/ref-type&gt;&lt;contributors&gt;&lt;authors&gt;&lt;author&gt;Wong, Geoff&lt;/author&gt;&lt;author&gt;Westhorp, Gill&lt;/author&gt;&lt;author&gt;Pawson, Ray&lt;/author&gt;&lt;author&gt;Greenhalgh, Trish&lt;/author&gt;&lt;/authors&gt;&lt;/contributors&gt;&lt;titles&gt;&lt;title&gt;Realist synthesis&lt;/title&gt;&lt;secondary-title&gt;RAMESES training materials. London: The RAMESES Project&lt;/secondary-title&gt;&lt;/titles&gt;&lt;periodical&gt;&lt;full-title&gt;RAMESES training materials. London: The RAMESES Project&lt;/full-title&gt;&lt;/periodical&gt;&lt;dates&gt;&lt;year&gt;2013&lt;/year&gt;&lt;/dates&gt;&lt;urls&gt;&lt;/urls&gt;&lt;/record&gt;&lt;/Cite&gt;&lt;/EndNote&gt;</w:instrText>
            </w:r>
            <w:r w:rsidR="00056A68">
              <w:fldChar w:fldCharType="separate"/>
            </w:r>
            <w:r w:rsidR="00BF5503">
              <w:rPr>
                <w:noProof/>
              </w:rPr>
              <w:t>(18)</w:t>
            </w:r>
            <w:r w:rsidR="00056A68">
              <w:fldChar w:fldCharType="end"/>
            </w:r>
            <w:r w:rsidR="00056A68">
              <w:t>.</w:t>
            </w:r>
          </w:p>
        </w:tc>
      </w:tr>
      <w:tr w:rsidR="00F82921" w14:paraId="7EF34B2E" w14:textId="77777777" w:rsidTr="00787E2E">
        <w:tc>
          <w:tcPr>
            <w:cnfStyle w:val="001000000000" w:firstRow="0" w:lastRow="0" w:firstColumn="1" w:lastColumn="0" w:oddVBand="0" w:evenVBand="0" w:oddHBand="0" w:evenHBand="0" w:firstRowFirstColumn="0" w:firstRowLastColumn="0" w:lastRowFirstColumn="0" w:lastRowLastColumn="0"/>
            <w:tcW w:w="1978" w:type="dxa"/>
          </w:tcPr>
          <w:p w14:paraId="7FC7B0F8" w14:textId="3BCFCDFE" w:rsidR="00F82921" w:rsidRDefault="00840E43" w:rsidP="003C75A4">
            <w:pPr>
              <w:spacing w:line="360" w:lineRule="auto"/>
              <w:ind w:firstLine="0"/>
            </w:pPr>
            <w:r>
              <w:t xml:space="preserve">Context, </w:t>
            </w:r>
            <w:r w:rsidR="000F4045">
              <w:t xml:space="preserve">(intervention), </w:t>
            </w:r>
            <w:r>
              <w:t>mechanism, outcome configuration</w:t>
            </w:r>
            <w:r w:rsidR="006568BF">
              <w:t xml:space="preserve"> (C</w:t>
            </w:r>
            <w:r w:rsidR="000F4045">
              <w:t>(i)</w:t>
            </w:r>
            <w:r w:rsidR="006568BF">
              <w:t>MOC)</w:t>
            </w:r>
          </w:p>
        </w:tc>
        <w:tc>
          <w:tcPr>
            <w:tcW w:w="6526" w:type="dxa"/>
          </w:tcPr>
          <w:p w14:paraId="2ADD1820" w14:textId="3636042C" w:rsidR="00F82921" w:rsidRDefault="003842CD" w:rsidP="003C75A4">
            <w:pPr>
              <w:spacing w:line="360" w:lineRule="auto"/>
              <w:ind w:firstLine="0"/>
              <w:cnfStyle w:val="000000000000" w:firstRow="0" w:lastRow="0" w:firstColumn="0" w:lastColumn="0" w:oddVBand="0" w:evenVBand="0" w:oddHBand="0" w:evenHBand="0" w:firstRowFirstColumn="0" w:firstRowLastColumn="0" w:lastRowFirstColumn="0" w:lastRowLastColumn="0"/>
            </w:pPr>
            <w:r>
              <w:t>A heuristic, in the form of a statement</w:t>
            </w:r>
            <w:r w:rsidR="00B33189">
              <w:t xml:space="preserve"> or diagram that spells out the relationship between</w:t>
            </w:r>
            <w:r w:rsidR="00AF022C">
              <w:t xml:space="preserve"> particular features of context, particular mechanisms and particular outcomes</w:t>
            </w:r>
            <w:r w:rsidR="007F23B1">
              <w:t xml:space="preserve"> </w:t>
            </w:r>
            <w:r w:rsidR="007F23B1">
              <w:fldChar w:fldCharType="begin"/>
            </w:r>
            <w:r w:rsidR="00BF5503">
              <w:instrText xml:space="preserve"> ADDIN EN.CITE &lt;EndNote&gt;&lt;Cite&gt;&lt;Author&gt;Wong&lt;/Author&gt;&lt;Year&gt;2013&lt;/Year&gt;&lt;RecNum&gt;4456&lt;/RecNum&gt;&lt;DisplayText&gt;(18)&lt;/DisplayText&gt;&lt;record&gt;&lt;rec-number&gt;4456&lt;/rec-number&gt;&lt;foreign-keys&gt;&lt;key app="EN" db-id="0dzxez9tl9feaaesrz6x9vfydsvadv05edta" timestamp="1694604317"&gt;4456&lt;/key&gt;&lt;/foreign-keys&gt;&lt;ref-type name="Journal Article"&gt;17&lt;/ref-type&gt;&lt;contributors&gt;&lt;authors&gt;&lt;author&gt;Wong, Geoff&lt;/author&gt;&lt;author&gt;Westhorp, Gill&lt;/author&gt;&lt;author&gt;Pawson, Ray&lt;/author&gt;&lt;author&gt;Greenhalgh, Trish&lt;/author&gt;&lt;/authors&gt;&lt;/contributors&gt;&lt;titles&gt;&lt;title&gt;Realist synthesis&lt;/title&gt;&lt;secondary-title&gt;RAMESES training materials. London: The RAMESES Project&lt;/secondary-title&gt;&lt;/titles&gt;&lt;periodical&gt;&lt;full-title&gt;RAMESES training materials. London: The RAMESES Project&lt;/full-title&gt;&lt;/periodical&gt;&lt;dates&gt;&lt;year&gt;2013&lt;/year&gt;&lt;/dates&gt;&lt;urls&gt;&lt;/urls&gt;&lt;/record&gt;&lt;/Cite&gt;&lt;/EndNote&gt;</w:instrText>
            </w:r>
            <w:r w:rsidR="007F23B1">
              <w:fldChar w:fldCharType="separate"/>
            </w:r>
            <w:r w:rsidR="00BF5503">
              <w:rPr>
                <w:noProof/>
              </w:rPr>
              <w:t>(18)</w:t>
            </w:r>
            <w:r w:rsidR="007F23B1">
              <w:fldChar w:fldCharType="end"/>
            </w:r>
            <w:r w:rsidR="007F23B1">
              <w:t>.</w:t>
            </w:r>
            <w:r w:rsidR="00BA7765">
              <w:t xml:space="preserve"> I</w:t>
            </w:r>
            <w:r w:rsidR="00E26CF8">
              <w:t>ntervention may be added to the configuration to form a CIMOC</w:t>
            </w:r>
            <w:r w:rsidR="00370D04">
              <w:t xml:space="preserve"> to </w:t>
            </w:r>
            <w:r w:rsidR="00342751">
              <w:t>avoid conflation</w:t>
            </w:r>
            <w:r w:rsidR="00370D04">
              <w:t xml:space="preserve"> between context</w:t>
            </w:r>
            <w:r w:rsidR="008B1378">
              <w:t xml:space="preserve"> and intervention</w:t>
            </w:r>
            <w:r w:rsidR="00342751">
              <w:t>.</w:t>
            </w:r>
          </w:p>
        </w:tc>
      </w:tr>
      <w:tr w:rsidR="00F82921" w14:paraId="6A515530" w14:textId="77777777" w:rsidTr="00787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8" w:type="dxa"/>
          </w:tcPr>
          <w:p w14:paraId="56980F75" w14:textId="56E9570C" w:rsidR="00F82921" w:rsidRDefault="00A24589" w:rsidP="003C75A4">
            <w:pPr>
              <w:spacing w:line="360" w:lineRule="auto"/>
              <w:ind w:firstLine="0"/>
            </w:pPr>
            <w:r>
              <w:t>initial programme theory</w:t>
            </w:r>
            <w:r w:rsidR="006568BF">
              <w:t xml:space="preserve"> (iPT)</w:t>
            </w:r>
          </w:p>
        </w:tc>
        <w:tc>
          <w:tcPr>
            <w:tcW w:w="6526" w:type="dxa"/>
          </w:tcPr>
          <w:p w14:paraId="2295DD23" w14:textId="3AE1F8E4" w:rsidR="00F82921" w:rsidRDefault="00127715" w:rsidP="003C75A4">
            <w:pPr>
              <w:spacing w:line="360" w:lineRule="auto"/>
              <w:ind w:firstLine="0"/>
              <w:cnfStyle w:val="000000100000" w:firstRow="0" w:lastRow="0" w:firstColumn="0" w:lastColumn="0" w:oddVBand="0" w:evenVBand="0" w:oddHBand="1" w:evenHBand="0" w:firstRowFirstColumn="0" w:firstRowLastColumn="0" w:lastRowFirstColumn="0" w:lastRowLastColumn="0"/>
            </w:pPr>
            <w:r>
              <w:t>A hypothe</w:t>
            </w:r>
            <w:r w:rsidR="00BC3C26">
              <w:t>sis, often</w:t>
            </w:r>
            <w:r w:rsidR="001A028B">
              <w:t xml:space="preserve"> the evaluator</w:t>
            </w:r>
            <w:r w:rsidR="00325A16">
              <w:t>’s hunch</w:t>
            </w:r>
            <w:r w:rsidR="00BC3C26">
              <w:t xml:space="preserve"> in the form of an ‘if…then</w:t>
            </w:r>
            <w:r w:rsidR="00FF00F7">
              <w:t>’</w:t>
            </w:r>
            <w:r w:rsidR="00BC3C26">
              <w:t xml:space="preserve"> statement</w:t>
            </w:r>
            <w:r w:rsidR="003F4E75">
              <w:t>, developed at the start of a RE</w:t>
            </w:r>
            <w:r w:rsidR="002A6043">
              <w:t xml:space="preserve"> to explain how a programme works to produce outcomes </w:t>
            </w:r>
            <w:r w:rsidR="00FF00F7">
              <w:fldChar w:fldCharType="begin"/>
            </w:r>
            <w:r w:rsidR="00BF5503">
              <w:instrText xml:space="preserve"> ADDIN EN.CITE &lt;EndNote&gt;&lt;Cite&gt;&lt;Author&gt;Jagosh&lt;/Author&gt;&lt;Year&gt;2022&lt;/Year&gt;&lt;RecNum&gt;4695&lt;/RecNum&gt;&lt;DisplayText&gt;(22)&lt;/DisplayText&gt;&lt;record&gt;&lt;rec-number&gt;4695&lt;/rec-number&gt;&lt;foreign-keys&gt;&lt;key app="EN" db-id="0dzxez9tl9feaaesrz6x9vfydsvadv05edta" timestamp="1712063774"&gt;4695&lt;/key&gt;&lt;/foreign-keys&gt;&lt;ref-type name="Journal Article"&gt;17&lt;/ref-type&gt;&lt;contributors&gt;&lt;authors&gt;&lt;author&gt;Justin Jagosh&lt;/author&gt;&lt;author&gt;Hannah Stott&lt;/author&gt;&lt;author&gt;Serena Halls&lt;/author&gt;&lt;author&gt;Rachel Thomas&lt;/author&gt;&lt;author&gt;Cathy Liddiard&lt;/author&gt;&lt;author&gt;Margaret Cupples&lt;/author&gt;&lt;author&gt;Fiona Cramp&lt;/author&gt;&lt;author&gt;Paula Kersten&lt;/author&gt;&lt;author&gt;Dave Foster&lt;/author&gt;&lt;author&gt;Nicola E Walsh&lt;/author&gt;&lt;/authors&gt;&lt;/contributors&gt;&lt;titles&gt;&lt;title&gt;Benefits of realist evaluation for rapidly changing health service delivery&lt;/title&gt;&lt;secondary-title&gt;BMJ Open&lt;/secondary-title&gt;&lt;/titles&gt;&lt;periodical&gt;&lt;full-title&gt;BMJ Open&lt;/full-title&gt;&lt;/periodical&gt;&lt;pages&gt;e060347&lt;/pages&gt;&lt;volume&gt;12&lt;/volume&gt;&lt;number&gt;7&lt;/number&gt;&lt;dates&gt;&lt;year&gt;2022&lt;/year&gt;&lt;/dates&gt;&lt;urls&gt;&lt;related-urls&gt;&lt;url&gt;https://bmjopen.bmj.com/content/bmjopen/12/7/e060347.full.pdf&lt;/url&gt;&lt;/related-urls&gt;&lt;/urls&gt;&lt;electronic-resource-num&gt;10.1136/bmjopen-2021-060347&lt;/electronic-resource-num&gt;&lt;/record&gt;&lt;/Cite&gt;&lt;/EndNote&gt;</w:instrText>
            </w:r>
            <w:r w:rsidR="00FF00F7">
              <w:fldChar w:fldCharType="separate"/>
            </w:r>
            <w:r w:rsidR="00BF5503">
              <w:rPr>
                <w:noProof/>
              </w:rPr>
              <w:t>(22)</w:t>
            </w:r>
            <w:r w:rsidR="00FF00F7">
              <w:fldChar w:fldCharType="end"/>
            </w:r>
            <w:r w:rsidR="00FF00F7">
              <w:t>.</w:t>
            </w:r>
          </w:p>
        </w:tc>
      </w:tr>
      <w:tr w:rsidR="00787E2E" w14:paraId="735AF8F6" w14:textId="77777777" w:rsidTr="00787E2E">
        <w:tc>
          <w:tcPr>
            <w:cnfStyle w:val="001000000000" w:firstRow="0" w:lastRow="0" w:firstColumn="1" w:lastColumn="0" w:oddVBand="0" w:evenVBand="0" w:oddHBand="0" w:evenHBand="0" w:firstRowFirstColumn="0" w:firstRowLastColumn="0" w:lastRowFirstColumn="0" w:lastRowLastColumn="0"/>
            <w:tcW w:w="1978" w:type="dxa"/>
          </w:tcPr>
          <w:p w14:paraId="23A08D82" w14:textId="19F6E59C" w:rsidR="00787E2E" w:rsidRDefault="00787E2E" w:rsidP="00787E2E">
            <w:pPr>
              <w:spacing w:line="360" w:lineRule="auto"/>
              <w:ind w:firstLine="0"/>
            </w:pPr>
            <w:r>
              <w:t>Programme theory (PT)</w:t>
            </w:r>
          </w:p>
        </w:tc>
        <w:tc>
          <w:tcPr>
            <w:tcW w:w="6526" w:type="dxa"/>
          </w:tcPr>
          <w:p w14:paraId="6161788F" w14:textId="034DD022" w:rsidR="00787E2E" w:rsidRDefault="00787E2E" w:rsidP="00787E2E">
            <w:pPr>
              <w:spacing w:line="360" w:lineRule="auto"/>
              <w:ind w:firstLine="0"/>
              <w:cnfStyle w:val="000000000000" w:firstRow="0" w:lastRow="0" w:firstColumn="0" w:lastColumn="0" w:oddVBand="0" w:evenVBand="0" w:oddHBand="0" w:evenHBand="0" w:firstRowFirstColumn="0" w:firstRowLastColumn="0" w:lastRowFirstColumn="0" w:lastRowLastColumn="0"/>
            </w:pPr>
            <w:r>
              <w:t xml:space="preserve">A hypothesis, developed throughout </w:t>
            </w:r>
            <w:r w:rsidR="00DA0043">
              <w:t>realist research</w:t>
            </w:r>
            <w:r>
              <w:t xml:space="preserve"> </w:t>
            </w:r>
            <w:r w:rsidR="00325A16">
              <w:t xml:space="preserve">via primary or secondary data </w:t>
            </w:r>
            <w:r>
              <w:t xml:space="preserve">to explain how a programme works to produce outcomes </w:t>
            </w:r>
            <w:r>
              <w:fldChar w:fldCharType="begin"/>
            </w:r>
            <w:r w:rsidR="00BF5503">
              <w:instrText xml:space="preserve"> ADDIN EN.CITE &lt;EndNote&gt;&lt;Cite&gt;&lt;Author&gt;Jagosh&lt;/Author&gt;&lt;Year&gt;2022&lt;/Year&gt;&lt;RecNum&gt;4695&lt;/RecNum&gt;&lt;DisplayText&gt;(22)&lt;/DisplayText&gt;&lt;record&gt;&lt;rec-number&gt;4695&lt;/rec-number&gt;&lt;foreign-keys&gt;&lt;key app="EN" db-id="0dzxez9tl9feaaesrz6x9vfydsvadv05edta" timestamp="1712063774"&gt;4695&lt;/key&gt;&lt;/foreign-keys&gt;&lt;ref-type name="Journal Article"&gt;17&lt;/ref-type&gt;&lt;contributors&gt;&lt;authors&gt;&lt;author&gt;Justin Jagosh&lt;/author&gt;&lt;author&gt;Hannah Stott&lt;/author&gt;&lt;author&gt;Serena Halls&lt;/author&gt;&lt;author&gt;Rachel Thomas&lt;/author&gt;&lt;author&gt;Cathy Liddiard&lt;/author&gt;&lt;author&gt;Margaret Cupples&lt;/author&gt;&lt;author&gt;Fiona Cramp&lt;/author&gt;&lt;author&gt;Paula Kersten&lt;/author&gt;&lt;author&gt;Dave Foster&lt;/author&gt;&lt;author&gt;Nicola E Walsh&lt;/author&gt;&lt;/authors&gt;&lt;/contributors&gt;&lt;titles&gt;&lt;title&gt;Benefits of realist evaluation for rapidly changing health service delivery&lt;/title&gt;&lt;secondary-title&gt;BMJ Open&lt;/secondary-title&gt;&lt;/titles&gt;&lt;periodical&gt;&lt;full-title&gt;BMJ Open&lt;/full-title&gt;&lt;/periodical&gt;&lt;pages&gt;e060347&lt;/pages&gt;&lt;volume&gt;12&lt;/volume&gt;&lt;number&gt;7&lt;/number&gt;&lt;dates&gt;&lt;year&gt;2022&lt;/year&gt;&lt;/dates&gt;&lt;urls&gt;&lt;related-urls&gt;&lt;url&gt;https://bmjopen.bmj.com/content/bmjopen/12/7/e060347.full.pdf&lt;/url&gt;&lt;/related-urls&gt;&lt;/urls&gt;&lt;electronic-resource-num&gt;10.1136/bmjopen-2021-060347&lt;/electronic-resource-num&gt;&lt;/record&gt;&lt;/Cite&gt;&lt;/EndNote&gt;</w:instrText>
            </w:r>
            <w:r>
              <w:fldChar w:fldCharType="separate"/>
            </w:r>
            <w:r w:rsidR="00BF5503">
              <w:rPr>
                <w:noProof/>
              </w:rPr>
              <w:t>(22)</w:t>
            </w:r>
            <w:r>
              <w:fldChar w:fldCharType="end"/>
            </w:r>
            <w:r>
              <w:t>.</w:t>
            </w:r>
          </w:p>
        </w:tc>
      </w:tr>
      <w:tr w:rsidR="00787E2E" w14:paraId="6DD561EA" w14:textId="77777777" w:rsidTr="00787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8" w:type="dxa"/>
          </w:tcPr>
          <w:p w14:paraId="4D3E0B99" w14:textId="42771D7C" w:rsidR="00787E2E" w:rsidRDefault="00787E2E" w:rsidP="00787E2E">
            <w:pPr>
              <w:spacing w:line="360" w:lineRule="auto"/>
              <w:ind w:firstLine="0"/>
            </w:pPr>
            <w:r>
              <w:t>Mid-range theorising</w:t>
            </w:r>
          </w:p>
        </w:tc>
        <w:tc>
          <w:tcPr>
            <w:tcW w:w="6526" w:type="dxa"/>
          </w:tcPr>
          <w:p w14:paraId="604FBB68" w14:textId="11E70865" w:rsidR="00787E2E" w:rsidRDefault="00787E2E" w:rsidP="00787E2E">
            <w:pPr>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A theorizing specific enough to generate testable hypotheses in a specific case, but general enough to apply across a number of cases </w:t>
            </w:r>
            <w:r>
              <w:fldChar w:fldCharType="begin"/>
            </w:r>
            <w:r w:rsidR="00BF5503">
              <w:instrText xml:space="preserve"> ADDIN EN.CITE &lt;EndNote&gt;&lt;Cite&gt;&lt;Author&gt;Wong&lt;/Author&gt;&lt;Year&gt;2013&lt;/Year&gt;&lt;RecNum&gt;4456&lt;/RecNum&gt;&lt;DisplayText&gt;(18)&lt;/DisplayText&gt;&lt;record&gt;&lt;rec-number&gt;4456&lt;/rec-number&gt;&lt;foreign-keys&gt;&lt;key app="EN" db-id="0dzxez9tl9feaaesrz6x9vfydsvadv05edta" timestamp="1694604317"&gt;4456&lt;/key&gt;&lt;/foreign-keys&gt;&lt;ref-type name="Journal Article"&gt;17&lt;/ref-type&gt;&lt;contributors&gt;&lt;authors&gt;&lt;author&gt;Wong, Geoff&lt;/author&gt;&lt;author&gt;Westhorp, Gill&lt;/author&gt;&lt;author&gt;Pawson, Ray&lt;/author&gt;&lt;author&gt;Greenhalgh, Trish&lt;/author&gt;&lt;/authors&gt;&lt;/contributors&gt;&lt;titles&gt;&lt;title&gt;Realist synthesis&lt;/title&gt;&lt;secondary-title&gt;RAMESES training materials. London: The RAMESES Project&lt;/secondary-title&gt;&lt;/titles&gt;&lt;periodical&gt;&lt;full-title&gt;RAMESES training materials. London: The RAMESES Project&lt;/full-title&gt;&lt;/periodical&gt;&lt;dates&gt;&lt;year&gt;2013&lt;/year&gt;&lt;/dates&gt;&lt;urls&gt;&lt;/urls&gt;&lt;/record&gt;&lt;/Cite&gt;&lt;/EndNote&gt;</w:instrText>
            </w:r>
            <w:r>
              <w:fldChar w:fldCharType="separate"/>
            </w:r>
            <w:r w:rsidR="00BF5503">
              <w:rPr>
                <w:noProof/>
              </w:rPr>
              <w:t>(18)</w:t>
            </w:r>
            <w:r>
              <w:fldChar w:fldCharType="end"/>
            </w:r>
            <w:r>
              <w:t>.</w:t>
            </w:r>
          </w:p>
        </w:tc>
      </w:tr>
      <w:tr w:rsidR="00787E2E" w14:paraId="2F74D55F" w14:textId="77777777" w:rsidTr="00787E2E">
        <w:tc>
          <w:tcPr>
            <w:cnfStyle w:val="001000000000" w:firstRow="0" w:lastRow="0" w:firstColumn="1" w:lastColumn="0" w:oddVBand="0" w:evenVBand="0" w:oddHBand="0" w:evenHBand="0" w:firstRowFirstColumn="0" w:firstRowLastColumn="0" w:lastRowFirstColumn="0" w:lastRowLastColumn="0"/>
            <w:tcW w:w="1978" w:type="dxa"/>
          </w:tcPr>
          <w:p w14:paraId="2E1A45BF" w14:textId="725AD5B1" w:rsidR="00787E2E" w:rsidRDefault="00787E2E" w:rsidP="00787E2E">
            <w:pPr>
              <w:spacing w:line="360" w:lineRule="auto"/>
              <w:ind w:firstLine="0"/>
            </w:pPr>
            <w:r>
              <w:t>Retroduction</w:t>
            </w:r>
          </w:p>
        </w:tc>
        <w:tc>
          <w:tcPr>
            <w:tcW w:w="6526" w:type="dxa"/>
          </w:tcPr>
          <w:p w14:paraId="40F26E0E" w14:textId="257A74F7" w:rsidR="00787E2E" w:rsidRDefault="00787E2E" w:rsidP="00787E2E">
            <w:pPr>
              <w:spacing w:line="360" w:lineRule="auto"/>
              <w:ind w:firstLine="0"/>
              <w:cnfStyle w:val="000000000000" w:firstRow="0" w:lastRow="0" w:firstColumn="0" w:lastColumn="0" w:oddVBand="0" w:evenVBand="0" w:oddHBand="0" w:evenHBand="0" w:firstRowFirstColumn="0" w:firstRowLastColumn="0" w:lastRowFirstColumn="0" w:lastRowLastColumn="0"/>
            </w:pPr>
            <w:r>
              <w:t xml:space="preserve">The key method of inference in RE. Retroduction works back from empirical outcomes towards the ‘real’ mechanisms that may serve to produce them </w:t>
            </w:r>
            <w:r>
              <w:fldChar w:fldCharType="begin"/>
            </w:r>
            <w:r w:rsidR="00BF5503">
              <w:instrText xml:space="preserve"> ADDIN EN.CITE &lt;EndNote&gt;&lt;Cite&gt;&lt;Author&gt;Jagosh&lt;/Author&gt;&lt;Year&gt;2022&lt;/Year&gt;&lt;RecNum&gt;4695&lt;/RecNum&gt;&lt;DisplayText&gt;(22)&lt;/DisplayText&gt;&lt;record&gt;&lt;rec-number&gt;4695&lt;/rec-number&gt;&lt;foreign-keys&gt;&lt;key app="EN" db-id="0dzxez9tl9feaaesrz6x9vfydsvadv05edta" timestamp="1712063774"&gt;4695&lt;/key&gt;&lt;/foreign-keys&gt;&lt;ref-type name="Journal Article"&gt;17&lt;/ref-type&gt;&lt;contributors&gt;&lt;authors&gt;&lt;author&gt;Justin Jagosh&lt;/author&gt;&lt;author&gt;Hannah Stott&lt;/author&gt;&lt;author&gt;Serena Halls&lt;/author&gt;&lt;author&gt;Rachel Thomas&lt;/author&gt;&lt;author&gt;Cathy Liddiard&lt;/author&gt;&lt;author&gt;Margaret Cupples&lt;/author&gt;&lt;author&gt;Fiona Cramp&lt;/author&gt;&lt;author&gt;Paula Kersten&lt;/author&gt;&lt;author&gt;Dave Foster&lt;/author&gt;&lt;author&gt;Nicola E Walsh&lt;/author&gt;&lt;/authors&gt;&lt;/contributors&gt;&lt;titles&gt;&lt;title&gt;Benefits of realist evaluation for rapidly changing health service delivery&lt;/title&gt;&lt;secondary-title&gt;BMJ Open&lt;/secondary-title&gt;&lt;/titles&gt;&lt;periodical&gt;&lt;full-title&gt;BMJ Open&lt;/full-title&gt;&lt;/periodical&gt;&lt;pages&gt;e060347&lt;/pages&gt;&lt;volume&gt;12&lt;/volume&gt;&lt;number&gt;7&lt;/number&gt;&lt;dates&gt;&lt;year&gt;2022&lt;/year&gt;&lt;/dates&gt;&lt;urls&gt;&lt;related-urls&gt;&lt;url&gt;https://bmjopen.bmj.com/content/bmjopen/12/7/e060347.full.pdf&lt;/url&gt;&lt;/related-urls&gt;&lt;/urls&gt;&lt;electronic-resource-num&gt;10.1136/bmjopen-2021-060347&lt;/electronic-resource-num&gt;&lt;/record&gt;&lt;/Cite&gt;&lt;/EndNote&gt;</w:instrText>
            </w:r>
            <w:r>
              <w:fldChar w:fldCharType="separate"/>
            </w:r>
            <w:r w:rsidR="00BF5503">
              <w:rPr>
                <w:noProof/>
              </w:rPr>
              <w:t>(22)</w:t>
            </w:r>
            <w:r>
              <w:fldChar w:fldCharType="end"/>
            </w:r>
            <w:r>
              <w:t>.</w:t>
            </w:r>
          </w:p>
        </w:tc>
      </w:tr>
    </w:tbl>
    <w:p w14:paraId="6364194E" w14:textId="77777777" w:rsidR="00CA2F7E" w:rsidRDefault="00CA2F7E" w:rsidP="003C75A4">
      <w:pPr>
        <w:spacing w:line="360" w:lineRule="auto"/>
      </w:pPr>
    </w:p>
    <w:p w14:paraId="3D388AD0" w14:textId="14594155" w:rsidR="003C75A4" w:rsidRDefault="00892159" w:rsidP="006111EE">
      <w:pPr>
        <w:pStyle w:val="Heading3"/>
      </w:pPr>
      <w:r>
        <w:t>Scope</w:t>
      </w:r>
    </w:p>
    <w:p w14:paraId="542AD40A" w14:textId="51F00ECB" w:rsidR="00F03B46" w:rsidRDefault="00FA5B55" w:rsidP="00F03B46">
      <w:pPr>
        <w:spacing w:line="360" w:lineRule="auto"/>
      </w:pPr>
      <w:r>
        <w:t>To achieve</w:t>
      </w:r>
      <w:r w:rsidR="00704ACA">
        <w:t xml:space="preserve"> the</w:t>
      </w:r>
      <w:r>
        <w:t xml:space="preserve"> first </w:t>
      </w:r>
      <w:r w:rsidR="00BC5FBD">
        <w:t>objective o</w:t>
      </w:r>
      <w:r w:rsidR="00704ACA">
        <w:t xml:space="preserve">f the review </w:t>
      </w:r>
      <w:r w:rsidR="00151D12">
        <w:t>a formal</w:t>
      </w:r>
      <w:r w:rsidR="009137D5">
        <w:t xml:space="preserve"> </w:t>
      </w:r>
      <w:r w:rsidR="0057460B">
        <w:t xml:space="preserve">search strategy to </w:t>
      </w:r>
      <w:r w:rsidR="00591DE0">
        <w:t xml:space="preserve">collate all </w:t>
      </w:r>
      <w:r w:rsidR="00EC1952">
        <w:t xml:space="preserve">MO </w:t>
      </w:r>
      <w:r w:rsidR="00591DE0">
        <w:t xml:space="preserve">educational interventions </w:t>
      </w:r>
      <w:r w:rsidR="004E6B1E">
        <w:t xml:space="preserve">used </w:t>
      </w:r>
      <w:r w:rsidR="00D43E1B">
        <w:t>in undergraduate medical curricula</w:t>
      </w:r>
      <w:r w:rsidR="00D44F23">
        <w:t xml:space="preserve"> globally was undertaken</w:t>
      </w:r>
      <w:r w:rsidR="00F03B46">
        <w:t xml:space="preserve">. Based on the results of this search an initial </w:t>
      </w:r>
      <w:proofErr w:type="spellStart"/>
      <w:r w:rsidR="00F03B46">
        <w:t>programme</w:t>
      </w:r>
      <w:proofErr w:type="spellEnd"/>
      <w:r w:rsidR="00F03B46">
        <w:t xml:space="preserve"> theory (</w:t>
      </w:r>
      <w:proofErr w:type="spellStart"/>
      <w:r w:rsidR="00F03B46">
        <w:t>iPT</w:t>
      </w:r>
      <w:proofErr w:type="spellEnd"/>
      <w:r w:rsidR="00F03B46">
        <w:t>) was developed</w:t>
      </w:r>
      <w:r w:rsidR="00555A5D">
        <w:t xml:space="preserve"> in</w:t>
      </w:r>
      <w:r w:rsidR="00F03B46">
        <w:t xml:space="preserve"> discuss</w:t>
      </w:r>
      <w:r w:rsidR="00555A5D">
        <w:t>ion</w:t>
      </w:r>
      <w:r w:rsidR="00F03B46">
        <w:t xml:space="preserve"> with</w:t>
      </w:r>
      <w:r w:rsidR="008C0424">
        <w:t xml:space="preserve"> relevant stakeholders</w:t>
      </w:r>
      <w:r w:rsidR="00CC77A7">
        <w:t xml:space="preserve"> and</w:t>
      </w:r>
      <w:r w:rsidR="008A7FE7">
        <w:t xml:space="preserve"> the</w:t>
      </w:r>
      <w:r w:rsidR="00F03B46">
        <w:t xml:space="preserve"> scope of the review iteratively focused on the</w:t>
      </w:r>
      <w:r w:rsidR="008A7FE7">
        <w:t>se</w:t>
      </w:r>
      <w:r w:rsidR="00F03B46">
        <w:t xml:space="preserve"> core </w:t>
      </w:r>
      <w:proofErr w:type="spellStart"/>
      <w:r w:rsidR="009002EF">
        <w:t>iPT</w:t>
      </w:r>
      <w:proofErr w:type="spellEnd"/>
      <w:r w:rsidR="009002EF">
        <w:t xml:space="preserve"> </w:t>
      </w:r>
      <w:r w:rsidR="00F03B46">
        <w:t>themes</w:t>
      </w:r>
      <w:r w:rsidR="00004770">
        <w:t xml:space="preserve">. </w:t>
      </w:r>
      <w:r w:rsidR="00F03B46">
        <w:t xml:space="preserve">The </w:t>
      </w:r>
      <w:proofErr w:type="spellStart"/>
      <w:r w:rsidR="00F03B46">
        <w:t>iPT</w:t>
      </w:r>
      <w:proofErr w:type="spellEnd"/>
      <w:r w:rsidR="00F03B46">
        <w:t xml:space="preserve"> was used to direct subsequent searches of the literature and </w:t>
      </w:r>
      <w:r w:rsidR="00F03B46">
        <w:lastRenderedPageBreak/>
        <w:t>as a basis for data analysis and coding of documents</w:t>
      </w:r>
      <w:r w:rsidR="00383A62">
        <w:t xml:space="preserve"> in a process outlined in supplementary file </w:t>
      </w:r>
      <w:r w:rsidR="00E37220">
        <w:t>3</w:t>
      </w:r>
      <w:r w:rsidR="009F6470">
        <w:t xml:space="preserve"> through iterative </w:t>
      </w:r>
      <w:r w:rsidR="00E27331">
        <w:t>developments of t</w:t>
      </w:r>
      <w:r w:rsidR="00F03B46">
        <w:t xml:space="preserve">he </w:t>
      </w:r>
      <w:r w:rsidR="001245A7">
        <w:t>programme theory (</w:t>
      </w:r>
      <w:r w:rsidR="00F03B46">
        <w:t>PT</w:t>
      </w:r>
      <w:r w:rsidR="001245A7">
        <w:t>)</w:t>
      </w:r>
      <w:r w:rsidR="00F03B46">
        <w:t xml:space="preserve">. </w:t>
      </w:r>
    </w:p>
    <w:p w14:paraId="6DBFFCF7" w14:textId="1998343C" w:rsidR="00670E71" w:rsidRDefault="0024190C" w:rsidP="006111EE">
      <w:pPr>
        <w:pStyle w:val="Heading3"/>
      </w:pPr>
      <w:r>
        <w:t>Search strategy</w:t>
      </w:r>
    </w:p>
    <w:p w14:paraId="1A95DA9F" w14:textId="2D402724" w:rsidR="000A4BD3" w:rsidRDefault="005A64F5" w:rsidP="00796FF1">
      <w:pPr>
        <w:spacing w:line="360" w:lineRule="auto"/>
      </w:pPr>
      <w:r>
        <w:t>After preliminary reading,</w:t>
      </w:r>
      <w:r w:rsidR="00DF61A2">
        <w:t xml:space="preserve"> a</w:t>
      </w:r>
      <w:r w:rsidR="008456CD">
        <w:t xml:space="preserve">n </w:t>
      </w:r>
      <w:r w:rsidR="00264CD5">
        <w:t>initial</w:t>
      </w:r>
      <w:r w:rsidR="00EB64AC">
        <w:t xml:space="preserve"> literature</w:t>
      </w:r>
      <w:r w:rsidR="00C77C06">
        <w:t xml:space="preserve"> search was performed </w:t>
      </w:r>
      <w:r w:rsidR="009C3AB1">
        <w:t xml:space="preserve">focused on the identification of </w:t>
      </w:r>
      <w:r w:rsidR="00796FF1">
        <w:t>MO</w:t>
      </w:r>
      <w:r w:rsidR="009C3AB1">
        <w:t xml:space="preserve"> educational interventions performed in undergraduate medical curricula. The search strategy was developed in conjunction with an academic liaison librarian. The online databases of Medline, Embase, Scopus, Science Citation Index- Expanded (SCI-EXPANDED), Social Sciences Citation Index (SSCI), Emerging Sources Citation Index (ESCI)</w:t>
      </w:r>
      <w:r w:rsidR="006B0476">
        <w:t xml:space="preserve">, </w:t>
      </w:r>
      <w:r w:rsidR="009C3AB1">
        <w:t xml:space="preserve">Book Citation Index- Science (BKCI-S) </w:t>
      </w:r>
      <w:r w:rsidR="006B0476">
        <w:t xml:space="preserve">and </w:t>
      </w:r>
      <w:r w:rsidR="009C3AB1">
        <w:t>Educational Resources Information Centre (ERIC) database</w:t>
      </w:r>
      <w:r w:rsidR="00BA3A66">
        <w:t>s</w:t>
      </w:r>
      <w:r w:rsidR="009C3AB1">
        <w:t xml:space="preserve"> searched in </w:t>
      </w:r>
      <w:r w:rsidR="009F3712">
        <w:t>August</w:t>
      </w:r>
      <w:r w:rsidR="009C3AB1">
        <w:t xml:space="preserve"> 2023. The search terms and Boolean operators </w:t>
      </w:r>
      <w:r w:rsidR="00DB1487">
        <w:t>used,</w:t>
      </w:r>
      <w:r w:rsidR="009C3AB1">
        <w:t xml:space="preserve"> and specific details of the searches </w:t>
      </w:r>
      <w:r w:rsidR="000512F4">
        <w:t>conducted</w:t>
      </w:r>
      <w:r w:rsidR="009C3AB1">
        <w:t xml:space="preserve"> are </w:t>
      </w:r>
      <w:r w:rsidR="009C1FE8">
        <w:t>presented in supplementary file 1</w:t>
      </w:r>
      <w:r w:rsidR="009C3AB1">
        <w:t xml:space="preserve">. The grey literature was searched via the use of conference proceedings databases (CPCI-S and CPCI-SSH), searches on thesis/ dissertation databases (Open Access Theses and Dissertations and </w:t>
      </w:r>
      <w:r w:rsidR="009C3AB1" w:rsidRPr="0095090B">
        <w:t>ProQuest Dissertations &amp; Theses A&amp;I</w:t>
      </w:r>
      <w:r w:rsidR="009C3AB1">
        <w:t xml:space="preserve">) and multiple iterative searches of the broader internet via Google searches. Snowballing and citation searching were </w:t>
      </w:r>
      <w:r w:rsidR="00EB5AA5">
        <w:t>also</w:t>
      </w:r>
      <w:r w:rsidR="009C3AB1">
        <w:t xml:space="preserve"> used to follow-up on articles of interest</w:t>
      </w:r>
      <w:r w:rsidR="00EB5AA5">
        <w:t xml:space="preserve">. </w:t>
      </w:r>
    </w:p>
    <w:p w14:paraId="5A2ABFD4" w14:textId="4F395897" w:rsidR="009C3AB1" w:rsidRDefault="002D6C8B" w:rsidP="00C503D9">
      <w:pPr>
        <w:spacing w:line="360" w:lineRule="auto"/>
      </w:pPr>
      <w:r>
        <w:t xml:space="preserve">After the </w:t>
      </w:r>
      <w:r w:rsidR="00FF36F0">
        <w:t>initial search</w:t>
      </w:r>
      <w:r w:rsidR="00CF71A3">
        <w:t>,</w:t>
      </w:r>
      <w:r w:rsidR="00FF36F0">
        <w:t xml:space="preserve"> s</w:t>
      </w:r>
      <w:r w:rsidR="009C3AB1">
        <w:t xml:space="preserve">ubsequent iterative searches were conducted </w:t>
      </w:r>
      <w:r w:rsidR="0053098C">
        <w:t>following</w:t>
      </w:r>
      <w:r w:rsidR="00E04E84">
        <w:t xml:space="preserve"> discussion with the res</w:t>
      </w:r>
      <w:r w:rsidR="00162BB4">
        <w:t xml:space="preserve">earch team </w:t>
      </w:r>
      <w:r w:rsidR="000B6314">
        <w:t xml:space="preserve">and experts in </w:t>
      </w:r>
      <w:r w:rsidR="00D31B4F">
        <w:t xml:space="preserve">the field </w:t>
      </w:r>
      <w:r w:rsidR="009C3AB1">
        <w:t xml:space="preserve">on the basis of </w:t>
      </w:r>
      <w:r w:rsidR="00797AD4">
        <w:t xml:space="preserve">the requirements </w:t>
      </w:r>
      <w:r w:rsidR="0025285C">
        <w:t xml:space="preserve">and concepts of interest </w:t>
      </w:r>
      <w:r w:rsidR="003902C3">
        <w:t xml:space="preserve">within </w:t>
      </w:r>
      <w:r w:rsidR="00797AD4">
        <w:t>the PT</w:t>
      </w:r>
      <w:r w:rsidR="00C503D9">
        <w:t xml:space="preserve"> until </w:t>
      </w:r>
      <w:r w:rsidR="009C3AB1">
        <w:t xml:space="preserve">few new concepts or data of sufficient relevance </w:t>
      </w:r>
      <w:r w:rsidR="00C503D9">
        <w:t>were</w:t>
      </w:r>
      <w:r w:rsidR="009C3AB1">
        <w:t xml:space="preserve"> generated</w:t>
      </w:r>
      <w:r w:rsidR="00A24F0F">
        <w:t xml:space="preserve"> and the</w:t>
      </w:r>
      <w:r w:rsidR="009C3AB1">
        <w:t xml:space="preserve"> PT was </w:t>
      </w:r>
      <w:r w:rsidR="00EB4C75">
        <w:t xml:space="preserve">considered </w:t>
      </w:r>
      <w:r w:rsidR="009C3AB1">
        <w:t xml:space="preserve">sufficiently consilient, simple and analogous as to stop searching. </w:t>
      </w:r>
    </w:p>
    <w:p w14:paraId="70C6C633" w14:textId="571324D6" w:rsidR="0024190C" w:rsidRDefault="00915C97" w:rsidP="006111EE">
      <w:pPr>
        <w:pStyle w:val="Heading3"/>
      </w:pPr>
      <w:r>
        <w:t>Selection and appraisal of documents</w:t>
      </w:r>
    </w:p>
    <w:p w14:paraId="3548D853" w14:textId="0B774ED8" w:rsidR="003B0DD9" w:rsidRDefault="00270B51" w:rsidP="00BA6972">
      <w:pPr>
        <w:spacing w:line="360" w:lineRule="auto"/>
      </w:pPr>
      <w:r>
        <w:t>Documents were included in th</w:t>
      </w:r>
      <w:r w:rsidR="009E5689">
        <w:t>e</w:t>
      </w:r>
      <w:r>
        <w:t xml:space="preserve"> review on the basis of their</w:t>
      </w:r>
      <w:r w:rsidR="00C40A3E">
        <w:t xml:space="preserve"> </w:t>
      </w:r>
      <w:proofErr w:type="spellStart"/>
      <w:r>
        <w:t>rigo</w:t>
      </w:r>
      <w:r w:rsidR="00F93EA0">
        <w:t>u</w:t>
      </w:r>
      <w:r>
        <w:t>r</w:t>
      </w:r>
      <w:proofErr w:type="spellEnd"/>
      <w:r>
        <w:t xml:space="preserve"> and relevance to the development of the emerging PT</w:t>
      </w:r>
      <w:r w:rsidR="00616D69">
        <w:t xml:space="preserve"> without the use of </w:t>
      </w:r>
      <w:r w:rsidR="00182A45">
        <w:t>e</w:t>
      </w:r>
      <w:r w:rsidR="0005576E">
        <w:t>xternal</w:t>
      </w:r>
      <w:r w:rsidR="0035631A">
        <w:t xml:space="preserve"> checklists</w:t>
      </w:r>
      <w:r w:rsidR="007A0902">
        <w:t xml:space="preserve"> to ensure that potentially rich source </w:t>
      </w:r>
      <w:r w:rsidR="00EA577E">
        <w:t>documents were not excluded</w:t>
      </w:r>
      <w:r w:rsidR="00681A81">
        <w:t>.</w:t>
      </w:r>
      <w:r w:rsidR="003C29A5">
        <w:t xml:space="preserve"> </w:t>
      </w:r>
      <w:r w:rsidR="00681A81">
        <w:t>A</w:t>
      </w:r>
      <w:r w:rsidR="001E4F50">
        <w:t xml:space="preserve">n assessment of relevance and </w:t>
      </w:r>
      <w:proofErr w:type="spellStart"/>
      <w:r w:rsidR="001E4F50">
        <w:t>rigour</w:t>
      </w:r>
      <w:proofErr w:type="spellEnd"/>
      <w:r w:rsidR="001E4F50">
        <w:t xml:space="preserve"> was included into the bespoke data extraction sheet (Supplementary file 2)</w:t>
      </w:r>
      <w:r w:rsidR="006C42FA">
        <w:t xml:space="preserve"> </w:t>
      </w:r>
      <w:r>
        <w:fldChar w:fldCharType="begin"/>
      </w:r>
      <w:r w:rsidR="00BF5503">
        <w:instrText xml:space="preserve"> ADDIN EN.CITE &lt;EndNote&gt;&lt;Cite&gt;&lt;Author&gt;Wong&lt;/Author&gt;&lt;Year&gt;2013&lt;/Year&gt;&lt;RecNum&gt;4685&lt;/RecNum&gt;&lt;DisplayText&gt;(20, 21)&lt;/DisplayText&gt;&lt;record&gt;&lt;rec-number&gt;4685&lt;/rec-number&gt;&lt;foreign-keys&gt;&lt;key app="EN" db-id="0dzxez9tl9feaaesrz6x9vfydsvadv05edta" timestamp="1708333772"&gt;4685&lt;/key&gt;&lt;/foreign-keys&gt;&lt;ref-type name="Journal Article"&gt;17&lt;/ref-type&gt;&lt;contributors&gt;&lt;authors&gt;&lt;author&gt;Wong, Geoff&lt;/author&gt;&lt;author&gt;Greenhalgh, Trish&lt;/author&gt;&lt;author&gt;Westhorp, Gill&lt;/author&gt;&lt;author&gt;Buckingham, Jeanette&lt;/author&gt;&lt;author&gt;Pawson, Ray&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pub-dates&gt;&lt;date&gt;2013/01/29&lt;/date&gt;&lt;/pub-dates&gt;&lt;/dates&gt;&lt;isbn&gt;1741-7015&lt;/isbn&gt;&lt;urls&gt;&lt;related-urls&gt;&lt;url&gt;https://doi.org/10.1186/1741-7015-11-21&lt;/url&gt;&lt;/related-urls&gt;&lt;/urls&gt;&lt;electronic-resource-num&gt;10.1186/1741-7015-11-21&lt;/electronic-resource-num&gt;&lt;/record&gt;&lt;/Cite&gt;&lt;Cite&gt;&lt;Author&gt;Team&lt;/Author&gt;&lt;Year&gt;2021&lt;/Year&gt;&lt;RecNum&gt;4686&lt;/RecNum&gt;&lt;record&gt;&lt;rec-number&gt;4686&lt;/rec-number&gt;&lt;foreign-keys&gt;&lt;key app="EN" db-id="0dzxez9tl9feaaesrz6x9vfydsvadv05edta" timestamp="1708333833"&gt;4686&lt;/key&gt;&lt;/foreign-keys&gt;&lt;ref-type name="Generic"&gt;13&lt;/ref-type&gt;&lt;contributors&gt;&lt;authors&gt;&lt;author&gt;RAMESES Project Team&lt;/author&gt;&lt;/authors&gt;&lt;/contributors&gt;&lt;titles&gt;&lt;title&gt;RAMESES quality standards for realist synthesis (for researchers and peer-reviewers). 2014&lt;/title&gt;&lt;/titles&gt;&lt;dates&gt;&lt;year&gt;2021&lt;/year&gt;&lt;/dates&gt;&lt;urls&gt;&lt;/urls&gt;&lt;/record&gt;&lt;/Cite&gt;&lt;/EndNote&gt;</w:instrText>
      </w:r>
      <w:r>
        <w:fldChar w:fldCharType="separate"/>
      </w:r>
      <w:r w:rsidR="00BF5503">
        <w:rPr>
          <w:noProof/>
        </w:rPr>
        <w:t>(20, 21)</w:t>
      </w:r>
      <w:r>
        <w:fldChar w:fldCharType="end"/>
      </w:r>
      <w:r>
        <w:t xml:space="preserve">. </w:t>
      </w:r>
      <w:r w:rsidR="003137DF">
        <w:t>Only d</w:t>
      </w:r>
      <w:r w:rsidR="000F275E">
        <w:t xml:space="preserve">ocuments lacking </w:t>
      </w:r>
      <w:proofErr w:type="spellStart"/>
      <w:r w:rsidR="000F275E">
        <w:t>rigour</w:t>
      </w:r>
      <w:proofErr w:type="spellEnd"/>
      <w:r w:rsidR="000F275E">
        <w:t xml:space="preserve"> in the presentation of their results to the extent that the nature of the educational intervention was unclear were excluded from the review.</w:t>
      </w:r>
    </w:p>
    <w:p w14:paraId="013BC357" w14:textId="71FD964A" w:rsidR="00270B51" w:rsidRDefault="00270B51" w:rsidP="00BA6972">
      <w:pPr>
        <w:spacing w:line="360" w:lineRule="auto"/>
      </w:pPr>
      <w:r>
        <w:t>Assessment of relevance was applied in two stages. In the initial search</w:t>
      </w:r>
      <w:r w:rsidR="00EE4E95">
        <w:t>,</w:t>
      </w:r>
      <w:r>
        <w:t xml:space="preserve"> specific inclusion criteria to </w:t>
      </w:r>
      <w:r w:rsidR="00EA7177">
        <w:t xml:space="preserve">facilitate </w:t>
      </w:r>
      <w:r w:rsidR="00182695">
        <w:t>the first</w:t>
      </w:r>
      <w:r>
        <w:t xml:space="preserve"> review aim</w:t>
      </w:r>
      <w:r w:rsidR="00474AE2">
        <w:t xml:space="preserve"> w</w:t>
      </w:r>
      <w:r w:rsidR="00C9784A">
        <w:t>ere</w:t>
      </w:r>
      <w:r>
        <w:t xml:space="preserve"> applied (Table 2) with articles screened using a systematic review management platform (Covidence, Melbourne, </w:t>
      </w:r>
      <w:r>
        <w:lastRenderedPageBreak/>
        <w:t>Australia).</w:t>
      </w:r>
      <w:r w:rsidR="004C73B1">
        <w:t xml:space="preserve"> </w:t>
      </w:r>
      <w:r>
        <w:t xml:space="preserve">The very small number of non-English language articles were </w:t>
      </w:r>
      <w:r w:rsidR="00286F80">
        <w:t xml:space="preserve">also </w:t>
      </w:r>
      <w:r>
        <w:t xml:space="preserve">excluded at the screening stage, otherwise no other exclusions were applied. </w:t>
      </w:r>
      <w:r w:rsidR="00595BD8">
        <w:t xml:space="preserve">Ten percent </w:t>
      </w:r>
      <w:r>
        <w:t>of the 3233 citations generated by the initial search were co-screened</w:t>
      </w:r>
      <w:r w:rsidR="00E50FCA">
        <w:t xml:space="preserve"> </w:t>
      </w:r>
      <w:r>
        <w:t xml:space="preserve">using the inclusion criteria in table 2 to ensure appropriate application of the criteria. Agreement between reviewers was seen on 97.5% of articles with disagreements resolved </w:t>
      </w:r>
      <w:r w:rsidR="007B0280">
        <w:t xml:space="preserve">by consensus </w:t>
      </w:r>
      <w:r>
        <w:t>in the remainder</w:t>
      </w:r>
      <w:r w:rsidR="00A713AE">
        <w:t>. Given</w:t>
      </w:r>
      <w:r>
        <w:t xml:space="preserve"> this </w:t>
      </w:r>
      <w:r w:rsidR="002C5456">
        <w:t>degree</w:t>
      </w:r>
      <w:r>
        <w:t xml:space="preserve"> of agreement the remaining articles were screened by a single reviewer, in keeping with established practice </w:t>
      </w:r>
      <w:r>
        <w:fldChar w:fldCharType="begin"/>
      </w:r>
      <w:r w:rsidR="00BF5503">
        <w:instrText xml:space="preserve"> ADDIN EN.CITE &lt;EndNote&gt;&lt;Cite&gt;&lt;Author&gt;Waffenschmidt&lt;/Author&gt;&lt;Year&gt;2019&lt;/Year&gt;&lt;RecNum&gt;4455&lt;/RecNum&gt;&lt;DisplayText&gt;(23)&lt;/DisplayText&gt;&lt;record&gt;&lt;rec-number&gt;4455&lt;/rec-number&gt;&lt;foreign-keys&gt;&lt;key app="EN" db-id="0dzxez9tl9feaaesrz6x9vfydsvadv05edta" timestamp="1694602668"&gt;4455&lt;/key&gt;&lt;/foreign-keys&gt;&lt;ref-type name="Journal Article"&gt;17&lt;/ref-type&gt;&lt;contributors&gt;&lt;authors&gt;&lt;author&gt;Waffenschmidt, Siw&lt;/author&gt;&lt;author&gt;Knelangen, Marco&lt;/author&gt;&lt;author&gt;Sieben, Wiebke&lt;/author&gt;&lt;author&gt;Bühn, Stefanie&lt;/author&gt;&lt;author&gt;Pieper, Dawid&lt;/author&gt;&lt;/authors&gt;&lt;/contributors&gt;&lt;titles&gt;&lt;title&gt;Single screening versus conventional double screening for study selection in systematic reviews: a methodological systematic review&lt;/title&gt;&lt;secondary-title&gt;BMC medical research methodology&lt;/secondary-title&gt;&lt;/titles&gt;&lt;periodical&gt;&lt;full-title&gt;BMC medical research methodology&lt;/full-title&gt;&lt;/periodical&gt;&lt;pages&gt;1-9&lt;/pages&gt;&lt;volume&gt;19&lt;/volume&gt;&lt;number&gt;1&lt;/number&gt;&lt;dates&gt;&lt;year&gt;2019&lt;/year&gt;&lt;/dates&gt;&lt;isbn&gt;1471-2288&lt;/isbn&gt;&lt;urls&gt;&lt;/urls&gt;&lt;/record&gt;&lt;/Cite&gt;&lt;/EndNote&gt;</w:instrText>
      </w:r>
      <w:r>
        <w:fldChar w:fldCharType="separate"/>
      </w:r>
      <w:r w:rsidR="00BF5503">
        <w:rPr>
          <w:noProof/>
        </w:rPr>
        <w:t>(23)</w:t>
      </w:r>
      <w:r>
        <w:fldChar w:fldCharType="end"/>
      </w:r>
      <w:r>
        <w:t xml:space="preserve">. </w:t>
      </w:r>
    </w:p>
    <w:p w14:paraId="35CFABF5" w14:textId="6C384E50" w:rsidR="00C326E4" w:rsidRDefault="00A14622" w:rsidP="00D15F3C">
      <w:pPr>
        <w:spacing w:line="360" w:lineRule="auto"/>
      </w:pPr>
      <w:r>
        <w:t xml:space="preserve">To </w:t>
      </w:r>
      <w:r w:rsidR="00546272">
        <w:t xml:space="preserve">facilitate </w:t>
      </w:r>
      <w:r>
        <w:t xml:space="preserve">the second aim of this review </w:t>
      </w:r>
      <w:r w:rsidR="00B27B68">
        <w:t xml:space="preserve">all documents </w:t>
      </w:r>
      <w:r w:rsidR="00E14C96">
        <w:t xml:space="preserve">were </w:t>
      </w:r>
      <w:r w:rsidR="00CF3303">
        <w:t xml:space="preserve">then </w:t>
      </w:r>
      <w:r w:rsidR="00E14C96">
        <w:t xml:space="preserve">reassessed </w:t>
      </w:r>
      <w:r w:rsidR="00270B51">
        <w:t xml:space="preserve">based a global generic assessment of relevance </w:t>
      </w:r>
      <w:r w:rsidR="001E0124">
        <w:t>(see data extraction sheet</w:t>
      </w:r>
      <w:r w:rsidR="00E206FC">
        <w:t>: supplementary file 2)</w:t>
      </w:r>
      <w:r w:rsidR="00270B51">
        <w:t xml:space="preserve"> based on th</w:t>
      </w:r>
      <w:r w:rsidR="00610BF3">
        <w:t xml:space="preserve">eir ability to </w:t>
      </w:r>
      <w:r w:rsidR="003E5ED8">
        <w:t xml:space="preserve">develop the </w:t>
      </w:r>
      <w:r w:rsidR="00056C54">
        <w:t>PT</w:t>
      </w:r>
      <w:r w:rsidR="00270B51">
        <w:t xml:space="preserve">. </w:t>
      </w:r>
      <w:r w:rsidR="00837A69">
        <w:t>L</w:t>
      </w:r>
      <w:r w:rsidR="00270B51">
        <w:t xml:space="preserve">iterature searching and analysis were carried out in parallel; as such assessments of relevance were dynamic </w:t>
      </w:r>
      <w:r w:rsidR="00270B51">
        <w:fldChar w:fldCharType="begin"/>
      </w:r>
      <w:r w:rsidR="00BF5503">
        <w:instrText xml:space="preserve"> ADDIN EN.CITE &lt;EndNote&gt;&lt;Cite&gt;&lt;Author&gt;Team&lt;/Author&gt;&lt;Year&gt;2021&lt;/Year&gt;&lt;RecNum&gt;4686&lt;/RecNum&gt;&lt;DisplayText&gt;(21)&lt;/DisplayText&gt;&lt;record&gt;&lt;rec-number&gt;4686&lt;/rec-number&gt;&lt;foreign-keys&gt;&lt;key app="EN" db-id="0dzxez9tl9feaaesrz6x9vfydsvadv05edta" timestamp="1708333833"&gt;4686&lt;/key&gt;&lt;/foreign-keys&gt;&lt;ref-type name="Generic"&gt;13&lt;/ref-type&gt;&lt;contributors&gt;&lt;authors&gt;&lt;author&gt;RAMESES Project Team&lt;/author&gt;&lt;/authors&gt;&lt;/contributors&gt;&lt;titles&gt;&lt;title&gt;RAMESES quality standards for realist synthesis (for researchers and peer-reviewers). 2014&lt;/title&gt;&lt;/titles&gt;&lt;dates&gt;&lt;year&gt;2021&lt;/year&gt;&lt;/dates&gt;&lt;urls&gt;&lt;/urls&gt;&lt;/record&gt;&lt;/Cite&gt;&lt;/EndNote&gt;</w:instrText>
      </w:r>
      <w:r w:rsidR="00270B51">
        <w:fldChar w:fldCharType="separate"/>
      </w:r>
      <w:r w:rsidR="00BF5503">
        <w:rPr>
          <w:noProof/>
        </w:rPr>
        <w:t>(21)</w:t>
      </w:r>
      <w:r w:rsidR="00270B51">
        <w:fldChar w:fldCharType="end"/>
      </w:r>
      <w:r w:rsidR="00270B51">
        <w:t xml:space="preserve">. Several documents that failed to meet the inclusion criteria </w:t>
      </w:r>
      <w:r w:rsidR="00B41DBA">
        <w:t xml:space="preserve">during the initial search </w:t>
      </w:r>
      <w:r w:rsidR="00DD14EE">
        <w:t>to facilitate</w:t>
      </w:r>
      <w:r w:rsidR="00C5509C">
        <w:t xml:space="preserve"> aim one </w:t>
      </w:r>
      <w:r w:rsidR="00270B51">
        <w:t>were subsequently re</w:t>
      </w:r>
      <w:r w:rsidR="00483864">
        <w:t>assessed</w:t>
      </w:r>
      <w:r w:rsidR="00270B51">
        <w:t xml:space="preserve"> and included</w:t>
      </w:r>
      <w:r w:rsidR="00046A96">
        <w:t xml:space="preserve"> </w:t>
      </w:r>
      <w:r w:rsidR="00DE5A86">
        <w:t>to facilitate</w:t>
      </w:r>
      <w:r w:rsidR="00046A96">
        <w:t xml:space="preserve"> aim two</w:t>
      </w:r>
      <w:r w:rsidR="00270B51">
        <w:t>, as detailed in the document flow diagram.</w:t>
      </w:r>
      <w:r w:rsidR="004047BE">
        <w:t xml:space="preserve"> For example</w:t>
      </w:r>
      <w:r w:rsidR="002359C4">
        <w:t xml:space="preserve">, </w:t>
      </w:r>
      <w:r w:rsidR="00A430F2">
        <w:t xml:space="preserve">due to the limited literature corpus of </w:t>
      </w:r>
      <w:r w:rsidR="005A305A">
        <w:t>MO interventions</w:t>
      </w:r>
      <w:r w:rsidR="00A430F2">
        <w:t xml:space="preserve"> available in the undergraduate s</w:t>
      </w:r>
      <w:r w:rsidR="005A305A">
        <w:t>etting,</w:t>
      </w:r>
      <w:r w:rsidR="00A430F2">
        <w:t xml:space="preserve"> </w:t>
      </w:r>
      <w:r w:rsidR="002359C4">
        <w:t>postgraduate interventions</w:t>
      </w:r>
      <w:r w:rsidR="003C47E1">
        <w:t xml:space="preserve"> were screened</w:t>
      </w:r>
      <w:r w:rsidR="00977E50">
        <w:t xml:space="preserve"> in subsequent searches</w:t>
      </w:r>
      <w:r w:rsidR="003E1564">
        <w:t xml:space="preserve"> because of their potential to </w:t>
      </w:r>
      <w:r w:rsidR="00C73EAB">
        <w:t xml:space="preserve">provide </w:t>
      </w:r>
      <w:r w:rsidR="00E9089A">
        <w:t xml:space="preserve">transferable </w:t>
      </w:r>
      <w:r w:rsidR="00C73EAB">
        <w:t xml:space="preserve">insight </w:t>
      </w:r>
      <w:r w:rsidR="00CE579F">
        <w:t xml:space="preserve">into the workings of </w:t>
      </w:r>
      <w:r w:rsidR="0000060B">
        <w:t xml:space="preserve">MO </w:t>
      </w:r>
      <w:r w:rsidR="00CE579F">
        <w:t xml:space="preserve">interventions at the undergraduate level. </w:t>
      </w:r>
    </w:p>
    <w:p w14:paraId="60B4575D" w14:textId="77777777" w:rsidR="00912506" w:rsidRDefault="00912506" w:rsidP="00D15F3C">
      <w:pPr>
        <w:spacing w:line="360" w:lineRule="auto"/>
      </w:pPr>
    </w:p>
    <w:p w14:paraId="6B29C188" w14:textId="77777777" w:rsidR="00912506" w:rsidRDefault="00912506" w:rsidP="00D15F3C">
      <w:pPr>
        <w:spacing w:line="360" w:lineRule="auto"/>
      </w:pPr>
    </w:p>
    <w:p w14:paraId="6D8D3E90" w14:textId="77777777" w:rsidR="00D912C8" w:rsidRDefault="00D912C8" w:rsidP="007A3BE0">
      <w:pPr>
        <w:spacing w:line="360" w:lineRule="auto"/>
        <w:ind w:firstLine="0"/>
      </w:pPr>
    </w:p>
    <w:p w14:paraId="02385212" w14:textId="7E895B2B" w:rsidR="00297ECE" w:rsidRDefault="00297ECE" w:rsidP="00297ECE">
      <w:pPr>
        <w:pStyle w:val="Caption"/>
        <w:keepNext/>
        <w:ind w:firstLine="0"/>
      </w:pPr>
      <w:r>
        <w:t xml:space="preserve">Table </w:t>
      </w:r>
      <w:r>
        <w:fldChar w:fldCharType="begin"/>
      </w:r>
      <w:r>
        <w:instrText xml:space="preserve"> SEQ Table \* ARABIC </w:instrText>
      </w:r>
      <w:r>
        <w:fldChar w:fldCharType="separate"/>
      </w:r>
      <w:r w:rsidR="00227D0C">
        <w:rPr>
          <w:noProof/>
        </w:rPr>
        <w:t>2</w:t>
      </w:r>
      <w:r>
        <w:fldChar w:fldCharType="end"/>
      </w:r>
      <w:r>
        <w:t xml:space="preserve">: </w:t>
      </w:r>
      <w:r w:rsidRPr="00080B66">
        <w:t xml:space="preserve">Inclusion criteria for the </w:t>
      </w:r>
      <w:r w:rsidR="003D0CA7">
        <w:t>initial search</w:t>
      </w:r>
      <w:r w:rsidRPr="00080B66">
        <w:t>.</w:t>
      </w:r>
      <w:r w:rsidR="00D92B57">
        <w:t xml:space="preserve"> EPR</w:t>
      </w:r>
      <w:r w:rsidR="000321F4">
        <w:t xml:space="preserve">: electronic patient record, QIP: quality improvement project. </w:t>
      </w:r>
    </w:p>
    <w:tbl>
      <w:tblPr>
        <w:tblStyle w:val="PlainTable3"/>
        <w:tblW w:w="0" w:type="auto"/>
        <w:tblLook w:val="04A0" w:firstRow="1" w:lastRow="0" w:firstColumn="1" w:lastColumn="0" w:noHBand="0" w:noVBand="1"/>
      </w:tblPr>
      <w:tblGrid>
        <w:gridCol w:w="1298"/>
        <w:gridCol w:w="7728"/>
      </w:tblGrid>
      <w:tr w:rsidR="00C326E4" w14:paraId="63DC3C1B" w14:textId="77777777" w:rsidTr="00A93D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8" w:type="dxa"/>
          </w:tcPr>
          <w:p w14:paraId="7E636B72" w14:textId="77777777" w:rsidR="00C326E4" w:rsidRDefault="00C326E4" w:rsidP="00A93DF4">
            <w:pPr>
              <w:spacing w:line="360" w:lineRule="auto"/>
              <w:ind w:firstLine="0"/>
            </w:pPr>
            <w:r>
              <w:t>Criterion</w:t>
            </w:r>
          </w:p>
        </w:tc>
        <w:tc>
          <w:tcPr>
            <w:tcW w:w="7728" w:type="dxa"/>
          </w:tcPr>
          <w:p w14:paraId="471DF8BD" w14:textId="77777777" w:rsidR="00C326E4" w:rsidRDefault="00C326E4" w:rsidP="00C15229">
            <w:pPr>
              <w:spacing w:line="360" w:lineRule="auto"/>
              <w:cnfStyle w:val="100000000000" w:firstRow="1" w:lastRow="0" w:firstColumn="0" w:lastColumn="0" w:oddVBand="0" w:evenVBand="0" w:oddHBand="0" w:evenHBand="0" w:firstRowFirstColumn="0" w:firstRowLastColumn="0" w:lastRowFirstColumn="0" w:lastRowLastColumn="0"/>
            </w:pPr>
            <w:r>
              <w:t xml:space="preserve">Descriptor </w:t>
            </w:r>
          </w:p>
        </w:tc>
      </w:tr>
      <w:tr w:rsidR="00C326E4" w14:paraId="305981DF" w14:textId="77777777" w:rsidTr="00A9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tcPr>
          <w:p w14:paraId="12FAC2A9" w14:textId="77777777" w:rsidR="00C326E4" w:rsidRDefault="00C326E4" w:rsidP="00A93DF4">
            <w:pPr>
              <w:spacing w:line="360" w:lineRule="auto"/>
              <w:ind w:firstLine="0"/>
            </w:pPr>
            <w:r>
              <w:t xml:space="preserve">1. </w:t>
            </w:r>
          </w:p>
        </w:tc>
        <w:tc>
          <w:tcPr>
            <w:tcW w:w="7728" w:type="dxa"/>
          </w:tcPr>
          <w:p w14:paraId="390A819F" w14:textId="1F30B1A2" w:rsidR="00C326E4" w:rsidRPr="00B62D9A" w:rsidRDefault="00C326E4" w:rsidP="00C15229">
            <w:pPr>
              <w:spacing w:line="360" w:lineRule="auto"/>
              <w:cnfStyle w:val="000000100000" w:firstRow="0" w:lastRow="0" w:firstColumn="0" w:lastColumn="0" w:oddVBand="0" w:evenVBand="0" w:oddHBand="1" w:evenHBand="0" w:firstRowFirstColumn="0" w:firstRowLastColumn="0" w:lastRowFirstColumn="0" w:lastRowLastColumn="0"/>
              <w:rPr>
                <w:b/>
                <w:bCs/>
              </w:rPr>
            </w:pPr>
            <w:r w:rsidRPr="00B62D9A">
              <w:rPr>
                <w:b/>
                <w:bCs/>
              </w:rPr>
              <w:t>Does the article focus address medicines</w:t>
            </w:r>
            <w:r w:rsidR="00A93DF4">
              <w:rPr>
                <w:b/>
                <w:bCs/>
              </w:rPr>
              <w:t xml:space="preserve"> </w:t>
            </w:r>
            <w:r w:rsidRPr="00B62D9A">
              <w:rPr>
                <w:b/>
                <w:bCs/>
              </w:rPr>
              <w:t>review/</w:t>
            </w:r>
            <w:r w:rsidR="00A93DF4">
              <w:rPr>
                <w:b/>
                <w:bCs/>
              </w:rPr>
              <w:t xml:space="preserve"> </w:t>
            </w:r>
            <w:proofErr w:type="spellStart"/>
            <w:r w:rsidRPr="00B62D9A">
              <w:rPr>
                <w:b/>
                <w:bCs/>
              </w:rPr>
              <w:t>optimisation</w:t>
            </w:r>
            <w:proofErr w:type="spellEnd"/>
            <w:r w:rsidRPr="00B62D9A">
              <w:rPr>
                <w:b/>
                <w:bCs/>
              </w:rPr>
              <w:t>/</w:t>
            </w:r>
            <w:r w:rsidR="00A93DF4">
              <w:rPr>
                <w:b/>
                <w:bCs/>
              </w:rPr>
              <w:t xml:space="preserve"> </w:t>
            </w:r>
            <w:r w:rsidRPr="00B62D9A">
              <w:rPr>
                <w:b/>
                <w:bCs/>
              </w:rPr>
              <w:t xml:space="preserve">deprescribing? </w:t>
            </w:r>
          </w:p>
          <w:p w14:paraId="631B7B63" w14:textId="77777777" w:rsidR="00C326E4" w:rsidRPr="00E319DA" w:rsidRDefault="00C326E4" w:rsidP="00C15229">
            <w:pPr>
              <w:spacing w:line="360" w:lineRule="auto"/>
              <w:cnfStyle w:val="000000100000" w:firstRow="0" w:lastRow="0" w:firstColumn="0" w:lastColumn="0" w:oddVBand="0" w:evenVBand="0" w:oddHBand="1" w:evenHBand="0" w:firstRowFirstColumn="0" w:firstRowLastColumn="0" w:lastRowFirstColumn="0" w:lastRowLastColumn="0"/>
              <w:rPr>
                <w:b/>
                <w:bCs/>
              </w:rPr>
            </w:pPr>
            <w:r w:rsidRPr="00E319DA">
              <w:t xml:space="preserve">(not: medicines reconciliation, polypharmacy, elderly care alone without reference to the above) - </w:t>
            </w:r>
            <w:r w:rsidRPr="006B0B23">
              <w:rPr>
                <w:i/>
                <w:iCs/>
              </w:rPr>
              <w:t>if no reject</w:t>
            </w:r>
            <w:r w:rsidRPr="00E319DA">
              <w:t xml:space="preserve"> </w:t>
            </w:r>
          </w:p>
        </w:tc>
      </w:tr>
      <w:tr w:rsidR="00C326E4" w14:paraId="3D3C2F70" w14:textId="77777777" w:rsidTr="00A93DF4">
        <w:tc>
          <w:tcPr>
            <w:cnfStyle w:val="001000000000" w:firstRow="0" w:lastRow="0" w:firstColumn="1" w:lastColumn="0" w:oddVBand="0" w:evenVBand="0" w:oddHBand="0" w:evenHBand="0" w:firstRowFirstColumn="0" w:firstRowLastColumn="0" w:lastRowFirstColumn="0" w:lastRowLastColumn="0"/>
            <w:tcW w:w="1298" w:type="dxa"/>
          </w:tcPr>
          <w:p w14:paraId="74D819FB" w14:textId="77777777" w:rsidR="00C326E4" w:rsidRDefault="00C326E4" w:rsidP="00A93DF4">
            <w:pPr>
              <w:spacing w:line="360" w:lineRule="auto"/>
              <w:ind w:firstLine="0"/>
            </w:pPr>
            <w:r w:rsidRPr="00BA34E3">
              <w:t>2.</w:t>
            </w:r>
          </w:p>
        </w:tc>
        <w:tc>
          <w:tcPr>
            <w:tcW w:w="7728" w:type="dxa"/>
          </w:tcPr>
          <w:p w14:paraId="2169A773" w14:textId="77777777" w:rsidR="00C326E4" w:rsidRPr="00BA34E3" w:rsidRDefault="00C326E4" w:rsidP="00C15229">
            <w:pPr>
              <w:spacing w:line="360" w:lineRule="auto"/>
              <w:cnfStyle w:val="000000000000" w:firstRow="0" w:lastRow="0" w:firstColumn="0" w:lastColumn="0" w:oddVBand="0" w:evenVBand="0" w:oddHBand="0" w:evenHBand="0" w:firstRowFirstColumn="0" w:firstRowLastColumn="0" w:lastRowFirstColumn="0" w:lastRowLastColumn="0"/>
              <w:rPr>
                <w:b/>
                <w:bCs/>
              </w:rPr>
            </w:pPr>
            <w:r w:rsidRPr="00BA34E3">
              <w:rPr>
                <w:b/>
                <w:bCs/>
              </w:rPr>
              <w:t xml:space="preserve">Does it describe/suggest an educational intervention addressing this?  </w:t>
            </w:r>
          </w:p>
          <w:p w14:paraId="6D49A497" w14:textId="77777777" w:rsidR="00C326E4" w:rsidRDefault="00C326E4" w:rsidP="00C15229">
            <w:pPr>
              <w:spacing w:line="360" w:lineRule="auto"/>
              <w:cnfStyle w:val="000000000000" w:firstRow="0" w:lastRow="0" w:firstColumn="0" w:lastColumn="0" w:oddVBand="0" w:evenVBand="0" w:oddHBand="0" w:evenHBand="0" w:firstRowFirstColumn="0" w:firstRowLastColumn="0" w:lastRowFirstColumn="0" w:lastRowLastColumn="0"/>
            </w:pPr>
            <w:r w:rsidRPr="00E319DA">
              <w:t xml:space="preserve">(not: opinion, survey only, audit, EPR/review of discharge letters/other clinical QIP) </w:t>
            </w:r>
            <w:r w:rsidRPr="006B0B23">
              <w:rPr>
                <w:i/>
                <w:iCs/>
              </w:rPr>
              <w:t>- if no reject</w:t>
            </w:r>
            <w:r w:rsidRPr="00E319DA">
              <w:t xml:space="preserve"> </w:t>
            </w:r>
          </w:p>
        </w:tc>
      </w:tr>
      <w:tr w:rsidR="00C326E4" w14:paraId="6E4F5DC7" w14:textId="77777777" w:rsidTr="00A9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tcPr>
          <w:p w14:paraId="48F4BBD2" w14:textId="77777777" w:rsidR="00C326E4" w:rsidRDefault="00C326E4" w:rsidP="00A93DF4">
            <w:pPr>
              <w:spacing w:line="360" w:lineRule="auto"/>
              <w:ind w:firstLine="0"/>
            </w:pPr>
            <w:r w:rsidRPr="00BA34E3">
              <w:lastRenderedPageBreak/>
              <w:t>3.</w:t>
            </w:r>
          </w:p>
        </w:tc>
        <w:tc>
          <w:tcPr>
            <w:tcW w:w="7728" w:type="dxa"/>
          </w:tcPr>
          <w:p w14:paraId="6FD642D9" w14:textId="77777777" w:rsidR="00C326E4" w:rsidRPr="00BA34E3" w:rsidRDefault="00C326E4" w:rsidP="00C15229">
            <w:pPr>
              <w:spacing w:line="360" w:lineRule="auto"/>
              <w:cnfStyle w:val="000000100000" w:firstRow="0" w:lastRow="0" w:firstColumn="0" w:lastColumn="0" w:oddVBand="0" w:evenVBand="0" w:oddHBand="1" w:evenHBand="0" w:firstRowFirstColumn="0" w:firstRowLastColumn="0" w:lastRowFirstColumn="0" w:lastRowLastColumn="0"/>
              <w:rPr>
                <w:b/>
                <w:bCs/>
              </w:rPr>
            </w:pPr>
            <w:r w:rsidRPr="00BA34E3">
              <w:rPr>
                <w:b/>
                <w:bCs/>
              </w:rPr>
              <w:t xml:space="preserve">Is the educational intervention aimed at undergraduate medical students? </w:t>
            </w:r>
          </w:p>
          <w:p w14:paraId="09CF7DB0" w14:textId="77777777" w:rsidR="00C326E4" w:rsidRPr="00A86929" w:rsidRDefault="00C326E4" w:rsidP="00C15229">
            <w:pPr>
              <w:spacing w:line="360" w:lineRule="auto"/>
              <w:cnfStyle w:val="000000100000" w:firstRow="0" w:lastRow="0" w:firstColumn="0" w:lastColumn="0" w:oddVBand="0" w:evenVBand="0" w:oddHBand="1" w:evenHBand="0" w:firstRowFirstColumn="0" w:firstRowLastColumn="0" w:lastRowFirstColumn="0" w:lastRowLastColumn="0"/>
              <w:rPr>
                <w:i/>
                <w:iCs/>
              </w:rPr>
            </w:pPr>
            <w:r w:rsidRPr="00013B40">
              <w:t xml:space="preserve">(not: undefined post graduate doctors, nurses, patients) </w:t>
            </w:r>
            <w:r w:rsidRPr="00A86929">
              <w:rPr>
                <w:i/>
                <w:iCs/>
              </w:rPr>
              <w:t>- if yes- include</w:t>
            </w:r>
          </w:p>
          <w:p w14:paraId="78159057" w14:textId="77777777" w:rsidR="00C326E4" w:rsidRDefault="00C326E4" w:rsidP="00C15229">
            <w:pPr>
              <w:keepNext/>
              <w:spacing w:line="360" w:lineRule="auto"/>
              <w:cnfStyle w:val="000000100000" w:firstRow="0" w:lastRow="0" w:firstColumn="0" w:lastColumn="0" w:oddVBand="0" w:evenVBand="0" w:oddHBand="1" w:evenHBand="0" w:firstRowFirstColumn="0" w:firstRowLastColumn="0" w:lastRowFirstColumn="0" w:lastRowLastColumn="0"/>
            </w:pPr>
            <w:r w:rsidRPr="00A86929">
              <w:rPr>
                <w:i/>
                <w:iCs/>
              </w:rPr>
              <w:t xml:space="preserve">                                                                                        - if no- reject</w:t>
            </w:r>
          </w:p>
        </w:tc>
      </w:tr>
    </w:tbl>
    <w:p w14:paraId="62875F64" w14:textId="77777777" w:rsidR="00C326E4" w:rsidRDefault="00C326E4" w:rsidP="00270B51">
      <w:pPr>
        <w:spacing w:line="360" w:lineRule="auto"/>
      </w:pPr>
    </w:p>
    <w:p w14:paraId="00EC0910" w14:textId="1E217411" w:rsidR="00915C97" w:rsidRDefault="00FF1C06" w:rsidP="006111EE">
      <w:pPr>
        <w:pStyle w:val="Heading3"/>
      </w:pPr>
      <w:r>
        <w:t xml:space="preserve">Data </w:t>
      </w:r>
      <w:r w:rsidR="003F75AB">
        <w:t>extraction</w:t>
      </w:r>
    </w:p>
    <w:p w14:paraId="53E6C7C5" w14:textId="2A9EBE86" w:rsidR="00407AB8" w:rsidRDefault="00407AB8" w:rsidP="00407AB8">
      <w:pPr>
        <w:spacing w:line="360" w:lineRule="auto"/>
      </w:pPr>
      <w:r>
        <w:t>Data w</w:t>
      </w:r>
      <w:r w:rsidR="006252CB">
        <w:t xml:space="preserve">ere </w:t>
      </w:r>
      <w:r>
        <w:t xml:space="preserve">extracted from the included </w:t>
      </w:r>
      <w:r w:rsidR="00AC7A2B">
        <w:t>documents</w:t>
      </w:r>
      <w:commentRangeStart w:id="3"/>
      <w:commentRangeEnd w:id="3"/>
      <w:r>
        <w:t xml:space="preserve"> using a </w:t>
      </w:r>
      <w:r w:rsidR="000C4C91">
        <w:t>study-</w:t>
      </w:r>
      <w:r>
        <w:t>bespoke data extraction sheet developed in discussion with a realist expert (</w:t>
      </w:r>
      <w:r w:rsidR="00251C29">
        <w:t xml:space="preserve">Supplementary file </w:t>
      </w:r>
      <w:r>
        <w:t>2; version 5 of data extraction sheet). The sheet was iteratively refined after piloting and throughout the review. The sheet design</w:t>
      </w:r>
      <w:r w:rsidR="00841327">
        <w:t xml:space="preserve"> </w:t>
      </w:r>
      <w:r>
        <w:t>allowed sufficient flexibility to usefully facilitate data extraction fr</w:t>
      </w:r>
      <w:r w:rsidR="00101F70">
        <w:t>om</w:t>
      </w:r>
      <w:r>
        <w:t xml:space="preserve"> a variety of document types with data rich enough to inform theorizing and PT development. In addition to the use of the data extraction sheets, full texts of the included articles were imported into NVivo (QSR International, Burlington, USA) and coded using </w:t>
      </w:r>
      <w:r w:rsidR="004D0910">
        <w:t>n</w:t>
      </w:r>
      <w:r>
        <w:t xml:space="preserve">odes based on the components of the developing PT. The </w:t>
      </w:r>
      <w:r w:rsidR="00D73082">
        <w:t xml:space="preserve">extracted data from </w:t>
      </w:r>
      <w:r>
        <w:t xml:space="preserve">NVivo was combined with that </w:t>
      </w:r>
      <w:r w:rsidR="00D73082">
        <w:t>from</w:t>
      </w:r>
      <w:r>
        <w:t xml:space="preserve"> the extraction sheets and used to develop the PT. Whilst coding was performed by the first author, the appropriateness of data extracted and the CIMOC generated were checked regularly throughout the review process </w:t>
      </w:r>
      <w:r w:rsidR="0066437D">
        <w:t>with</w:t>
      </w:r>
      <w:r>
        <w:t xml:space="preserve"> realist experts and members of the research team </w:t>
      </w:r>
      <w:r>
        <w:fldChar w:fldCharType="begin"/>
      </w:r>
      <w:r w:rsidR="00BF5503">
        <w:instrText xml:space="preserve"> ADDIN EN.CITE &lt;EndNote&gt;&lt;Cite&gt;&lt;Author&gt;Wiltshire&lt;/Author&gt;&lt;Year&gt;2021&lt;/Year&gt;&lt;RecNum&gt;4688&lt;/RecNum&gt;&lt;DisplayText&gt;(24)&lt;/DisplayText&gt;&lt;record&gt;&lt;rec-number&gt;4688&lt;/rec-number&gt;&lt;foreign-keys&gt;&lt;key app="EN" db-id="0dzxez9tl9feaaesrz6x9vfydsvadv05edta" timestamp="1708695828"&gt;4688&lt;/key&gt;&lt;/foreign-keys&gt;&lt;ref-type name="Journal Article"&gt;17&lt;/ref-type&gt;&lt;contributors&gt;&lt;authors&gt;&lt;author&gt;Wiltshire, Gareth&lt;/author&gt;&lt;author&gt;Ronkainen, Noora&lt;/author&gt;&lt;/authors&gt;&lt;/contributors&gt;&lt;titles&gt;&lt;title&gt;A realist approach to thematic analysis: making sense of qualitative data through experiential, inferential and dispositional themes&lt;/title&gt;&lt;secondary-title&gt;Journal of Critical Realism&lt;/secondary-title&gt;&lt;/titles&gt;&lt;periodical&gt;&lt;full-title&gt;Journal of Critical Realism&lt;/full-title&gt;&lt;/periodical&gt;&lt;pages&gt;159-180&lt;/pages&gt;&lt;volume&gt;20&lt;/volume&gt;&lt;number&gt;2&lt;/number&gt;&lt;dates&gt;&lt;year&gt;2021&lt;/year&gt;&lt;/dates&gt;&lt;isbn&gt;1476-7430&lt;/isbn&gt;&lt;urls&gt;&lt;/urls&gt;&lt;/record&gt;&lt;/Cite&gt;&lt;/EndNote&gt;</w:instrText>
      </w:r>
      <w:r>
        <w:fldChar w:fldCharType="separate"/>
      </w:r>
      <w:r w:rsidR="00BF5503">
        <w:rPr>
          <w:noProof/>
        </w:rPr>
        <w:t>(24)</w:t>
      </w:r>
      <w:r>
        <w:fldChar w:fldCharType="end"/>
      </w:r>
      <w:r>
        <w:t xml:space="preserve">. </w:t>
      </w:r>
    </w:p>
    <w:p w14:paraId="6B77D342" w14:textId="4636C9A7" w:rsidR="00E13373" w:rsidRDefault="00336667" w:rsidP="006111EE">
      <w:pPr>
        <w:pStyle w:val="Heading3"/>
      </w:pPr>
      <w:r>
        <w:t>Process of analysis and synthesis</w:t>
      </w:r>
    </w:p>
    <w:p w14:paraId="25CEA4C7" w14:textId="1B07066C" w:rsidR="000A56AC" w:rsidRDefault="004465D3" w:rsidP="000A56AC">
      <w:pPr>
        <w:spacing w:line="360" w:lineRule="auto"/>
      </w:pPr>
      <w:r>
        <w:t>The processes of analysis and synthesis were undertaken concurrently with data extraction and literature searching</w:t>
      </w:r>
      <w:r w:rsidR="00F65976">
        <w:t>.</w:t>
      </w:r>
      <w:r>
        <w:t xml:space="preserve"> </w:t>
      </w:r>
      <w:r w:rsidR="000A56AC">
        <w:t xml:space="preserve">During the initial </w:t>
      </w:r>
      <w:r w:rsidR="00E01A3D">
        <w:t xml:space="preserve">search </w:t>
      </w:r>
      <w:r w:rsidR="000A56AC">
        <w:t>analysis reasoning was predominantly inductive</w:t>
      </w:r>
      <w:r w:rsidR="004C6EA5">
        <w:t xml:space="preserve">; </w:t>
      </w:r>
      <w:r w:rsidR="000A56AC">
        <w:t xml:space="preserve">no formal </w:t>
      </w:r>
      <w:proofErr w:type="spellStart"/>
      <w:r w:rsidR="000A56AC">
        <w:t>iPT</w:t>
      </w:r>
      <w:proofErr w:type="spellEnd"/>
      <w:r w:rsidR="000A56AC">
        <w:t xml:space="preserve"> was used in this phase. CIMOC in this phase were emergent and closely in keeping with the empirical data</w:t>
      </w:r>
      <w:r w:rsidR="009C5620">
        <w:t>;</w:t>
      </w:r>
      <w:r w:rsidR="000A56AC">
        <w:t xml:space="preserve"> each rough CIMOC was related to a single source document to aid transparency in the presentation of results. </w:t>
      </w:r>
    </w:p>
    <w:p w14:paraId="0394204B" w14:textId="503D104F" w:rsidR="000A56AC" w:rsidRDefault="000A56AC" w:rsidP="000A56AC">
      <w:pPr>
        <w:spacing w:line="360" w:lineRule="auto"/>
      </w:pPr>
      <w:r>
        <w:t>At the end of this phase</w:t>
      </w:r>
      <w:r w:rsidR="00663C78">
        <w:t>,</w:t>
      </w:r>
      <w:r>
        <w:t xml:space="preserve"> </w:t>
      </w:r>
      <w:r w:rsidR="00C939A3">
        <w:t>s</w:t>
      </w:r>
      <w:r>
        <w:t xml:space="preserve">everal rough </w:t>
      </w:r>
      <w:proofErr w:type="spellStart"/>
      <w:r>
        <w:t>iPT</w:t>
      </w:r>
      <w:proofErr w:type="spellEnd"/>
      <w:r>
        <w:t xml:space="preserve"> were drafted </w:t>
      </w:r>
      <w:r w:rsidR="00B71EB7">
        <w:t xml:space="preserve">by </w:t>
      </w:r>
      <w:r w:rsidR="00DB769E">
        <w:t>synthesizing</w:t>
      </w:r>
      <w:r w:rsidR="00B71EB7">
        <w:t xml:space="preserve"> </w:t>
      </w:r>
      <w:r w:rsidR="00D423E7">
        <w:t>initial</w:t>
      </w:r>
      <w:r w:rsidR="00B71EB7">
        <w:t xml:space="preserve"> data </w:t>
      </w:r>
      <w:r w:rsidR="006833E3">
        <w:t>with</w:t>
      </w:r>
      <w:r w:rsidR="00A17584">
        <w:t xml:space="preserve"> the </w:t>
      </w:r>
      <w:r w:rsidR="001B7927">
        <w:t xml:space="preserve">formal educational theories of </w:t>
      </w:r>
      <w:r>
        <w:t xml:space="preserve">transformative learning theory </w:t>
      </w:r>
      <w:r w:rsidR="00984455">
        <w:t>and</w:t>
      </w:r>
      <w:r>
        <w:t xml:space="preserve"> </w:t>
      </w:r>
      <w:r w:rsidR="00B30101">
        <w:t xml:space="preserve">experiential learning theory </w:t>
      </w:r>
      <w:r w:rsidR="00F75A4D">
        <w:t xml:space="preserve">at the middle </w:t>
      </w:r>
      <w:r w:rsidR="007A3BE0">
        <w:t xml:space="preserve">range of abstraction </w:t>
      </w:r>
      <w:r w:rsidR="00631513">
        <w:fldChar w:fldCharType="begin"/>
      </w:r>
      <w:r w:rsidR="00BF5503">
        <w:instrText xml:space="preserve"> ADDIN EN.CITE &lt;EndNote&gt;&lt;Cite&gt;&lt;Author&gt;Dirkx&lt;/Author&gt;&lt;Year&gt;1998&lt;/Year&gt;&lt;RecNum&gt;4636&lt;/RecNum&gt;&lt;DisplayText&gt;(25, 26)&lt;/DisplayText&gt;&lt;record&gt;&lt;rec-number&gt;4636&lt;/rec-number&gt;&lt;foreign-keys&gt;&lt;key app="EN" db-id="0dzxez9tl9feaaesrz6x9vfydsvadv05edta" timestamp="1700490623"&gt;4636&lt;/key&gt;&lt;/foreign-keys&gt;&lt;ref-type name="Journal Article"&gt;17&lt;/ref-type&gt;&lt;contributors&gt;&lt;authors&gt;&lt;author&gt;Dirkx, John M&lt;/author&gt;&lt;/authors&gt;&lt;/contributors&gt;&lt;titles&gt;&lt;title&gt;Transformative learning theory in the practice of adult education: An overview&lt;/title&gt;&lt;secondary-title&gt;PAACE journal of lifelong learning&lt;/secondary-title&gt;&lt;/titles&gt;&lt;periodical&gt;&lt;full-title&gt;PAACE journal of lifelong learning&lt;/full-title&gt;&lt;/periodical&gt;&lt;pages&gt;1-14&lt;/pages&gt;&lt;volume&gt;7&lt;/volume&gt;&lt;dates&gt;&lt;year&gt;1998&lt;/year&gt;&lt;/dates&gt;&lt;urls&gt;&lt;/urls&gt;&lt;/record&gt;&lt;/Cite&gt;&lt;Cite&gt;&lt;Author&gt;McCarthy&lt;/Author&gt;&lt;Year&gt;2016&lt;/Year&gt;&lt;RecNum&gt;4634&lt;/RecNum&gt;&lt;record&gt;&lt;rec-number&gt;4634&lt;/rec-number&gt;&lt;foreign-keys&gt;&lt;key app="EN" db-id="0dzxez9tl9feaaesrz6x9vfydsvadv05edta" timestamp="1699617776"&gt;4634&lt;/key&gt;&lt;/foreign-keys&gt;&lt;ref-type name="Journal Article"&gt;17&lt;/ref-type&gt;&lt;contributors&gt;&lt;authors&gt;&lt;author&gt;McCarthy, Mary&lt;/author&gt;&lt;/authors&gt;&lt;/contributors&gt;&lt;titles&gt;&lt;title&gt;Experiential learning theory: From theory to practice&lt;/title&gt;&lt;secondary-title&gt;Journal of Business &amp;amp; Economics Research (JBER)&lt;/secondary-title&gt;&lt;/titles&gt;&lt;periodical&gt;&lt;full-title&gt;Journal of Business &amp;amp; Economics Research (JBER)&lt;/full-title&gt;&lt;/periodical&gt;&lt;pages&gt;91-100&lt;/pages&gt;&lt;volume&gt;14&lt;/volume&gt;&lt;number&gt;3&lt;/number&gt;&lt;dates&gt;&lt;year&gt;2016&lt;/year&gt;&lt;/dates&gt;&lt;isbn&gt;2157-8893&lt;/isbn&gt;&lt;urls&gt;&lt;/urls&gt;&lt;/record&gt;&lt;/Cite&gt;&lt;/EndNote&gt;</w:instrText>
      </w:r>
      <w:r w:rsidR="00631513">
        <w:fldChar w:fldCharType="separate"/>
      </w:r>
      <w:r w:rsidR="00BF5503">
        <w:rPr>
          <w:noProof/>
        </w:rPr>
        <w:t>(25, 26)</w:t>
      </w:r>
      <w:r w:rsidR="00631513">
        <w:fldChar w:fldCharType="end"/>
      </w:r>
      <w:r>
        <w:t xml:space="preserve">. </w:t>
      </w:r>
      <w:r w:rsidR="00D83DD9">
        <w:t>These</w:t>
      </w:r>
      <w:r>
        <w:t xml:space="preserve"> learning theories were used to stimulate retroductive inference in our theorizing and to ensure that our PT were consciously</w:t>
      </w:r>
      <w:r w:rsidR="007F0297">
        <w:t xml:space="preserve"> </w:t>
      </w:r>
      <w:r>
        <w:t xml:space="preserve">aligned within the broader educational context. </w:t>
      </w:r>
      <w:r w:rsidR="00212BD0">
        <w:t>Formal</w:t>
      </w:r>
      <w:r>
        <w:t xml:space="preserve"> leaning theory links also aided communication of ideas within</w:t>
      </w:r>
      <w:r w:rsidR="00F1224B">
        <w:t xml:space="preserve"> </w:t>
      </w:r>
      <w:r>
        <w:t xml:space="preserve">the research team, benefited transferability and </w:t>
      </w:r>
      <w:r>
        <w:lastRenderedPageBreak/>
        <w:t xml:space="preserve">avoided theory blind spots that might have resulted from a purely bespoke approach to PT development. </w:t>
      </w:r>
    </w:p>
    <w:p w14:paraId="64A780FC" w14:textId="08DAE107" w:rsidR="000A56AC" w:rsidRDefault="000A56AC" w:rsidP="000A56AC">
      <w:pPr>
        <w:spacing w:line="360" w:lineRule="auto"/>
      </w:pPr>
      <w:r>
        <w:t xml:space="preserve">Throughout the review process CIMOCs and </w:t>
      </w:r>
      <w:r w:rsidR="00D423E7">
        <w:t>iterative</w:t>
      </w:r>
      <w:commentRangeStart w:id="4"/>
      <w:commentRangeEnd w:id="4"/>
      <w:r>
        <w:t xml:space="preserve"> theorizing were reviewed and discussed with the research team. </w:t>
      </w:r>
      <w:r w:rsidR="00B664D1">
        <w:t>T</w:t>
      </w:r>
      <w:r>
        <w:t xml:space="preserve">o improve transparency, </w:t>
      </w:r>
      <w:r w:rsidR="000D6487">
        <w:t>supplem</w:t>
      </w:r>
      <w:r w:rsidR="004968D4">
        <w:t>entary file</w:t>
      </w:r>
      <w:r>
        <w:t xml:space="preserve"> 3 provides a roughly chronological account of the refinement, merging, prioritization and de-prioritization of the elements of the emerging </w:t>
      </w:r>
      <w:proofErr w:type="spellStart"/>
      <w:r>
        <w:t>iPT</w:t>
      </w:r>
      <w:proofErr w:type="spellEnd"/>
      <w:r>
        <w:t>.</w:t>
      </w:r>
    </w:p>
    <w:p w14:paraId="7D83F163" w14:textId="648DA298" w:rsidR="0026087D" w:rsidRDefault="000A56AC" w:rsidP="001E4D3E">
      <w:pPr>
        <w:spacing w:line="360" w:lineRule="auto"/>
      </w:pPr>
      <w:r>
        <w:t xml:space="preserve">During the </w:t>
      </w:r>
      <w:r w:rsidR="00341057">
        <w:t xml:space="preserve">subsequent </w:t>
      </w:r>
      <w:r>
        <w:t xml:space="preserve">iterative literature searching and CIMO configuration </w:t>
      </w:r>
      <w:r w:rsidR="00C41002">
        <w:t>d</w:t>
      </w:r>
      <w:r>
        <w:t xml:space="preserve">ata was drawn from extraction sheets and </w:t>
      </w:r>
      <w:r w:rsidR="00732BD7">
        <w:t>NVivo</w:t>
      </w:r>
      <w:r w:rsidR="008A7923">
        <w:t xml:space="preserve"> data extracted</w:t>
      </w:r>
      <w:r>
        <w:t xml:space="preserve"> using </w:t>
      </w:r>
      <w:r w:rsidR="00296E52">
        <w:t>n</w:t>
      </w:r>
      <w:r>
        <w:t xml:space="preserve">odes </w:t>
      </w:r>
      <w:r w:rsidR="00296E52">
        <w:t>pertaining to</w:t>
      </w:r>
      <w:r>
        <w:t xml:space="preserve"> contexts, mechanisms and outcomes from the </w:t>
      </w:r>
      <w:proofErr w:type="spellStart"/>
      <w:r>
        <w:t>iPT</w:t>
      </w:r>
      <w:proofErr w:type="spellEnd"/>
      <w:r>
        <w:t>. I</w:t>
      </w:r>
      <w:r w:rsidR="004C532A">
        <w:t>ntermediate</w:t>
      </w:r>
      <w:r w:rsidR="00262DA7">
        <w:t xml:space="preserve"> </w:t>
      </w:r>
      <w:r>
        <w:t>PTs were developed</w:t>
      </w:r>
      <w:r w:rsidR="00262DA7">
        <w:t xml:space="preserve"> </w:t>
      </w:r>
      <w:r w:rsidR="003558AD">
        <w:t>via</w:t>
      </w:r>
      <w:r w:rsidR="00565BC0">
        <w:t xml:space="preserve"> </w:t>
      </w:r>
      <w:r w:rsidR="005579A7">
        <w:t>juxtaposition</w:t>
      </w:r>
      <w:r w:rsidR="00D6050D">
        <w:t>, reconciliation, and consolidation</w:t>
      </w:r>
      <w:r w:rsidR="00EB13BD">
        <w:t xml:space="preserve"> </w:t>
      </w:r>
      <w:r w:rsidR="00E64702">
        <w:t>using</w:t>
      </w:r>
      <w:r w:rsidR="00B06873">
        <w:t xml:space="preserve"> rough </w:t>
      </w:r>
      <w:r w:rsidR="003414DC">
        <w:t>CIMO configuration</w:t>
      </w:r>
      <w:r w:rsidR="00E64702">
        <w:t>s</w:t>
      </w:r>
      <w:r w:rsidR="003414DC">
        <w:t xml:space="preserve"> (</w:t>
      </w:r>
      <w:proofErr w:type="spellStart"/>
      <w:r w:rsidR="003414DC">
        <w:t>rCIMOC</w:t>
      </w:r>
      <w:proofErr w:type="spellEnd"/>
      <w:r w:rsidR="003414DC">
        <w:t xml:space="preserve">) </w:t>
      </w:r>
      <w:r w:rsidR="00B15923">
        <w:t xml:space="preserve">until </w:t>
      </w:r>
      <w:r w:rsidR="009D018F">
        <w:t>minimal new explanatory data was generated from iterative searches</w:t>
      </w:r>
      <w:r w:rsidR="00230850">
        <w:t xml:space="preserve"> and the resultant PT was </w:t>
      </w:r>
      <w:r w:rsidR="00C46F81">
        <w:t>judged to be sufficiently consilient, simple and analogous to the data</w:t>
      </w:r>
      <w:r>
        <w:t xml:space="preserve">. </w:t>
      </w:r>
      <w:r w:rsidR="00AA42D2">
        <w:t>The 7</w:t>
      </w:r>
      <w:r w:rsidR="008C4892">
        <w:t>6</w:t>
      </w:r>
      <w:r w:rsidR="00AA42D2">
        <w:t xml:space="preserve"> </w:t>
      </w:r>
      <w:proofErr w:type="spellStart"/>
      <w:r w:rsidR="00A878BA">
        <w:t>rCIMOC</w:t>
      </w:r>
      <w:proofErr w:type="spellEnd"/>
      <w:r w:rsidR="00A878BA">
        <w:t xml:space="preserve"> were closely related to single source document</w:t>
      </w:r>
      <w:r w:rsidR="000E4215">
        <w:t>s</w:t>
      </w:r>
      <w:r w:rsidR="00283569">
        <w:t xml:space="preserve"> as</w:t>
      </w:r>
      <w:r w:rsidR="00A878BA">
        <w:t xml:space="preserve"> presented in supplementary file 4 to aid transparency. These </w:t>
      </w:r>
      <w:proofErr w:type="spellStart"/>
      <w:r w:rsidR="00A878BA">
        <w:t>rCIMOC</w:t>
      </w:r>
      <w:proofErr w:type="spellEnd"/>
      <w:r w:rsidR="00A878BA">
        <w:t xml:space="preserve"> were juxtapos</w:t>
      </w:r>
      <w:r w:rsidR="00283569">
        <w:t>ed</w:t>
      </w:r>
      <w:r w:rsidR="00A878BA">
        <w:t>, reconcil</w:t>
      </w:r>
      <w:r w:rsidR="00283569">
        <w:t>ed</w:t>
      </w:r>
      <w:r w:rsidR="00A878BA">
        <w:t>, and consolidat</w:t>
      </w:r>
      <w:r w:rsidR="00283569">
        <w:t>ed</w:t>
      </w:r>
      <w:r w:rsidR="00A878BA">
        <w:t xml:space="preserve"> </w:t>
      </w:r>
      <w:r w:rsidR="00283569">
        <w:t>into</w:t>
      </w:r>
      <w:r w:rsidR="00A878BA">
        <w:t xml:space="preserve"> 32 refined CMOC. </w:t>
      </w:r>
      <w:r w:rsidR="00715DC1">
        <w:t xml:space="preserve"> </w:t>
      </w:r>
    </w:p>
    <w:p w14:paraId="0C765B36" w14:textId="1CB9E4F4" w:rsidR="001E4D3E" w:rsidRDefault="000E5588" w:rsidP="00294E67">
      <w:pPr>
        <w:pStyle w:val="Heading3"/>
      </w:pPr>
      <w:r>
        <w:t>Reflexivity</w:t>
      </w:r>
    </w:p>
    <w:p w14:paraId="35485233" w14:textId="26ABAE1C" w:rsidR="000E5588" w:rsidRDefault="009035E9" w:rsidP="00034A67">
      <w:pPr>
        <w:spacing w:line="360" w:lineRule="auto"/>
      </w:pPr>
      <w:r>
        <w:t xml:space="preserve">The research team was comprised of </w:t>
      </w:r>
      <w:r w:rsidR="000D1890">
        <w:t xml:space="preserve">four clinical academics </w:t>
      </w:r>
      <w:r w:rsidR="00D1450E">
        <w:t>(all physicians</w:t>
      </w:r>
      <w:r w:rsidR="008E113A">
        <w:t>, one in primary care</w:t>
      </w:r>
      <w:r w:rsidR="00D1450E">
        <w:t xml:space="preserve">) and two non-clinical </w:t>
      </w:r>
      <w:r w:rsidR="003C6129">
        <w:t>academics</w:t>
      </w:r>
      <w:r w:rsidR="00153BCD">
        <w:t xml:space="preserve">. Five individuals </w:t>
      </w:r>
      <w:r w:rsidR="00417769">
        <w:t>were primarily medical educators</w:t>
      </w:r>
      <w:r w:rsidR="00266BCA">
        <w:t xml:space="preserve"> with the remainder a primary care researcher</w:t>
      </w:r>
      <w:r w:rsidR="00BF5408">
        <w:t>.</w:t>
      </w:r>
      <w:r w:rsidR="001D0238">
        <w:t xml:space="preserve"> Three </w:t>
      </w:r>
      <w:r w:rsidR="006E1CF1">
        <w:t>were experienced in RE and one an expert in</w:t>
      </w:r>
      <w:r w:rsidR="00566D40">
        <w:t xml:space="preserve"> polypharmacy</w:t>
      </w:r>
      <w:r w:rsidR="0005526F">
        <w:t xml:space="preserve">. </w:t>
      </w:r>
      <w:r w:rsidR="004B0E00">
        <w:t>Reflexivity was checked regularly using the matrix proposed by Downey and colleagues, transparent</w:t>
      </w:r>
      <w:r w:rsidR="00034A67">
        <w:t xml:space="preserve"> documentation of PT development</w:t>
      </w:r>
      <w:r w:rsidR="004B0E00">
        <w:t xml:space="preserve">, and triangulation with the MO literature and substantive learning theory </w:t>
      </w:r>
      <w:r w:rsidR="004B0E00">
        <w:fldChar w:fldCharType="begin"/>
      </w:r>
      <w:r w:rsidR="00BF5503">
        <w:instrText xml:space="preserve"> ADDIN EN.CITE &lt;EndNote&gt;&lt;Cite&gt;&lt;Author&gt;Downey&lt;/Author&gt;&lt;Year&gt;2024&lt;/Year&gt;&lt;RecNum&gt;4707&lt;/RecNum&gt;&lt;DisplayText&gt;(27)&lt;/DisplayText&gt;&lt;record&gt;&lt;rec-number&gt;4707&lt;/rec-number&gt;&lt;foreign-keys&gt;&lt;key app="EN" db-id="0dzxez9tl9feaaesrz6x9vfydsvadv05edta" timestamp="1726819583"&gt;4707&lt;/key&gt;&lt;/foreign-keys&gt;&lt;ref-type name="Journal Article"&gt;17&lt;/ref-type&gt;&lt;contributors&gt;&lt;authors&gt;&lt;author&gt;Downey, John&lt;/author&gt;&lt;author&gt;Harris, Nicky&lt;/author&gt;&lt;author&gt;Rybczynska-Bunt, Sarah&lt;/author&gt;&lt;author&gt;Golder, Elena&lt;/author&gt;&lt;author&gt;Shearn, Katie&lt;/author&gt;&lt;author&gt;Bradley, Natasha&lt;/author&gt;&lt;/authors&gt;&lt;/contributors&gt;&lt;titles&gt;&lt;title&gt;Reflecting on Reflexivity in Realist Evaluation: A Call to Action&lt;/title&gt;&lt;secondary-title&gt;International Journal of Qualitative Methods&lt;/secondary-title&gt;&lt;/titles&gt;&lt;periodical&gt;&lt;full-title&gt;International Journal of Qualitative Methods&lt;/full-title&gt;&lt;/periodical&gt;&lt;pages&gt;16094069241284206&lt;/pages&gt;&lt;volume&gt;23&lt;/volume&gt;&lt;keywords&gt;&lt;keyword&gt;realist evaluation,reflexivity,research quality,rigour,research methods&lt;/keyword&gt;&lt;/keywords&gt;&lt;dates&gt;&lt;year&gt;2024&lt;/year&gt;&lt;/dates&gt;&lt;urls&gt;&lt;related-urls&gt;&lt;url&gt;https://journals.sagepub.com/doi/abs/10.1177/16094069241284206&lt;/url&gt;&lt;/related-urls&gt;&lt;/urls&gt;&lt;electronic-resource-num&gt;10.1177/16094069241284206&lt;/electronic-resource-num&gt;&lt;/record&gt;&lt;/Cite&gt;&lt;/EndNote&gt;</w:instrText>
      </w:r>
      <w:r w:rsidR="004B0E00">
        <w:fldChar w:fldCharType="separate"/>
      </w:r>
      <w:r w:rsidR="00BF5503">
        <w:rPr>
          <w:noProof/>
        </w:rPr>
        <w:t>(27)</w:t>
      </w:r>
      <w:r w:rsidR="004B0E00">
        <w:fldChar w:fldCharType="end"/>
      </w:r>
      <w:r w:rsidR="004B0E00">
        <w:t xml:space="preserve">. </w:t>
      </w:r>
      <w:r w:rsidR="00BF5408">
        <w:t xml:space="preserve"> </w:t>
      </w:r>
    </w:p>
    <w:p w14:paraId="00489F9B" w14:textId="77777777" w:rsidR="00182D1A" w:rsidRPr="000E5588" w:rsidRDefault="00182D1A" w:rsidP="00034A67">
      <w:pPr>
        <w:spacing w:line="360" w:lineRule="auto"/>
      </w:pPr>
    </w:p>
    <w:p w14:paraId="093FD8C0" w14:textId="52E62264" w:rsidR="002D10F7" w:rsidRDefault="00AC37AD" w:rsidP="00AC37AD">
      <w:pPr>
        <w:pStyle w:val="Heading2"/>
      </w:pPr>
      <w:r>
        <w:lastRenderedPageBreak/>
        <w:t>Results</w:t>
      </w:r>
      <w:r w:rsidR="002D10F7">
        <w:t xml:space="preserve"> </w:t>
      </w:r>
    </w:p>
    <w:p w14:paraId="1078592E" w14:textId="4CFEB2B8" w:rsidR="002D10F7" w:rsidRDefault="003C6A59" w:rsidP="0026087D">
      <w:pPr>
        <w:pStyle w:val="Heading3"/>
      </w:pPr>
      <w:r>
        <w:t>Document inclusion flow diagram</w:t>
      </w:r>
    </w:p>
    <w:p w14:paraId="5D755A22" w14:textId="77777777" w:rsidR="00BF648A" w:rsidRDefault="009B1EC3" w:rsidP="00BF648A">
      <w:pPr>
        <w:keepNext/>
      </w:pPr>
      <w:r>
        <w:rPr>
          <w:noProof/>
        </w:rPr>
        <w:drawing>
          <wp:inline distT="0" distB="0" distL="0" distR="0" wp14:anchorId="20F74DEF" wp14:editId="5AB0DF79">
            <wp:extent cx="5200119" cy="4297851"/>
            <wp:effectExtent l="0" t="0" r="635" b="7620"/>
            <wp:docPr id="32498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983405" name="Picture 1"/>
                    <pic:cNvPicPr/>
                  </pic:nvPicPr>
                  <pic:blipFill>
                    <a:blip r:embed="rId9">
                      <a:extLst>
                        <a:ext uri="{28A0092B-C50C-407E-A947-70E740481C1C}">
                          <a14:useLocalDpi xmlns:a14="http://schemas.microsoft.com/office/drawing/2010/main" val="0"/>
                        </a:ext>
                      </a:extLst>
                    </a:blip>
                    <a:srcRect t="26" b="26"/>
                    <a:stretch>
                      <a:fillRect/>
                    </a:stretch>
                  </pic:blipFill>
                  <pic:spPr bwMode="auto">
                    <a:xfrm>
                      <a:off x="0" y="0"/>
                      <a:ext cx="5200119" cy="4297851"/>
                    </a:xfrm>
                    <a:prstGeom prst="rect">
                      <a:avLst/>
                    </a:prstGeom>
                    <a:ln>
                      <a:noFill/>
                    </a:ln>
                    <a:extLst>
                      <a:ext uri="{53640926-AAD7-44D8-BBD7-CCE9431645EC}">
                        <a14:shadowObscured xmlns:a14="http://schemas.microsoft.com/office/drawing/2010/main"/>
                      </a:ext>
                    </a:extLst>
                  </pic:spPr>
                </pic:pic>
              </a:graphicData>
            </a:graphic>
          </wp:inline>
        </w:drawing>
      </w:r>
    </w:p>
    <w:p w14:paraId="478F2EB0" w14:textId="34B78B17" w:rsidR="003C6A59" w:rsidRPr="003C6A59" w:rsidRDefault="00BF648A" w:rsidP="00BF648A">
      <w:pPr>
        <w:pStyle w:val="Caption"/>
        <w:ind w:firstLine="0"/>
      </w:pPr>
      <w:r>
        <w:t xml:space="preserve">Figure </w:t>
      </w:r>
      <w:r>
        <w:fldChar w:fldCharType="begin"/>
      </w:r>
      <w:r>
        <w:instrText xml:space="preserve"> SEQ Figure \* ARABIC </w:instrText>
      </w:r>
      <w:r>
        <w:fldChar w:fldCharType="separate"/>
      </w:r>
      <w:r w:rsidR="000D45C4">
        <w:rPr>
          <w:noProof/>
        </w:rPr>
        <w:t>1</w:t>
      </w:r>
      <w:r>
        <w:fldChar w:fldCharType="end"/>
      </w:r>
      <w:r>
        <w:t xml:space="preserve">: </w:t>
      </w:r>
      <w:r w:rsidRPr="004E784D">
        <w:t>Document inclusion flow diagram for the review. Based on a template by the RAMESES group, used with permission.</w:t>
      </w:r>
    </w:p>
    <w:p w14:paraId="646702C4" w14:textId="77777777" w:rsidR="003F75AB" w:rsidRPr="003F75AB" w:rsidRDefault="003F75AB" w:rsidP="003F75AB"/>
    <w:p w14:paraId="264C6DA3" w14:textId="0AB65954" w:rsidR="00926180" w:rsidRDefault="00740090" w:rsidP="0026087D">
      <w:pPr>
        <w:pStyle w:val="Heading3"/>
      </w:pPr>
      <w:r>
        <w:t>Document characteristics</w:t>
      </w:r>
    </w:p>
    <w:p w14:paraId="7860ABC5" w14:textId="3B7AB1C6" w:rsidR="002F26A3" w:rsidRDefault="00D675D2" w:rsidP="002F26A3">
      <w:pPr>
        <w:spacing w:line="360" w:lineRule="auto"/>
      </w:pPr>
      <w:r>
        <w:t>The</w:t>
      </w:r>
      <w:r w:rsidR="002F26A3">
        <w:t xml:space="preserve"> review was informed by 5</w:t>
      </w:r>
      <w:r w:rsidR="00C441BC">
        <w:t>6</w:t>
      </w:r>
      <w:r w:rsidR="002F26A3">
        <w:t xml:space="preserve"> source documents</w:t>
      </w:r>
      <w:r>
        <w:t xml:space="preserve"> (</w:t>
      </w:r>
      <w:r w:rsidR="00084B60">
        <w:t>s</w:t>
      </w:r>
      <w:r>
        <w:t xml:space="preserve">ee </w:t>
      </w:r>
      <w:r w:rsidR="00700F50">
        <w:t>supplementary file 5</w:t>
      </w:r>
      <w:r>
        <w:t>)</w:t>
      </w:r>
      <w:r w:rsidR="003D4A41">
        <w:t xml:space="preserve"> with the search process summarised in Figure 1.</w:t>
      </w:r>
      <w:r w:rsidR="002F26A3">
        <w:t xml:space="preserve"> </w:t>
      </w:r>
      <w:r w:rsidR="00560F15">
        <w:t>T</w:t>
      </w:r>
      <w:r w:rsidR="00967095">
        <w:t>hirty</w:t>
      </w:r>
      <w:r w:rsidR="00560F15">
        <w:t xml:space="preserve"> (54%)</w:t>
      </w:r>
      <w:r w:rsidR="002F26A3">
        <w:t xml:space="preserve"> of the included documents </w:t>
      </w:r>
      <w:r w:rsidR="009C129A">
        <w:t>were</w:t>
      </w:r>
      <w:r w:rsidR="002F26A3">
        <w:t xml:space="preserve"> original research, the majority being programme evaluations, of which approximately half had an experimental or quasi-experimental design, with the remainder being descriptive. Structured literature reviews made up </w:t>
      </w:r>
      <w:r w:rsidR="00754256">
        <w:t>ten (</w:t>
      </w:r>
      <w:r w:rsidR="002F26A3">
        <w:t>18%</w:t>
      </w:r>
      <w:r w:rsidR="00754256">
        <w:t>)</w:t>
      </w:r>
      <w:r w:rsidR="00C4757F">
        <w:t xml:space="preserve"> of</w:t>
      </w:r>
      <w:r w:rsidR="002F26A3">
        <w:t xml:space="preserve"> included documents</w:t>
      </w:r>
      <w:r w:rsidR="00715E75">
        <w:t>.</w:t>
      </w:r>
      <w:r w:rsidR="002F26A3">
        <w:t xml:space="preserve"> </w:t>
      </w:r>
      <w:r w:rsidR="001D1E78">
        <w:t>Thirty-</w:t>
      </w:r>
      <w:r w:rsidR="00960793">
        <w:t>eight</w:t>
      </w:r>
      <w:r w:rsidR="001D1E78">
        <w:t xml:space="preserve"> (68%)</w:t>
      </w:r>
      <w:r w:rsidR="002F26A3">
        <w:t xml:space="preserve"> documents included medical students. Pharmacy students, pharmacists, and postgraduate doctors made up the remainder with interprofessional populations frequently studied.</w:t>
      </w:r>
    </w:p>
    <w:p w14:paraId="2FAA9051" w14:textId="59321A66" w:rsidR="002F26A3" w:rsidRDefault="002F26A3" w:rsidP="002F26A3">
      <w:pPr>
        <w:spacing w:line="360" w:lineRule="auto"/>
      </w:pPr>
      <w:r>
        <w:t>The mode publication year for documents was 2019, with 35% being published between 2018-2020. Author teams were most frequently based in the UK</w:t>
      </w:r>
      <w:r w:rsidR="008D413F">
        <w:t xml:space="preserve"> (n=17)</w:t>
      </w:r>
      <w:r>
        <w:t xml:space="preserve"> </w:t>
      </w:r>
      <w:r w:rsidR="008D413F">
        <w:t>or</w:t>
      </w:r>
      <w:r>
        <w:t xml:space="preserve"> USA</w:t>
      </w:r>
      <w:r w:rsidR="008D413F">
        <w:t xml:space="preserve"> </w:t>
      </w:r>
      <w:r w:rsidR="008D413F">
        <w:lastRenderedPageBreak/>
        <w:t>(n=16)</w:t>
      </w:r>
      <w:r>
        <w:t>, with Canada and Holland also frequently represented; in total 4</w:t>
      </w:r>
      <w:r w:rsidR="00396D72">
        <w:t>5</w:t>
      </w:r>
      <w:r w:rsidR="00E62C3A">
        <w:t xml:space="preserve"> (8</w:t>
      </w:r>
      <w:r w:rsidR="00B46780">
        <w:t>0</w:t>
      </w:r>
      <w:r w:rsidR="00E62C3A">
        <w:t>%)</w:t>
      </w:r>
      <w:r>
        <w:t xml:space="preserve"> author teams </w:t>
      </w:r>
      <w:r w:rsidR="00695CA5">
        <w:t>were based in</w:t>
      </w:r>
      <w:r>
        <w:t xml:space="preserve"> one of these four countries. </w:t>
      </w:r>
    </w:p>
    <w:p w14:paraId="1F7A6FAD" w14:textId="71C77BBB" w:rsidR="00835840" w:rsidRDefault="00F20517" w:rsidP="00985A88">
      <w:pPr>
        <w:pStyle w:val="Heading3"/>
      </w:pPr>
      <w:r>
        <w:t>S</w:t>
      </w:r>
      <w:r w:rsidR="00C71F57">
        <w:t>ummary of</w:t>
      </w:r>
      <w:r w:rsidR="009B1E43">
        <w:t xml:space="preserve"> medicines </w:t>
      </w:r>
      <w:proofErr w:type="spellStart"/>
      <w:r w:rsidR="009B1E43">
        <w:t>optimisation</w:t>
      </w:r>
      <w:proofErr w:type="spellEnd"/>
      <w:r w:rsidR="009B1E43">
        <w:t xml:space="preserve"> educational interventions </w:t>
      </w:r>
      <w:r w:rsidR="00A652B8">
        <w:t>utilized in undergraduate medical curricula</w:t>
      </w:r>
    </w:p>
    <w:p w14:paraId="7986E8AC" w14:textId="2914DDBD" w:rsidR="009175BF" w:rsidRDefault="00533A30" w:rsidP="006C61BA">
      <w:pPr>
        <w:spacing w:line="360" w:lineRule="auto"/>
      </w:pPr>
      <w:r>
        <w:t xml:space="preserve">Our search </w:t>
      </w:r>
      <w:r w:rsidR="002B4C3F">
        <w:t xml:space="preserve">identified </w:t>
      </w:r>
      <w:r w:rsidR="00F75536">
        <w:t>1</w:t>
      </w:r>
      <w:r w:rsidR="00DA3859">
        <w:t>2</w:t>
      </w:r>
      <w:r w:rsidR="00274986">
        <w:t xml:space="preserve"> MO</w:t>
      </w:r>
      <w:r w:rsidR="00F75536">
        <w:t xml:space="preserve"> educational interventions </w:t>
      </w:r>
      <w:r w:rsidR="00E15C42">
        <w:t>in the</w:t>
      </w:r>
      <w:r w:rsidR="00F75536">
        <w:t xml:space="preserve"> medical undergraduate</w:t>
      </w:r>
      <w:r w:rsidR="00E15C42">
        <w:t xml:space="preserve"> setting</w:t>
      </w:r>
      <w:r w:rsidR="00EA5B72">
        <w:t xml:space="preserve">, these are described </w:t>
      </w:r>
      <w:r w:rsidR="00DB25AD">
        <w:t xml:space="preserve">and summarised </w:t>
      </w:r>
      <w:r w:rsidR="00EA5B72">
        <w:t xml:space="preserve">in </w:t>
      </w:r>
      <w:r w:rsidR="001A06BD">
        <w:t>s</w:t>
      </w:r>
      <w:r w:rsidR="00C820B1">
        <w:t>upplementary</w:t>
      </w:r>
      <w:r w:rsidR="00B4250A">
        <w:t xml:space="preserve"> file </w:t>
      </w:r>
      <w:r w:rsidR="00C820B1">
        <w:t>6</w:t>
      </w:r>
      <w:r w:rsidR="00F75536">
        <w:t xml:space="preserve">. </w:t>
      </w:r>
      <w:r w:rsidR="003A0384">
        <w:t>Due to the heterogeneity of study design and outcome reporting</w:t>
      </w:r>
      <w:r w:rsidR="00670A38">
        <w:t>,</w:t>
      </w:r>
      <w:r w:rsidR="003A0384">
        <w:t xml:space="preserve"> </w:t>
      </w:r>
      <w:r w:rsidR="00A55388">
        <w:t>no</w:t>
      </w:r>
      <w:r w:rsidR="007F1BA4">
        <w:t xml:space="preserve"> </w:t>
      </w:r>
      <w:r w:rsidR="007708E9">
        <w:t xml:space="preserve">meaningful </w:t>
      </w:r>
      <w:r w:rsidR="00DB3EF6">
        <w:t xml:space="preserve">cross-case </w:t>
      </w:r>
      <w:r w:rsidR="00D06A0C">
        <w:t>statistical</w:t>
      </w:r>
      <w:r w:rsidR="007F1BA4">
        <w:t xml:space="preserve"> analysis</w:t>
      </w:r>
      <w:r w:rsidR="00137B0C">
        <w:t xml:space="preserve"> of intervention effectiveness was possible. </w:t>
      </w:r>
    </w:p>
    <w:p w14:paraId="4439FCA1" w14:textId="2DAF5657" w:rsidR="00C34D69" w:rsidRPr="002107F6" w:rsidRDefault="00C34D69" w:rsidP="00985A88">
      <w:pPr>
        <w:pStyle w:val="Heading3"/>
      </w:pPr>
      <w:r w:rsidRPr="002107F6">
        <w:t>Main findings: Realist review</w:t>
      </w:r>
    </w:p>
    <w:p w14:paraId="1114E650" w14:textId="25DDAF67" w:rsidR="009171F8" w:rsidRDefault="00605C69" w:rsidP="008E5903">
      <w:pPr>
        <w:spacing w:line="360" w:lineRule="auto"/>
      </w:pPr>
      <w:r>
        <w:t xml:space="preserve">Using data extracted from source documents, </w:t>
      </w:r>
      <w:r w:rsidR="00623C09">
        <w:t>32</w:t>
      </w:r>
      <w:r w:rsidR="00B136AD">
        <w:t xml:space="preserve"> </w:t>
      </w:r>
      <w:r w:rsidR="00623C09">
        <w:t>CMOC</w:t>
      </w:r>
      <w:r w:rsidR="008D413F">
        <w:t>s</w:t>
      </w:r>
      <w:r w:rsidR="006B51C9">
        <w:t xml:space="preserve"> were developed </w:t>
      </w:r>
      <w:r w:rsidR="00CF48EC">
        <w:t xml:space="preserve">(Table </w:t>
      </w:r>
      <w:r w:rsidR="007550BB">
        <w:t>3</w:t>
      </w:r>
      <w:r w:rsidR="00CF48EC">
        <w:t xml:space="preserve">) </w:t>
      </w:r>
      <w:r w:rsidR="006B51C9">
        <w:t xml:space="preserve">and </w:t>
      </w:r>
      <w:r w:rsidR="00CF48EC">
        <w:t xml:space="preserve">synthesized to </w:t>
      </w:r>
      <w:r w:rsidR="00C150E3">
        <w:t>support a</w:t>
      </w:r>
      <w:r w:rsidR="00296B64">
        <w:t xml:space="preserve"> PT (Figure 2) </w:t>
      </w:r>
      <w:r w:rsidR="00315E6F">
        <w:t xml:space="preserve">unpacking </w:t>
      </w:r>
      <w:r w:rsidR="005636DD">
        <w:t xml:space="preserve">the </w:t>
      </w:r>
      <w:r w:rsidR="00E310D3">
        <w:t xml:space="preserve">generative causation of outcomes of MO educational interventions in undergraduate medical </w:t>
      </w:r>
      <w:r w:rsidR="00E11B13">
        <w:t>curricula</w:t>
      </w:r>
      <w:r w:rsidR="006B29DC">
        <w:t>.</w:t>
      </w:r>
      <w:r w:rsidR="00697528">
        <w:t xml:space="preserve"> </w:t>
      </w:r>
      <w:r w:rsidR="00B16C91">
        <w:t xml:space="preserve">The </w:t>
      </w:r>
      <w:r w:rsidR="00E86972">
        <w:t>P</w:t>
      </w:r>
      <w:r w:rsidR="00B16C91">
        <w:t>T</w:t>
      </w:r>
      <w:r w:rsidR="004D0B22">
        <w:t xml:space="preserve"> diagram </w:t>
      </w:r>
      <w:r w:rsidR="008D413F">
        <w:t>presents</w:t>
      </w:r>
      <w:r w:rsidR="004D0B22">
        <w:t xml:space="preserve"> the </w:t>
      </w:r>
      <w:r w:rsidR="006B5ED7">
        <w:t xml:space="preserve">major elements of context, intervention, mechanism and outcome </w:t>
      </w:r>
      <w:r w:rsidR="00104953">
        <w:t>to be considered</w:t>
      </w:r>
      <w:r w:rsidR="00321B4A">
        <w:t xml:space="preserve"> </w:t>
      </w:r>
      <w:r w:rsidR="00D85F9A">
        <w:t>in th</w:t>
      </w:r>
      <w:r w:rsidR="00844665">
        <w:t>is setting</w:t>
      </w:r>
      <w:r w:rsidR="00D85F9A">
        <w:t xml:space="preserve">. </w:t>
      </w:r>
      <w:r w:rsidR="00764C99">
        <w:t xml:space="preserve">Key concepts within each element are </w:t>
      </w:r>
      <w:r w:rsidR="00130470">
        <w:t xml:space="preserve">encapsulated within the </w:t>
      </w:r>
      <w:r w:rsidR="0059287C">
        <w:t xml:space="preserve">respective </w:t>
      </w:r>
      <w:r w:rsidR="00130470">
        <w:t>CMOC</w:t>
      </w:r>
      <w:r w:rsidR="0059287C">
        <w:t xml:space="preserve">s as </w:t>
      </w:r>
      <w:r w:rsidR="00E75A69">
        <w:t xml:space="preserve">denoted within Figure 2 and </w:t>
      </w:r>
      <w:r w:rsidR="002E6691">
        <w:t xml:space="preserve">Table </w:t>
      </w:r>
      <w:r w:rsidR="003F1B7B">
        <w:t>3</w:t>
      </w:r>
      <w:r w:rsidR="002E6691">
        <w:t>; some CMOC</w:t>
      </w:r>
      <w:r w:rsidR="00AB35A6">
        <w:t xml:space="preserve"> provide insight into than one </w:t>
      </w:r>
      <w:r w:rsidR="00F62CBD">
        <w:t>P</w:t>
      </w:r>
      <w:r w:rsidR="00AB35A6">
        <w:t xml:space="preserve">T element. </w:t>
      </w:r>
      <w:r w:rsidR="00ED5B6E">
        <w:t xml:space="preserve">The evidence underpinning each CMOC and </w:t>
      </w:r>
      <w:r w:rsidR="00435DE3">
        <w:t xml:space="preserve">PT </w:t>
      </w:r>
      <w:r w:rsidR="00ED5B6E">
        <w:t>element</w:t>
      </w:r>
      <w:r w:rsidR="005F1AA7">
        <w:t xml:space="preserve"> are detailed in </w:t>
      </w:r>
      <w:r w:rsidR="00435DE3">
        <w:t>s</w:t>
      </w:r>
      <w:r w:rsidR="005F1AA7">
        <w:t xml:space="preserve">upplementary file </w:t>
      </w:r>
      <w:r w:rsidR="00951064">
        <w:t>4</w:t>
      </w:r>
      <w:r w:rsidR="005F1AA7">
        <w:t xml:space="preserve"> and </w:t>
      </w:r>
      <w:r w:rsidR="00844C19">
        <w:t>7</w:t>
      </w:r>
      <w:r w:rsidR="009D00F1">
        <w:t xml:space="preserve"> for transparency. </w:t>
      </w:r>
      <w:r w:rsidR="008E709E">
        <w:t xml:space="preserve">The </w:t>
      </w:r>
      <w:r w:rsidR="00C30F8D">
        <w:t>P</w:t>
      </w:r>
      <w:r w:rsidR="00F271B6">
        <w:t xml:space="preserve">T </w:t>
      </w:r>
      <w:r w:rsidR="00C04605">
        <w:t>is</w:t>
      </w:r>
      <w:r w:rsidR="00F271B6">
        <w:t xml:space="preserve"> discussed</w:t>
      </w:r>
      <w:r w:rsidR="00214E31">
        <w:t xml:space="preserve"> </w:t>
      </w:r>
      <w:r w:rsidR="00F769A1">
        <w:t xml:space="preserve">in three parts </w:t>
      </w:r>
      <w:r w:rsidR="00214E31">
        <w:t>below</w:t>
      </w:r>
      <w:r w:rsidR="009039C0">
        <w:t>.</w:t>
      </w:r>
    </w:p>
    <w:p w14:paraId="769E3F2C" w14:textId="77777777" w:rsidR="00BB3A08" w:rsidRDefault="00D27C23" w:rsidP="00BB3A08">
      <w:pPr>
        <w:keepNext/>
        <w:spacing w:line="360" w:lineRule="auto"/>
      </w:pPr>
      <w:r>
        <w:rPr>
          <w:noProof/>
        </w:rPr>
        <w:lastRenderedPageBreak/>
        <w:drawing>
          <wp:inline distT="0" distB="0" distL="0" distR="0" wp14:anchorId="0F8943DF" wp14:editId="6955B229">
            <wp:extent cx="4890770" cy="7469998"/>
            <wp:effectExtent l="0" t="0" r="5080" b="0"/>
            <wp:docPr id="1091722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72202" name="Picture 3"/>
                    <pic:cNvPicPr/>
                  </pic:nvPicPr>
                  <pic:blipFill rotWithShape="1">
                    <a:blip r:embed="rId10">
                      <a:extLst>
                        <a:ext uri="{28A0092B-C50C-407E-A947-70E740481C1C}">
                          <a14:useLocalDpi xmlns:a14="http://schemas.microsoft.com/office/drawing/2010/main" val="0"/>
                        </a:ext>
                      </a:extLst>
                    </a:blip>
                    <a:srcRect t="662" b="1677"/>
                    <a:stretch/>
                  </pic:blipFill>
                  <pic:spPr bwMode="auto">
                    <a:xfrm>
                      <a:off x="0" y="0"/>
                      <a:ext cx="4891102" cy="7470505"/>
                    </a:xfrm>
                    <a:prstGeom prst="rect">
                      <a:avLst/>
                    </a:prstGeom>
                    <a:ln>
                      <a:noFill/>
                    </a:ln>
                    <a:extLst>
                      <a:ext uri="{53640926-AAD7-44D8-BBD7-CCE9431645EC}">
                        <a14:shadowObscured xmlns:a14="http://schemas.microsoft.com/office/drawing/2010/main"/>
                      </a:ext>
                    </a:extLst>
                  </pic:spPr>
                </pic:pic>
              </a:graphicData>
            </a:graphic>
          </wp:inline>
        </w:drawing>
      </w:r>
    </w:p>
    <w:p w14:paraId="6BFE874A" w14:textId="6263B630" w:rsidR="0045031F" w:rsidRDefault="00BB3A08" w:rsidP="00BB3A08">
      <w:pPr>
        <w:pStyle w:val="Caption"/>
        <w:ind w:firstLine="0"/>
      </w:pPr>
      <w:r>
        <w:t xml:space="preserve">Figure </w:t>
      </w:r>
      <w:r>
        <w:fldChar w:fldCharType="begin"/>
      </w:r>
      <w:r>
        <w:instrText xml:space="preserve"> SEQ Figure \* ARABIC </w:instrText>
      </w:r>
      <w:r>
        <w:fldChar w:fldCharType="separate"/>
      </w:r>
      <w:r w:rsidR="000D45C4">
        <w:rPr>
          <w:noProof/>
        </w:rPr>
        <w:t>2</w:t>
      </w:r>
      <w:r>
        <w:fldChar w:fldCharType="end"/>
      </w:r>
      <w:r>
        <w:t xml:space="preserve">: A diagrammatic representation of the </w:t>
      </w:r>
      <w:r w:rsidR="00810C9C">
        <w:t>programme theory</w:t>
      </w:r>
      <w:r w:rsidR="00447846">
        <w:t xml:space="preserve"> for medicines optimization educational interventions in the undergraduate setting</w:t>
      </w:r>
      <w:r>
        <w:t>. Pink components = contexts, yellow components = interventions, green components = mechanisms, blue components = outcomes. Black arrows suggest a relationship, many of which are bidirectional. Red arrow suggests effect if mechanisms misfire or fail to fire. CMOC: refined context, mechanism, outcome configurations.</w:t>
      </w:r>
      <w:r w:rsidR="00B01B48">
        <w:t xml:space="preserve"> A more detailed MRT diagram is available in Supple</w:t>
      </w:r>
      <w:r w:rsidR="00B41A61">
        <w:t xml:space="preserve">mentary file </w:t>
      </w:r>
      <w:r w:rsidR="00183D6F">
        <w:t>7</w:t>
      </w:r>
      <w:r w:rsidR="00B41A61">
        <w:t>.</w:t>
      </w:r>
    </w:p>
    <w:p w14:paraId="62ABBDDA" w14:textId="77777777" w:rsidR="00B41A61" w:rsidRDefault="00B41A61" w:rsidP="00432EF1">
      <w:pPr>
        <w:ind w:firstLine="0"/>
      </w:pPr>
    </w:p>
    <w:p w14:paraId="3FA3E982" w14:textId="0B8C3F92" w:rsidR="007571B5" w:rsidRDefault="007571B5" w:rsidP="007571B5">
      <w:pPr>
        <w:pStyle w:val="Caption"/>
        <w:keepNext/>
        <w:ind w:firstLine="0"/>
      </w:pPr>
      <w:r>
        <w:lastRenderedPageBreak/>
        <w:t xml:space="preserve">Table </w:t>
      </w:r>
      <w:r>
        <w:fldChar w:fldCharType="begin"/>
      </w:r>
      <w:r>
        <w:instrText xml:space="preserve"> SEQ Table \* ARABIC </w:instrText>
      </w:r>
      <w:r>
        <w:fldChar w:fldCharType="separate"/>
      </w:r>
      <w:r w:rsidR="00227D0C">
        <w:rPr>
          <w:noProof/>
        </w:rPr>
        <w:t>3</w:t>
      </w:r>
      <w:r>
        <w:fldChar w:fldCharType="end"/>
      </w:r>
      <w:r>
        <w:t xml:space="preserve">: </w:t>
      </w:r>
      <w:r w:rsidRPr="00F53B65">
        <w:t xml:space="preserve">Elements of the </w:t>
      </w:r>
      <w:r w:rsidR="00D500AA">
        <w:t>programme</w:t>
      </w:r>
      <w:r w:rsidRPr="00F53B65">
        <w:t xml:space="preserve"> theory with their associated refined CMO configurations. Refer to </w:t>
      </w:r>
      <w:r w:rsidR="001D1152">
        <w:t>Supplementary file 4</w:t>
      </w:r>
      <w:r w:rsidR="005C3BC7">
        <w:t xml:space="preserve"> and </w:t>
      </w:r>
      <w:r w:rsidR="00AF3757">
        <w:t>7</w:t>
      </w:r>
      <w:r w:rsidRPr="00F53B65">
        <w:t xml:space="preserve"> to trace the source documents pertaining to each element.</w:t>
      </w:r>
    </w:p>
    <w:tbl>
      <w:tblPr>
        <w:tblStyle w:val="PlainTable3"/>
        <w:tblW w:w="0" w:type="auto"/>
        <w:tblInd w:w="-567" w:type="dxa"/>
        <w:tblLook w:val="04A0" w:firstRow="1" w:lastRow="0" w:firstColumn="1" w:lastColumn="0" w:noHBand="0" w:noVBand="1"/>
      </w:tblPr>
      <w:tblGrid>
        <w:gridCol w:w="1156"/>
        <w:gridCol w:w="1866"/>
        <w:gridCol w:w="6571"/>
      </w:tblGrid>
      <w:tr w:rsidR="00E241B1" w14:paraId="535F194B" w14:textId="77777777" w:rsidTr="007571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6" w:type="dxa"/>
          </w:tcPr>
          <w:p w14:paraId="2AA73231" w14:textId="77777777" w:rsidR="000F6F25" w:rsidRDefault="000F6F25" w:rsidP="00E241B1">
            <w:pPr>
              <w:spacing w:line="240" w:lineRule="auto"/>
              <w:ind w:firstLine="0"/>
            </w:pPr>
            <w:r>
              <w:t>Element code</w:t>
            </w:r>
          </w:p>
        </w:tc>
        <w:tc>
          <w:tcPr>
            <w:tcW w:w="1866" w:type="dxa"/>
          </w:tcPr>
          <w:p w14:paraId="50C8C0FB" w14:textId="77777777" w:rsidR="00A23FDE" w:rsidRDefault="000F6F25" w:rsidP="00A23FDE">
            <w:pPr>
              <w:spacing w:line="240" w:lineRule="auto"/>
              <w:ind w:firstLine="0"/>
              <w:cnfStyle w:val="100000000000" w:firstRow="1" w:lastRow="0" w:firstColumn="0" w:lastColumn="0" w:oddVBand="0" w:evenVBand="0" w:oddHBand="0" w:evenHBand="0" w:firstRowFirstColumn="0" w:firstRowLastColumn="0" w:lastRowFirstColumn="0" w:lastRowLastColumn="0"/>
              <w:rPr>
                <w:b w:val="0"/>
                <w:bCs w:val="0"/>
                <w:caps w:val="0"/>
              </w:rPr>
            </w:pPr>
            <w:r>
              <w:t xml:space="preserve">Element </w:t>
            </w:r>
          </w:p>
          <w:p w14:paraId="6B3D5B30" w14:textId="63911B14" w:rsidR="000F6F25" w:rsidRDefault="000F6F25" w:rsidP="00A23FDE">
            <w:pPr>
              <w:spacing w:line="240" w:lineRule="auto"/>
              <w:ind w:firstLine="0"/>
              <w:cnfStyle w:val="100000000000" w:firstRow="1" w:lastRow="0" w:firstColumn="0" w:lastColumn="0" w:oddVBand="0" w:evenVBand="0" w:oddHBand="0" w:evenHBand="0" w:firstRowFirstColumn="0" w:firstRowLastColumn="0" w:lastRowFirstColumn="0" w:lastRowLastColumn="0"/>
            </w:pPr>
            <w:r>
              <w:t>descriptor</w:t>
            </w:r>
          </w:p>
        </w:tc>
        <w:tc>
          <w:tcPr>
            <w:tcW w:w="6571" w:type="dxa"/>
          </w:tcPr>
          <w:p w14:paraId="2BE03507" w14:textId="77777777" w:rsidR="000F6F25" w:rsidRDefault="000F6F25" w:rsidP="00EE1055">
            <w:pPr>
              <w:spacing w:line="240" w:lineRule="auto"/>
              <w:ind w:firstLine="0"/>
              <w:cnfStyle w:val="100000000000" w:firstRow="1" w:lastRow="0" w:firstColumn="0" w:lastColumn="0" w:oddVBand="0" w:evenVBand="0" w:oddHBand="0" w:evenHBand="0" w:firstRowFirstColumn="0" w:firstRowLastColumn="0" w:lastRowFirstColumn="0" w:lastRowLastColumn="0"/>
            </w:pPr>
            <w:r>
              <w:t>Associated refined CMOC</w:t>
            </w:r>
          </w:p>
        </w:tc>
      </w:tr>
      <w:tr w:rsidR="00E241B1" w14:paraId="6C54B8C4"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025A4497" w14:textId="77777777" w:rsidR="000F6F25" w:rsidRDefault="000F6F25" w:rsidP="00B24313">
            <w:pPr>
              <w:spacing w:line="240" w:lineRule="auto"/>
              <w:ind w:firstLine="0"/>
            </w:pPr>
            <w:r>
              <w:t>C1</w:t>
            </w:r>
          </w:p>
        </w:tc>
        <w:tc>
          <w:tcPr>
            <w:tcW w:w="1866" w:type="dxa"/>
          </w:tcPr>
          <w:p w14:paraId="5C060F60" w14:textId="70C3943C" w:rsidR="000F6F25" w:rsidRDefault="003B2B11" w:rsidP="00A23FDE">
            <w:pPr>
              <w:spacing w:line="240" w:lineRule="auto"/>
              <w:ind w:firstLine="0"/>
              <w:cnfStyle w:val="000000100000" w:firstRow="0" w:lastRow="0" w:firstColumn="0" w:lastColumn="0" w:oddVBand="0" w:evenVBand="0" w:oddHBand="1" w:evenHBand="0" w:firstRowFirstColumn="0" w:firstRowLastColumn="0" w:lastRowFirstColumn="0" w:lastRowLastColumn="0"/>
            </w:pPr>
            <w:r>
              <w:t xml:space="preserve">Competing </w:t>
            </w:r>
            <w:r w:rsidR="000A1256">
              <w:t>interests</w:t>
            </w:r>
            <w:r>
              <w:t xml:space="preserve"> for </w:t>
            </w:r>
            <w:r w:rsidR="000E25AD" w:rsidRPr="00A13374">
              <w:t>learners</w:t>
            </w:r>
            <w:r w:rsidR="000A1256">
              <w:t>’ attention</w:t>
            </w:r>
            <w:r w:rsidR="000E25AD" w:rsidRPr="00A13374">
              <w:t xml:space="preserve"> </w:t>
            </w:r>
          </w:p>
        </w:tc>
        <w:tc>
          <w:tcPr>
            <w:tcW w:w="6571" w:type="dxa"/>
          </w:tcPr>
          <w:p w14:paraId="6F88AA65" w14:textId="77777777" w:rsidR="000F6F25" w:rsidRPr="00ED3FC2"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i/>
                <w:iCs/>
              </w:rPr>
            </w:pPr>
            <w:r w:rsidRPr="00211D53">
              <w:rPr>
                <w:b/>
                <w:bCs/>
              </w:rPr>
              <w:t>CMOC #1:</w:t>
            </w:r>
            <w:r>
              <w:t xml:space="preserve"> </w:t>
            </w:r>
            <w:r w:rsidRPr="00ED3FC2">
              <w:rPr>
                <w:i/>
                <w:iCs/>
              </w:rPr>
              <w:t xml:space="preserve">Medicines </w:t>
            </w:r>
            <w:proofErr w:type="spellStart"/>
            <w:r w:rsidRPr="00ED3FC2">
              <w:rPr>
                <w:i/>
                <w:iCs/>
              </w:rPr>
              <w:t>optimisation</w:t>
            </w:r>
            <w:proofErr w:type="spellEnd"/>
            <w:r w:rsidRPr="00ED3FC2">
              <w:rPr>
                <w:i/>
                <w:iCs/>
              </w:rPr>
              <w:t xml:space="preserve"> educational interventions are usually delivered towards the end of medical undergraduate degrees, often in parallel to medical clerkships (C). If these interventions are delivered using principles that are not aligned with the rest of the degree (resource M) this may lead to cognitive dissonance amongst learners and disengagement from the learning (response M), resulting in reduced efficacy of the intervention (O).</w:t>
            </w:r>
          </w:p>
          <w:p w14:paraId="68FDD156" w14:textId="26CC33E4" w:rsidR="000F6F25"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pPr>
            <w:r w:rsidRPr="00211D53">
              <w:rPr>
                <w:b/>
                <w:bCs/>
              </w:rPr>
              <w:t>CMOC #2:</w:t>
            </w:r>
            <w:r>
              <w:t xml:space="preserve"> </w:t>
            </w:r>
            <w:r w:rsidRPr="00ED3FC2">
              <w:rPr>
                <w:i/>
                <w:iCs/>
              </w:rPr>
              <w:t xml:space="preserve">When teaching medical students towards the end of their degrees, </w:t>
            </w:r>
            <w:proofErr w:type="spellStart"/>
            <w:r w:rsidRPr="00ED3FC2">
              <w:rPr>
                <w:i/>
                <w:iCs/>
              </w:rPr>
              <w:t>socialised</w:t>
            </w:r>
            <w:proofErr w:type="spellEnd"/>
            <w:r w:rsidRPr="00ED3FC2">
              <w:rPr>
                <w:i/>
                <w:iCs/>
              </w:rPr>
              <w:t xml:space="preserve"> into the biomedical perspective of illness, busy with clerkships and other curricula requirements (C), stand-alone or brief medicines </w:t>
            </w:r>
            <w:proofErr w:type="spellStart"/>
            <w:r w:rsidRPr="00ED3FC2">
              <w:rPr>
                <w:i/>
                <w:iCs/>
              </w:rPr>
              <w:t>optimisation</w:t>
            </w:r>
            <w:proofErr w:type="spellEnd"/>
            <w:r w:rsidRPr="00ED3FC2">
              <w:rPr>
                <w:i/>
                <w:iCs/>
              </w:rPr>
              <w:t xml:space="preserve"> educational interventions based on generalist principles (resource M) may not be valued and engaged with by learners (O) because of a lack of headspace in learners (response M).</w:t>
            </w:r>
            <w:r>
              <w:t xml:space="preserve"> </w:t>
            </w:r>
          </w:p>
        </w:tc>
      </w:tr>
      <w:tr w:rsidR="00E241B1" w14:paraId="38CEB084"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09411FF5" w14:textId="77777777" w:rsidR="000F6F25" w:rsidRDefault="000F6F25" w:rsidP="00B24313">
            <w:pPr>
              <w:spacing w:line="240" w:lineRule="auto"/>
              <w:ind w:firstLine="0"/>
            </w:pPr>
            <w:r>
              <w:t>C2</w:t>
            </w:r>
          </w:p>
        </w:tc>
        <w:tc>
          <w:tcPr>
            <w:tcW w:w="1866" w:type="dxa"/>
          </w:tcPr>
          <w:p w14:paraId="2273AB16" w14:textId="44DBDDC4" w:rsidR="000F6F25" w:rsidRDefault="00CC550C"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t>Clinical and academic a</w:t>
            </w:r>
            <w:r w:rsidR="005B09F0">
              <w:t>li</w:t>
            </w:r>
            <w:r w:rsidR="00941C21">
              <w:t>gnment</w:t>
            </w:r>
          </w:p>
        </w:tc>
        <w:tc>
          <w:tcPr>
            <w:tcW w:w="6571" w:type="dxa"/>
          </w:tcPr>
          <w:p w14:paraId="4A771D7E"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E43D0A">
              <w:rPr>
                <w:b/>
                <w:bCs/>
              </w:rPr>
              <w:t>CMOC #3:</w:t>
            </w:r>
            <w:r>
              <w:t xml:space="preserve"> </w:t>
            </w:r>
            <w:r w:rsidRPr="00E43D0A">
              <w:rPr>
                <w:i/>
                <w:iCs/>
              </w:rPr>
              <w:t xml:space="preserve">Learners will attend medicines </w:t>
            </w:r>
            <w:proofErr w:type="spellStart"/>
            <w:r w:rsidRPr="00E43D0A">
              <w:rPr>
                <w:i/>
                <w:iCs/>
              </w:rPr>
              <w:t>optimisation</w:t>
            </w:r>
            <w:proofErr w:type="spellEnd"/>
            <w:r w:rsidRPr="00E43D0A">
              <w:rPr>
                <w:i/>
                <w:iCs/>
              </w:rPr>
              <w:t xml:space="preserve"> teaching </w:t>
            </w:r>
            <w:proofErr w:type="spellStart"/>
            <w:r w:rsidRPr="00E43D0A">
              <w:rPr>
                <w:i/>
                <w:iCs/>
              </w:rPr>
              <w:t>programmes</w:t>
            </w:r>
            <w:proofErr w:type="spellEnd"/>
            <w:r w:rsidRPr="00E43D0A">
              <w:rPr>
                <w:i/>
                <w:iCs/>
              </w:rPr>
              <w:t xml:space="preserve"> with a range of pre-existing knowledge and clinical and communication skills; this range is likely to be wider in interprofessional groups (C). Interventions that address this range in knowledge and skills, for example with the use of a flipped classroom model (resource M), may be more efficacious (O) by avoiding learner frustration (response M).</w:t>
            </w:r>
            <w:r>
              <w:t xml:space="preserve"> </w:t>
            </w:r>
          </w:p>
          <w:p w14:paraId="458DBD70"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E43D0A">
              <w:rPr>
                <w:b/>
                <w:bCs/>
              </w:rPr>
              <w:t>CMOC #4:</w:t>
            </w:r>
            <w:r>
              <w:t xml:space="preserve"> </w:t>
            </w:r>
            <w:r w:rsidRPr="00E43D0A">
              <w:rPr>
                <w:i/>
                <w:iCs/>
              </w:rPr>
              <w:t xml:space="preserve">Medicine </w:t>
            </w:r>
            <w:proofErr w:type="spellStart"/>
            <w:r w:rsidRPr="00E43D0A">
              <w:rPr>
                <w:i/>
                <w:iCs/>
              </w:rPr>
              <w:t>optimisation</w:t>
            </w:r>
            <w:proofErr w:type="spellEnd"/>
            <w:r w:rsidRPr="00E43D0A">
              <w:rPr>
                <w:i/>
                <w:iCs/>
              </w:rPr>
              <w:t xml:space="preserve"> practice requires multifaceted knowledge, skills and attitudes (C). Educational interventions that reflect this and provide a multifaceted approach to teaching (resource M) may result in a greater ability to apply medicines </w:t>
            </w:r>
            <w:proofErr w:type="spellStart"/>
            <w:r w:rsidRPr="00E43D0A">
              <w:rPr>
                <w:i/>
                <w:iCs/>
              </w:rPr>
              <w:t>optimisation</w:t>
            </w:r>
            <w:proofErr w:type="spellEnd"/>
            <w:r w:rsidRPr="00E43D0A">
              <w:rPr>
                <w:i/>
                <w:iCs/>
              </w:rPr>
              <w:t xml:space="preserve"> to practice (O) via the closer alignment of learning with practice (response M).</w:t>
            </w:r>
            <w:r>
              <w:t xml:space="preserve"> </w:t>
            </w:r>
          </w:p>
          <w:p w14:paraId="56B354F2" w14:textId="58606D1E" w:rsidR="00534758" w:rsidRDefault="00534758" w:rsidP="000F6F25">
            <w:pPr>
              <w:spacing w:line="240" w:lineRule="auto"/>
              <w:cnfStyle w:val="000000000000" w:firstRow="0" w:lastRow="0" w:firstColumn="0" w:lastColumn="0" w:oddVBand="0" w:evenVBand="0" w:oddHBand="0" w:evenHBand="0" w:firstRowFirstColumn="0" w:firstRowLastColumn="0" w:lastRowFirstColumn="0" w:lastRowLastColumn="0"/>
            </w:pPr>
            <w:r w:rsidRPr="00050BB9">
              <w:rPr>
                <w:b/>
                <w:bCs/>
              </w:rPr>
              <w:t>CMOC #</w:t>
            </w:r>
            <w:r w:rsidR="00421584">
              <w:rPr>
                <w:b/>
                <w:bCs/>
              </w:rPr>
              <w:t>5</w:t>
            </w:r>
            <w:r w:rsidRPr="00050BB9">
              <w:rPr>
                <w:b/>
                <w:bCs/>
              </w:rPr>
              <w:t>:</w:t>
            </w:r>
            <w:r>
              <w:t xml:space="preserve"> </w:t>
            </w:r>
            <w:r w:rsidRPr="00050BB9">
              <w:rPr>
                <w:i/>
                <w:iCs/>
              </w:rPr>
              <w:t>Within an institution that values the principles of SDM, PCC</w:t>
            </w:r>
            <w:r>
              <w:rPr>
                <w:i/>
                <w:iCs/>
              </w:rPr>
              <w:t>, interprofessional working</w:t>
            </w:r>
            <w:r w:rsidRPr="00050BB9">
              <w:rPr>
                <w:i/>
                <w:iCs/>
              </w:rPr>
              <w:t xml:space="preserve"> and </w:t>
            </w:r>
            <w:proofErr w:type="spellStart"/>
            <w:r w:rsidRPr="00050BB9">
              <w:rPr>
                <w:i/>
                <w:iCs/>
              </w:rPr>
              <w:t>generalism</w:t>
            </w:r>
            <w:proofErr w:type="spellEnd"/>
            <w:r w:rsidRPr="00050BB9">
              <w:rPr>
                <w:i/>
                <w:iCs/>
              </w:rPr>
              <w:t xml:space="preserve"> and incorporates them into varied elements of the curriculum (C)</w:t>
            </w:r>
            <w:r>
              <w:rPr>
                <w:i/>
                <w:iCs/>
              </w:rPr>
              <w:t>,</w:t>
            </w:r>
            <w:r w:rsidRPr="00050BB9">
              <w:rPr>
                <w:i/>
                <w:iCs/>
              </w:rPr>
              <w:t xml:space="preserve"> a medicines </w:t>
            </w:r>
            <w:proofErr w:type="spellStart"/>
            <w:r w:rsidRPr="00050BB9">
              <w:rPr>
                <w:i/>
                <w:iCs/>
              </w:rPr>
              <w:t>optimisation</w:t>
            </w:r>
            <w:proofErr w:type="spellEnd"/>
            <w:r w:rsidRPr="00050BB9">
              <w:rPr>
                <w:i/>
                <w:iCs/>
              </w:rPr>
              <w:t xml:space="preserve"> </w:t>
            </w:r>
            <w:proofErr w:type="spellStart"/>
            <w:r w:rsidRPr="00050BB9">
              <w:rPr>
                <w:i/>
                <w:iCs/>
              </w:rPr>
              <w:t>programme</w:t>
            </w:r>
            <w:proofErr w:type="spellEnd"/>
            <w:r w:rsidRPr="00050BB9">
              <w:rPr>
                <w:i/>
                <w:iCs/>
              </w:rPr>
              <w:t xml:space="preserve"> that draws on these principles (resource M) may more readily engage students with the learning (response M) and result in deeper, more integrated learning on the subject (O).</w:t>
            </w:r>
          </w:p>
        </w:tc>
      </w:tr>
      <w:tr w:rsidR="00E241B1" w14:paraId="38DDC108"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6C56814E" w14:textId="77777777" w:rsidR="000F6F25" w:rsidRDefault="000F6F25" w:rsidP="00B24313">
            <w:pPr>
              <w:spacing w:line="240" w:lineRule="auto"/>
              <w:ind w:firstLine="0"/>
            </w:pPr>
            <w:r>
              <w:t>C3</w:t>
            </w:r>
          </w:p>
        </w:tc>
        <w:tc>
          <w:tcPr>
            <w:tcW w:w="1866" w:type="dxa"/>
          </w:tcPr>
          <w:p w14:paraId="4DAB86DE" w14:textId="2DA59235" w:rsidR="000F6F25" w:rsidRDefault="00547B0E"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t>Perceived value and prioritization of resources</w:t>
            </w:r>
          </w:p>
        </w:tc>
        <w:tc>
          <w:tcPr>
            <w:tcW w:w="6571" w:type="dxa"/>
          </w:tcPr>
          <w:p w14:paraId="4861E477" w14:textId="6C9D5B58" w:rsidR="000F6F25"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pPr>
            <w:r w:rsidRPr="00050BB9">
              <w:rPr>
                <w:b/>
                <w:bCs/>
              </w:rPr>
              <w:t>CMOC #</w:t>
            </w:r>
            <w:r w:rsidR="00421584">
              <w:rPr>
                <w:b/>
                <w:bCs/>
              </w:rPr>
              <w:t>6</w:t>
            </w:r>
            <w:r w:rsidRPr="00050BB9">
              <w:rPr>
                <w:b/>
                <w:bCs/>
              </w:rPr>
              <w:t>:</w:t>
            </w:r>
            <w:r>
              <w:t xml:space="preserve"> </w:t>
            </w:r>
            <w:r>
              <w:rPr>
                <w:i/>
                <w:iCs/>
              </w:rPr>
              <w:t>W</w:t>
            </w:r>
            <w:r w:rsidRPr="00050BB9">
              <w:rPr>
                <w:i/>
                <w:iCs/>
              </w:rPr>
              <w:t xml:space="preserve">here the importance of medicines </w:t>
            </w:r>
            <w:proofErr w:type="spellStart"/>
            <w:r w:rsidRPr="00050BB9">
              <w:rPr>
                <w:i/>
                <w:iCs/>
              </w:rPr>
              <w:t>optimisation</w:t>
            </w:r>
            <w:proofErr w:type="spellEnd"/>
            <w:r w:rsidRPr="00050BB9">
              <w:rPr>
                <w:i/>
                <w:iCs/>
              </w:rPr>
              <w:t xml:space="preserve"> is not highlighted</w:t>
            </w:r>
            <w:r>
              <w:rPr>
                <w:i/>
                <w:iCs/>
              </w:rPr>
              <w:t xml:space="preserve"> at the national level</w:t>
            </w:r>
            <w:r w:rsidRPr="00050BB9">
              <w:rPr>
                <w:i/>
                <w:iCs/>
              </w:rPr>
              <w:t xml:space="preserve"> in expected outcomes for </w:t>
            </w:r>
            <w:r>
              <w:rPr>
                <w:i/>
                <w:iCs/>
              </w:rPr>
              <w:t xml:space="preserve">medical </w:t>
            </w:r>
            <w:r w:rsidRPr="00050BB9">
              <w:rPr>
                <w:i/>
                <w:iCs/>
              </w:rPr>
              <w:t xml:space="preserve">graduates and there is no inter-institutional </w:t>
            </w:r>
            <w:proofErr w:type="spellStart"/>
            <w:r w:rsidRPr="00050BB9">
              <w:rPr>
                <w:i/>
                <w:iCs/>
              </w:rPr>
              <w:t>standardisation</w:t>
            </w:r>
            <w:proofErr w:type="spellEnd"/>
            <w:r w:rsidRPr="00050BB9">
              <w:rPr>
                <w:i/>
                <w:iCs/>
              </w:rPr>
              <w:t xml:space="preserve"> of such education (C), the absence of national medicines </w:t>
            </w:r>
            <w:proofErr w:type="spellStart"/>
            <w:r w:rsidRPr="00050BB9">
              <w:rPr>
                <w:i/>
                <w:iCs/>
              </w:rPr>
              <w:t>optimisation</w:t>
            </w:r>
            <w:proofErr w:type="spellEnd"/>
            <w:r w:rsidRPr="00050BB9">
              <w:rPr>
                <w:i/>
                <w:iCs/>
              </w:rPr>
              <w:t xml:space="preserve"> </w:t>
            </w:r>
            <w:proofErr w:type="spellStart"/>
            <w:r w:rsidRPr="00050BB9">
              <w:rPr>
                <w:i/>
                <w:iCs/>
              </w:rPr>
              <w:t>prioritisation</w:t>
            </w:r>
            <w:proofErr w:type="spellEnd"/>
            <w:r w:rsidRPr="00050BB9">
              <w:rPr>
                <w:i/>
                <w:iCs/>
              </w:rPr>
              <w:t xml:space="preserve"> (resource M), may result in a perception of lack of value amongst institutions (response M) and result in institutions failing to allocate the </w:t>
            </w:r>
            <w:r w:rsidRPr="00050BB9">
              <w:rPr>
                <w:i/>
                <w:iCs/>
              </w:rPr>
              <w:lastRenderedPageBreak/>
              <w:t>required resources and curriculum time needed to effectively teach the subject (O).</w:t>
            </w:r>
          </w:p>
          <w:p w14:paraId="6E867FB2" w14:textId="0795009A" w:rsidR="000F6F25" w:rsidRDefault="00D42DBD" w:rsidP="000F6F25">
            <w:pPr>
              <w:spacing w:line="240" w:lineRule="auto"/>
              <w:cnfStyle w:val="000000100000" w:firstRow="0" w:lastRow="0" w:firstColumn="0" w:lastColumn="0" w:oddVBand="0" w:evenVBand="0" w:oddHBand="1" w:evenHBand="0" w:firstRowFirstColumn="0" w:firstRowLastColumn="0" w:lastRowFirstColumn="0" w:lastRowLastColumn="0"/>
            </w:pPr>
            <w:r>
              <w:t xml:space="preserve">Also see CMOC </w:t>
            </w:r>
            <w:r w:rsidR="00A860D8">
              <w:t>#1 and 2.</w:t>
            </w:r>
          </w:p>
        </w:tc>
      </w:tr>
      <w:tr w:rsidR="00E241B1" w14:paraId="6F10593F"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2E432301" w14:textId="77777777" w:rsidR="000F6F25" w:rsidRDefault="000F6F25" w:rsidP="00B24313">
            <w:pPr>
              <w:spacing w:line="240" w:lineRule="auto"/>
              <w:ind w:firstLine="0"/>
            </w:pPr>
            <w:r>
              <w:lastRenderedPageBreak/>
              <w:t>I1</w:t>
            </w:r>
          </w:p>
        </w:tc>
        <w:tc>
          <w:tcPr>
            <w:tcW w:w="1866" w:type="dxa"/>
          </w:tcPr>
          <w:p w14:paraId="60A2A1B2"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rsidRPr="00681289">
              <w:t xml:space="preserve">A knowledge base and </w:t>
            </w:r>
            <w:r>
              <w:t xml:space="preserve">framework to approach medicines </w:t>
            </w:r>
            <w:proofErr w:type="spellStart"/>
            <w:r>
              <w:t>optimisation</w:t>
            </w:r>
            <w:proofErr w:type="spellEnd"/>
          </w:p>
        </w:tc>
        <w:tc>
          <w:tcPr>
            <w:tcW w:w="6571" w:type="dxa"/>
          </w:tcPr>
          <w:p w14:paraId="5A221CAD"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C963A0">
              <w:rPr>
                <w:b/>
                <w:bCs/>
              </w:rPr>
              <w:t>CMOC #7:</w:t>
            </w:r>
            <w:r>
              <w:t xml:space="preserve"> </w:t>
            </w:r>
            <w:r w:rsidRPr="00C963A0">
              <w:rPr>
                <w:i/>
                <w:iCs/>
              </w:rPr>
              <w:t xml:space="preserve">The practice of medicines </w:t>
            </w:r>
            <w:proofErr w:type="spellStart"/>
            <w:r w:rsidRPr="00C963A0">
              <w:rPr>
                <w:i/>
                <w:iCs/>
              </w:rPr>
              <w:t>optimisation</w:t>
            </w:r>
            <w:proofErr w:type="spellEnd"/>
            <w:r w:rsidRPr="00C963A0">
              <w:rPr>
                <w:i/>
                <w:iCs/>
              </w:rPr>
              <w:t xml:space="preserve"> requires a complex combination of knowledge, skills, attitudes and </w:t>
            </w:r>
            <w:proofErr w:type="spellStart"/>
            <w:r w:rsidRPr="00C963A0">
              <w:rPr>
                <w:i/>
                <w:iCs/>
              </w:rPr>
              <w:t>behaviours</w:t>
            </w:r>
            <w:proofErr w:type="spellEnd"/>
            <w:r w:rsidRPr="00C963A0">
              <w:rPr>
                <w:i/>
                <w:iCs/>
              </w:rPr>
              <w:t xml:space="preserve"> (C). Educational interventions that provide frameworks to begin learning and </w:t>
            </w:r>
            <w:proofErr w:type="spellStart"/>
            <w:r w:rsidRPr="00C963A0">
              <w:rPr>
                <w:i/>
                <w:iCs/>
              </w:rPr>
              <w:t>trialling</w:t>
            </w:r>
            <w:proofErr w:type="spellEnd"/>
            <w:r w:rsidRPr="00C963A0">
              <w:rPr>
                <w:i/>
                <w:iCs/>
              </w:rPr>
              <w:t xml:space="preserve"> these attributes (resource M) may allow students to gain an initial grasp of the subject, as a pre-requisite to later practice (O) via a perception of sufficient self-efficacy (response M).</w:t>
            </w:r>
          </w:p>
          <w:p w14:paraId="69B31214"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C963A0">
              <w:rPr>
                <w:b/>
                <w:bCs/>
              </w:rPr>
              <w:t>CMOC #8:</w:t>
            </w:r>
            <w:r>
              <w:t xml:space="preserve"> </w:t>
            </w:r>
            <w:r w:rsidRPr="00C963A0">
              <w:rPr>
                <w:i/>
                <w:iCs/>
              </w:rPr>
              <w:t xml:space="preserve">A level of working pharmacological knowledge is required for clinicians to confidently and safely </w:t>
            </w:r>
            <w:proofErr w:type="spellStart"/>
            <w:r w:rsidRPr="00C963A0">
              <w:rPr>
                <w:i/>
                <w:iCs/>
              </w:rPr>
              <w:t>optimise</w:t>
            </w:r>
            <w:proofErr w:type="spellEnd"/>
            <w:r w:rsidRPr="00C963A0">
              <w:rPr>
                <w:i/>
                <w:iCs/>
              </w:rPr>
              <w:t xml:space="preserve"> medications (C). Educational interventions which facilitate the provision of such knowledge (resource M) may trigger sufficient confidence in learners (response M) to allow subsequent </w:t>
            </w:r>
            <w:proofErr w:type="spellStart"/>
            <w:r w:rsidRPr="00C963A0">
              <w:rPr>
                <w:i/>
                <w:iCs/>
              </w:rPr>
              <w:t>trialling</w:t>
            </w:r>
            <w:proofErr w:type="spellEnd"/>
            <w:r w:rsidRPr="00C963A0">
              <w:rPr>
                <w:i/>
                <w:iCs/>
              </w:rPr>
              <w:t xml:space="preserve"> and practice of medicines </w:t>
            </w:r>
            <w:proofErr w:type="spellStart"/>
            <w:r w:rsidRPr="00C963A0">
              <w:rPr>
                <w:i/>
                <w:iCs/>
              </w:rPr>
              <w:t>optimisation</w:t>
            </w:r>
            <w:proofErr w:type="spellEnd"/>
            <w:r w:rsidRPr="00C963A0">
              <w:rPr>
                <w:i/>
                <w:iCs/>
              </w:rPr>
              <w:t xml:space="preserve"> (O).</w:t>
            </w:r>
            <w:r>
              <w:t xml:space="preserve"> </w:t>
            </w:r>
          </w:p>
          <w:p w14:paraId="15C9856D"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C963A0">
              <w:rPr>
                <w:b/>
                <w:bCs/>
              </w:rPr>
              <w:t>CMOC #9:</w:t>
            </w:r>
            <w:r>
              <w:t xml:space="preserve"> </w:t>
            </w:r>
            <w:r w:rsidRPr="00C963A0">
              <w:rPr>
                <w:i/>
                <w:iCs/>
              </w:rPr>
              <w:t xml:space="preserve">The practice of medicines </w:t>
            </w:r>
            <w:proofErr w:type="spellStart"/>
            <w:r w:rsidRPr="00C963A0">
              <w:rPr>
                <w:i/>
                <w:iCs/>
              </w:rPr>
              <w:t>optimisation</w:t>
            </w:r>
            <w:proofErr w:type="spellEnd"/>
            <w:r w:rsidRPr="00C963A0">
              <w:rPr>
                <w:i/>
                <w:iCs/>
              </w:rPr>
              <w:t xml:space="preserve"> requires a complex combination of knowledge, skills, attitudes and </w:t>
            </w:r>
            <w:proofErr w:type="spellStart"/>
            <w:r w:rsidRPr="00C963A0">
              <w:rPr>
                <w:i/>
                <w:iCs/>
              </w:rPr>
              <w:t>behaviours</w:t>
            </w:r>
            <w:proofErr w:type="spellEnd"/>
            <w:r w:rsidRPr="00C963A0">
              <w:rPr>
                <w:i/>
                <w:iCs/>
              </w:rPr>
              <w:t xml:space="preserve"> which exert significant cognitive load and reduce </w:t>
            </w:r>
            <w:r>
              <w:rPr>
                <w:i/>
                <w:iCs/>
              </w:rPr>
              <w:t>available</w:t>
            </w:r>
            <w:r w:rsidRPr="00C963A0">
              <w:rPr>
                <w:i/>
                <w:iCs/>
              </w:rPr>
              <w:t xml:space="preserve"> headspace</w:t>
            </w:r>
            <w:r>
              <w:rPr>
                <w:i/>
                <w:iCs/>
              </w:rPr>
              <w:t>, which is</w:t>
            </w:r>
            <w:r w:rsidRPr="00C963A0">
              <w:rPr>
                <w:i/>
                <w:iCs/>
              </w:rPr>
              <w:t xml:space="preserve"> required to practice this task (C). Educational intervention</w:t>
            </w:r>
            <w:r>
              <w:rPr>
                <w:i/>
                <w:iCs/>
              </w:rPr>
              <w:t>s</w:t>
            </w:r>
            <w:r w:rsidRPr="00C963A0">
              <w:rPr>
                <w:i/>
                <w:iCs/>
              </w:rPr>
              <w:t xml:space="preserve"> which provide simple frameworks </w:t>
            </w:r>
            <w:r>
              <w:rPr>
                <w:i/>
                <w:iCs/>
              </w:rPr>
              <w:t xml:space="preserve">(for example, </w:t>
            </w:r>
            <w:r w:rsidRPr="00C963A0">
              <w:rPr>
                <w:i/>
                <w:iCs/>
              </w:rPr>
              <w:t>to undertake structured medication reviews</w:t>
            </w:r>
            <w:r>
              <w:rPr>
                <w:i/>
                <w:iCs/>
              </w:rPr>
              <w:t>)</w:t>
            </w:r>
            <w:r w:rsidRPr="00C963A0">
              <w:rPr>
                <w:i/>
                <w:iCs/>
              </w:rPr>
              <w:t xml:space="preserve"> (resource M) may reduce cognitive load enough in learners (response M) to trial and practice these skills (O). </w:t>
            </w:r>
          </w:p>
        </w:tc>
      </w:tr>
      <w:tr w:rsidR="00E241B1" w14:paraId="247C7C92"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613CBDFF" w14:textId="77777777" w:rsidR="000F6F25" w:rsidRDefault="000F6F25" w:rsidP="00B24313">
            <w:pPr>
              <w:spacing w:line="240" w:lineRule="auto"/>
              <w:ind w:firstLine="0"/>
            </w:pPr>
            <w:r>
              <w:t>I2</w:t>
            </w:r>
          </w:p>
        </w:tc>
        <w:tc>
          <w:tcPr>
            <w:tcW w:w="1866" w:type="dxa"/>
          </w:tcPr>
          <w:p w14:paraId="7251C011"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80142A">
              <w:t>A safe space to trial new skills</w:t>
            </w:r>
          </w:p>
        </w:tc>
        <w:tc>
          <w:tcPr>
            <w:tcW w:w="6571" w:type="dxa"/>
          </w:tcPr>
          <w:p w14:paraId="4542439D" w14:textId="77777777" w:rsidR="000F6F25" w:rsidRDefault="000F6F25" w:rsidP="000F6F25">
            <w:pPr>
              <w:spacing w:after="160" w:line="240" w:lineRule="auto"/>
              <w:cnfStyle w:val="000000100000" w:firstRow="0" w:lastRow="0" w:firstColumn="0" w:lastColumn="0" w:oddVBand="0" w:evenVBand="0" w:oddHBand="1" w:evenHBand="0" w:firstRowFirstColumn="0" w:firstRowLastColumn="0" w:lastRowFirstColumn="0" w:lastRowLastColumn="0"/>
              <w:rPr>
                <w:i/>
                <w:iCs/>
              </w:rPr>
            </w:pPr>
            <w:r>
              <w:rPr>
                <w:b/>
                <w:bCs/>
              </w:rPr>
              <w:t xml:space="preserve">CMOC #10: </w:t>
            </w:r>
            <w:r w:rsidRPr="004232A3">
              <w:rPr>
                <w:i/>
                <w:iCs/>
              </w:rPr>
              <w:t xml:space="preserve">The practice of medicines </w:t>
            </w:r>
            <w:proofErr w:type="spellStart"/>
            <w:r w:rsidRPr="004232A3">
              <w:rPr>
                <w:i/>
                <w:iCs/>
              </w:rPr>
              <w:t>optimisation</w:t>
            </w:r>
            <w:proofErr w:type="spellEnd"/>
            <w:r w:rsidRPr="004232A3">
              <w:rPr>
                <w:i/>
                <w:iCs/>
              </w:rPr>
              <w:t xml:space="preserve"> requires ability in a number of skills, such as a person-</w:t>
            </w:r>
            <w:proofErr w:type="spellStart"/>
            <w:r w:rsidRPr="004232A3">
              <w:rPr>
                <w:i/>
                <w:iCs/>
              </w:rPr>
              <w:t>centred</w:t>
            </w:r>
            <w:proofErr w:type="spellEnd"/>
            <w:r w:rsidRPr="004232A3">
              <w:rPr>
                <w:i/>
                <w:iCs/>
              </w:rPr>
              <w:t xml:space="preserve"> approach to the consultation, which students may have had limited opportunity to practice and struggle to use (C). If medicines </w:t>
            </w:r>
            <w:proofErr w:type="spellStart"/>
            <w:r w:rsidRPr="004232A3">
              <w:rPr>
                <w:i/>
                <w:iCs/>
              </w:rPr>
              <w:t>optimisation</w:t>
            </w:r>
            <w:proofErr w:type="spellEnd"/>
            <w:r w:rsidRPr="004232A3">
              <w:rPr>
                <w:i/>
                <w:iCs/>
              </w:rPr>
              <w:t xml:space="preserve"> educational interventions provide a safe space to trial these new skills (resource M) students may be able to gain confidence in the use of these skills to the level where they can appropriately use them on real patients (O) via a cycle of critical reflection and active experimentation (response M).</w:t>
            </w:r>
          </w:p>
          <w:p w14:paraId="1A28A632" w14:textId="3A1EE89F" w:rsidR="000F6F25" w:rsidRPr="00746281" w:rsidRDefault="000F6F25" w:rsidP="000F6F25">
            <w:pPr>
              <w:spacing w:after="160" w:line="240" w:lineRule="auto"/>
              <w:cnfStyle w:val="000000100000" w:firstRow="0" w:lastRow="0" w:firstColumn="0" w:lastColumn="0" w:oddVBand="0" w:evenVBand="0" w:oddHBand="1" w:evenHBand="0" w:firstRowFirstColumn="0" w:firstRowLastColumn="0" w:lastRowFirstColumn="0" w:lastRowLastColumn="0"/>
              <w:rPr>
                <w:i/>
                <w:iCs/>
              </w:rPr>
            </w:pPr>
            <w:r>
              <w:rPr>
                <w:b/>
                <w:bCs/>
              </w:rPr>
              <w:t xml:space="preserve">CMOC #11: </w:t>
            </w:r>
            <w:r w:rsidRPr="004232A3">
              <w:rPr>
                <w:i/>
                <w:iCs/>
              </w:rPr>
              <w:t xml:space="preserve">The practice of medicines </w:t>
            </w:r>
            <w:proofErr w:type="spellStart"/>
            <w:r w:rsidRPr="004232A3">
              <w:rPr>
                <w:i/>
                <w:iCs/>
              </w:rPr>
              <w:t>optimisation</w:t>
            </w:r>
            <w:proofErr w:type="spellEnd"/>
            <w:r w:rsidRPr="004232A3">
              <w:rPr>
                <w:i/>
                <w:iCs/>
              </w:rPr>
              <w:t xml:space="preserve"> requires integration of skills and knowledge in real time, a process which, for the novice, can readily fail in application (C). If medicines </w:t>
            </w:r>
            <w:proofErr w:type="spellStart"/>
            <w:r w:rsidRPr="004232A3">
              <w:rPr>
                <w:i/>
                <w:iCs/>
              </w:rPr>
              <w:t>optimisation</w:t>
            </w:r>
            <w:proofErr w:type="spellEnd"/>
            <w:r w:rsidRPr="004232A3">
              <w:rPr>
                <w:i/>
                <w:iCs/>
              </w:rPr>
              <w:t xml:space="preserve"> educational interventions provide an opportunity to apply learning to practice in a no-risk space with time-outs to return to the knowledge base if required (resource M), learners may more readily trial new skills and gradually gain competence (O) via the perception of confidence in safety (response M).  </w:t>
            </w:r>
          </w:p>
        </w:tc>
      </w:tr>
      <w:tr w:rsidR="00E241B1" w14:paraId="2D91F8EE"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56C3AD8D" w14:textId="77777777" w:rsidR="000F6F25" w:rsidRDefault="000F6F25" w:rsidP="00B24313">
            <w:pPr>
              <w:spacing w:line="240" w:lineRule="auto"/>
              <w:ind w:firstLine="0"/>
            </w:pPr>
            <w:r>
              <w:t>I3</w:t>
            </w:r>
          </w:p>
        </w:tc>
        <w:tc>
          <w:tcPr>
            <w:tcW w:w="1866" w:type="dxa"/>
          </w:tcPr>
          <w:p w14:paraId="2BE5E320"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t>I</w:t>
            </w:r>
            <w:r w:rsidRPr="0030026B">
              <w:t>nterprofessional clinical experience</w:t>
            </w:r>
          </w:p>
        </w:tc>
        <w:tc>
          <w:tcPr>
            <w:tcW w:w="6571" w:type="dxa"/>
          </w:tcPr>
          <w:p w14:paraId="2D47017E" w14:textId="77777777" w:rsidR="000F6F25" w:rsidRPr="00C2366A"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C2366A">
              <w:rPr>
                <w:rFonts w:cstheme="minorHAnsi"/>
                <w:b/>
                <w:bCs/>
              </w:rPr>
              <w:t>CMOC #12:</w:t>
            </w:r>
            <w:r w:rsidRPr="00C2366A">
              <w:rPr>
                <w:rFonts w:cstheme="minorHAnsi"/>
              </w:rPr>
              <w:t xml:space="preserve"> </w:t>
            </w:r>
            <w:r w:rsidRPr="00C2366A">
              <w:rPr>
                <w:rFonts w:cstheme="minorHAnsi"/>
                <w:i/>
                <w:iCs/>
              </w:rPr>
              <w:t xml:space="preserve">The governing bodies of various healthcare professions require different but overlapping outcomes from their graduates (C). If medicines </w:t>
            </w:r>
            <w:proofErr w:type="spellStart"/>
            <w:r w:rsidRPr="00C2366A">
              <w:rPr>
                <w:rFonts w:cstheme="minorHAnsi"/>
                <w:i/>
                <w:iCs/>
              </w:rPr>
              <w:t>optimisation</w:t>
            </w:r>
            <w:proofErr w:type="spellEnd"/>
            <w:r w:rsidRPr="00C2366A">
              <w:rPr>
                <w:rFonts w:cstheme="minorHAnsi"/>
                <w:i/>
                <w:iCs/>
              </w:rPr>
              <w:t xml:space="preserve"> educational interventions incorporate IPE designed to target learning at the </w:t>
            </w:r>
            <w:r w:rsidRPr="00C2366A">
              <w:rPr>
                <w:rFonts w:cstheme="minorHAnsi"/>
                <w:i/>
                <w:iCs/>
              </w:rPr>
              <w:lastRenderedPageBreak/>
              <w:t>points of overlap between respective outcomes for graduates (resource M), the education may be perceived as more relevant and meaningful (response M) and result in a more positive perception and greater engagement with future IPL (O).</w:t>
            </w:r>
          </w:p>
          <w:p w14:paraId="18110176" w14:textId="77777777" w:rsidR="000F6F25" w:rsidRPr="00C2366A"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C2366A">
              <w:rPr>
                <w:rFonts w:cstheme="minorHAnsi"/>
                <w:b/>
                <w:bCs/>
              </w:rPr>
              <w:t>CMOC #13:</w:t>
            </w:r>
            <w:r w:rsidRPr="00C2366A">
              <w:rPr>
                <w:rFonts w:cstheme="minorHAnsi"/>
              </w:rPr>
              <w:t xml:space="preserve"> </w:t>
            </w:r>
            <w:r w:rsidRPr="00C2366A">
              <w:rPr>
                <w:rFonts w:cstheme="minorHAnsi"/>
                <w:i/>
                <w:iCs/>
              </w:rPr>
              <w:t xml:space="preserve">The practice of medicines </w:t>
            </w:r>
            <w:proofErr w:type="spellStart"/>
            <w:r w:rsidRPr="00C2366A">
              <w:rPr>
                <w:rFonts w:cstheme="minorHAnsi"/>
                <w:i/>
                <w:iCs/>
              </w:rPr>
              <w:t>optimisation</w:t>
            </w:r>
            <w:proofErr w:type="spellEnd"/>
            <w:r w:rsidRPr="00C2366A">
              <w:rPr>
                <w:rFonts w:cstheme="minorHAnsi"/>
                <w:i/>
                <w:iCs/>
              </w:rPr>
              <w:t xml:space="preserve"> is challenging and may not be readily practiced if learners are not engaged with it (C). If a medicines </w:t>
            </w:r>
            <w:proofErr w:type="spellStart"/>
            <w:r w:rsidRPr="00C2366A">
              <w:rPr>
                <w:rFonts w:cstheme="minorHAnsi"/>
                <w:i/>
                <w:iCs/>
              </w:rPr>
              <w:t>optimisation</w:t>
            </w:r>
            <w:proofErr w:type="spellEnd"/>
            <w:r w:rsidRPr="00C2366A">
              <w:rPr>
                <w:rFonts w:cstheme="minorHAnsi"/>
                <w:i/>
                <w:iCs/>
              </w:rPr>
              <w:t xml:space="preserve"> </w:t>
            </w:r>
            <w:proofErr w:type="spellStart"/>
            <w:r w:rsidRPr="00C2366A">
              <w:rPr>
                <w:rFonts w:cstheme="minorHAnsi"/>
                <w:i/>
                <w:iCs/>
              </w:rPr>
              <w:t>programme</w:t>
            </w:r>
            <w:proofErr w:type="spellEnd"/>
            <w:r w:rsidRPr="00C2366A">
              <w:rPr>
                <w:rFonts w:cstheme="minorHAnsi"/>
                <w:i/>
                <w:iCs/>
              </w:rPr>
              <w:t xml:space="preserve"> provides legitimate peripheral participation with associated responsibility (resource M), this may trigger motivation in learners (response M) and result in practice of the task despite difficulties (O).</w:t>
            </w:r>
          </w:p>
          <w:p w14:paraId="5F71D8AB" w14:textId="37B27AE2" w:rsidR="000F6F25" w:rsidRPr="00C2366A" w:rsidRDefault="000F6F25" w:rsidP="000F6F25">
            <w:pPr>
              <w:spacing w:after="160"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C2366A">
              <w:rPr>
                <w:rFonts w:cstheme="minorHAnsi"/>
                <w:b/>
                <w:bCs/>
              </w:rPr>
              <w:t>CMOC #14:</w:t>
            </w:r>
            <w:r w:rsidRPr="00C2366A">
              <w:rPr>
                <w:rFonts w:cstheme="minorHAnsi"/>
              </w:rPr>
              <w:t xml:space="preserve"> </w:t>
            </w:r>
            <w:r w:rsidRPr="00C2366A">
              <w:rPr>
                <w:rFonts w:cstheme="minorHAnsi"/>
                <w:i/>
                <w:iCs/>
              </w:rPr>
              <w:t xml:space="preserve">Medicines </w:t>
            </w:r>
            <w:proofErr w:type="spellStart"/>
            <w:r w:rsidRPr="00C2366A">
              <w:rPr>
                <w:rFonts w:cstheme="minorHAnsi"/>
                <w:i/>
                <w:iCs/>
              </w:rPr>
              <w:t>optimisation</w:t>
            </w:r>
            <w:proofErr w:type="spellEnd"/>
            <w:r w:rsidRPr="00C2366A">
              <w:rPr>
                <w:rFonts w:cstheme="minorHAnsi"/>
                <w:i/>
                <w:iCs/>
              </w:rPr>
              <w:t xml:space="preserve"> is a complex task that takes considerable experience to practice safely (C). If a ward-based medicines </w:t>
            </w:r>
            <w:proofErr w:type="spellStart"/>
            <w:r w:rsidRPr="00C2366A">
              <w:rPr>
                <w:rFonts w:cstheme="minorHAnsi"/>
                <w:i/>
                <w:iCs/>
              </w:rPr>
              <w:t>optimisation</w:t>
            </w:r>
            <w:proofErr w:type="spellEnd"/>
            <w:r w:rsidRPr="00C2366A">
              <w:rPr>
                <w:rFonts w:cstheme="minorHAnsi"/>
                <w:i/>
                <w:iCs/>
              </w:rPr>
              <w:t xml:space="preserve"> </w:t>
            </w:r>
            <w:proofErr w:type="spellStart"/>
            <w:r w:rsidRPr="00C2366A">
              <w:rPr>
                <w:rFonts w:cstheme="minorHAnsi"/>
                <w:i/>
                <w:iCs/>
              </w:rPr>
              <w:t>programme</w:t>
            </w:r>
            <w:proofErr w:type="spellEnd"/>
            <w:r w:rsidRPr="00C2366A">
              <w:rPr>
                <w:rFonts w:cstheme="minorHAnsi"/>
                <w:i/>
                <w:iCs/>
              </w:rPr>
              <w:t xml:space="preserve"> fails to provide adequate supervision (resource M) this may result in potentially </w:t>
            </w:r>
            <w:r w:rsidR="000F2869">
              <w:rPr>
                <w:rFonts w:cstheme="minorHAnsi"/>
                <w:i/>
                <w:iCs/>
              </w:rPr>
              <w:t>unsafe</w:t>
            </w:r>
            <w:r w:rsidRPr="00C2366A">
              <w:rPr>
                <w:rFonts w:cstheme="minorHAnsi"/>
                <w:i/>
                <w:iCs/>
              </w:rPr>
              <w:t xml:space="preserve"> over-estimation of self-competency amongst students (O) via a failure to reflect in the absence of feedback (response M).</w:t>
            </w:r>
          </w:p>
        </w:tc>
      </w:tr>
      <w:tr w:rsidR="00E241B1" w14:paraId="7383EC0B"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54079003" w14:textId="77777777" w:rsidR="000F6F25" w:rsidRDefault="000F6F25" w:rsidP="00B24313">
            <w:pPr>
              <w:spacing w:line="240" w:lineRule="auto"/>
              <w:ind w:firstLine="0"/>
            </w:pPr>
            <w:r>
              <w:lastRenderedPageBreak/>
              <w:t>I4</w:t>
            </w:r>
          </w:p>
        </w:tc>
        <w:tc>
          <w:tcPr>
            <w:tcW w:w="1866" w:type="dxa"/>
          </w:tcPr>
          <w:p w14:paraId="412C9CDB"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4D59E3">
              <w:t>Feedback in small interprofessional groups</w:t>
            </w:r>
          </w:p>
        </w:tc>
        <w:tc>
          <w:tcPr>
            <w:tcW w:w="6571" w:type="dxa"/>
          </w:tcPr>
          <w:p w14:paraId="678A4843" w14:textId="77777777" w:rsidR="000F6F25" w:rsidRPr="005802D8"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i/>
                <w:iCs/>
              </w:rPr>
            </w:pPr>
            <w:r>
              <w:rPr>
                <w:b/>
                <w:bCs/>
              </w:rPr>
              <w:t xml:space="preserve">CMOC #15: </w:t>
            </w:r>
            <w:r w:rsidRPr="005802D8">
              <w:rPr>
                <w:i/>
                <w:iCs/>
              </w:rPr>
              <w:t xml:space="preserve">Most medicines </w:t>
            </w:r>
            <w:proofErr w:type="spellStart"/>
            <w:r w:rsidRPr="005802D8">
              <w:rPr>
                <w:i/>
                <w:iCs/>
              </w:rPr>
              <w:t>optimisation</w:t>
            </w:r>
            <w:proofErr w:type="spellEnd"/>
            <w:r w:rsidRPr="005802D8">
              <w:rPr>
                <w:i/>
                <w:iCs/>
              </w:rPr>
              <w:t xml:space="preserve"> decisions are inherently uncertain and many clinicians fret that they do not have permission to act in this capacity; trainees are likely to share these concerns (C). If medicines </w:t>
            </w:r>
            <w:proofErr w:type="spellStart"/>
            <w:r w:rsidRPr="005802D8">
              <w:rPr>
                <w:i/>
                <w:iCs/>
              </w:rPr>
              <w:t>optimisation</w:t>
            </w:r>
            <w:proofErr w:type="spellEnd"/>
            <w:r w:rsidRPr="005802D8">
              <w:rPr>
                <w:i/>
                <w:iCs/>
              </w:rPr>
              <w:t xml:space="preserve"> educational interventions provide ample time for group debrief and feedback on decisions made (resource M) this may help clarify safe boundaries for uncertain practice in learners (response M) and result in more confident, safe practice ongoing (O)</w:t>
            </w:r>
          </w:p>
          <w:p w14:paraId="3F030FDA" w14:textId="77777777" w:rsidR="000F6F25" w:rsidRPr="00543A59"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i/>
                <w:iCs/>
              </w:rPr>
            </w:pPr>
            <w:r>
              <w:rPr>
                <w:b/>
                <w:bCs/>
              </w:rPr>
              <w:t xml:space="preserve">CMOC #16: </w:t>
            </w:r>
            <w:r w:rsidRPr="005802D8">
              <w:rPr>
                <w:i/>
                <w:iCs/>
              </w:rPr>
              <w:t xml:space="preserve">Most medicines </w:t>
            </w:r>
            <w:proofErr w:type="spellStart"/>
            <w:r w:rsidRPr="005802D8">
              <w:rPr>
                <w:i/>
                <w:iCs/>
              </w:rPr>
              <w:t>optimisation</w:t>
            </w:r>
            <w:proofErr w:type="spellEnd"/>
            <w:r w:rsidRPr="005802D8">
              <w:rPr>
                <w:i/>
                <w:iCs/>
              </w:rPr>
              <w:t xml:space="preserve"> decisions are inherently uncertain and learners may therefore be reticent in sharing their medicines </w:t>
            </w:r>
            <w:proofErr w:type="spellStart"/>
            <w:r w:rsidRPr="005802D8">
              <w:rPr>
                <w:i/>
                <w:iCs/>
              </w:rPr>
              <w:t>optimisation</w:t>
            </w:r>
            <w:proofErr w:type="spellEnd"/>
            <w:r w:rsidRPr="005802D8">
              <w:rPr>
                <w:i/>
                <w:iCs/>
              </w:rPr>
              <w:t xml:space="preserve"> plans in groups they do not know (C). If medicines </w:t>
            </w:r>
            <w:proofErr w:type="spellStart"/>
            <w:r w:rsidRPr="005802D8">
              <w:rPr>
                <w:i/>
                <w:iCs/>
              </w:rPr>
              <w:t>optimisation</w:t>
            </w:r>
            <w:proofErr w:type="spellEnd"/>
            <w:r w:rsidRPr="005802D8">
              <w:rPr>
                <w:i/>
                <w:iCs/>
              </w:rPr>
              <w:t xml:space="preserve"> educational interventions provide provision for feedback in small groups with relational continuity (resource M) this may lead to a feeling of security within the group (response M) and result in in-depth and meaningful sharing of experiences (O).</w:t>
            </w:r>
          </w:p>
        </w:tc>
      </w:tr>
      <w:tr w:rsidR="00E241B1" w14:paraId="5E7C00C9"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270357A3" w14:textId="77777777" w:rsidR="000F6F25" w:rsidRDefault="000F6F25" w:rsidP="00B24313">
            <w:pPr>
              <w:spacing w:line="240" w:lineRule="auto"/>
              <w:ind w:firstLine="0"/>
            </w:pPr>
            <w:r>
              <w:t>I5</w:t>
            </w:r>
          </w:p>
        </w:tc>
        <w:tc>
          <w:tcPr>
            <w:tcW w:w="1866" w:type="dxa"/>
          </w:tcPr>
          <w:p w14:paraId="4645C295"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rsidRPr="004D59E3">
              <w:t>Aligned assessment</w:t>
            </w:r>
          </w:p>
        </w:tc>
        <w:tc>
          <w:tcPr>
            <w:tcW w:w="6571" w:type="dxa"/>
          </w:tcPr>
          <w:p w14:paraId="7D46BB12" w14:textId="77777777" w:rsidR="000F6F25" w:rsidRPr="00DE702C"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i/>
                <w:iCs/>
              </w:rPr>
            </w:pPr>
            <w:r>
              <w:rPr>
                <w:b/>
                <w:bCs/>
              </w:rPr>
              <w:t xml:space="preserve">CMOC #17: </w:t>
            </w:r>
            <w:r w:rsidRPr="00DE702C">
              <w:rPr>
                <w:i/>
                <w:iCs/>
              </w:rPr>
              <w:t xml:space="preserve">In the undergraduate setting where success in assessment, rather than distant clinical practice, is a key driver of learning for students (C), medicines </w:t>
            </w:r>
            <w:proofErr w:type="spellStart"/>
            <w:r w:rsidRPr="00DE702C">
              <w:rPr>
                <w:i/>
                <w:iCs/>
              </w:rPr>
              <w:t>optimisation</w:t>
            </w:r>
            <w:proofErr w:type="spellEnd"/>
            <w:r w:rsidRPr="00DE702C">
              <w:rPr>
                <w:i/>
                <w:iCs/>
              </w:rPr>
              <w:t xml:space="preserve"> educational interventions should include significant summative assessment (resource M) to trigger motivation and a perception of value in the education (response M) to achieve the desired competencies (O).  </w:t>
            </w:r>
          </w:p>
          <w:p w14:paraId="1D83A5CA" w14:textId="77777777" w:rsidR="000F6F25" w:rsidRPr="00EA0979"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i/>
                <w:iCs/>
              </w:rPr>
            </w:pPr>
            <w:r>
              <w:rPr>
                <w:b/>
                <w:bCs/>
              </w:rPr>
              <w:t xml:space="preserve">CMOC #18: </w:t>
            </w:r>
            <w:r w:rsidRPr="00DE702C">
              <w:rPr>
                <w:i/>
                <w:iCs/>
              </w:rPr>
              <w:t xml:space="preserve">In the undergraduate setting where assessment drives learning (C), medicines </w:t>
            </w:r>
            <w:proofErr w:type="spellStart"/>
            <w:r w:rsidRPr="00DE702C">
              <w:rPr>
                <w:i/>
                <w:iCs/>
              </w:rPr>
              <w:t>optimisation</w:t>
            </w:r>
            <w:proofErr w:type="spellEnd"/>
            <w:r w:rsidRPr="00DE702C">
              <w:rPr>
                <w:i/>
                <w:iCs/>
              </w:rPr>
              <w:t xml:space="preserve"> educational interventions that carefully align learning outcomes, activities and assessment (resource M) may be more likely to result in appropriately person-</w:t>
            </w:r>
            <w:proofErr w:type="spellStart"/>
            <w:r w:rsidRPr="00DE702C">
              <w:rPr>
                <w:i/>
                <w:iCs/>
              </w:rPr>
              <w:t>centred</w:t>
            </w:r>
            <w:proofErr w:type="spellEnd"/>
            <w:r w:rsidRPr="00DE702C">
              <w:rPr>
                <w:i/>
                <w:iCs/>
              </w:rPr>
              <w:t xml:space="preserve">, nuanced, generalist medicines </w:t>
            </w:r>
            <w:proofErr w:type="spellStart"/>
            <w:r w:rsidRPr="00DE702C">
              <w:rPr>
                <w:i/>
                <w:iCs/>
              </w:rPr>
              <w:t>optimisation</w:t>
            </w:r>
            <w:proofErr w:type="spellEnd"/>
            <w:r w:rsidRPr="00DE702C">
              <w:rPr>
                <w:i/>
                <w:iCs/>
              </w:rPr>
              <w:t xml:space="preserve"> practice (O) via motivation to learn in keeping with the requirements of assessment (response M).</w:t>
            </w:r>
          </w:p>
        </w:tc>
      </w:tr>
      <w:tr w:rsidR="00E241B1" w14:paraId="54572E38"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56370705" w14:textId="77777777" w:rsidR="000F6F25" w:rsidRDefault="000F6F25" w:rsidP="00B24313">
            <w:pPr>
              <w:spacing w:line="240" w:lineRule="auto"/>
              <w:ind w:firstLine="0"/>
            </w:pPr>
            <w:r>
              <w:lastRenderedPageBreak/>
              <w:t>M1</w:t>
            </w:r>
          </w:p>
        </w:tc>
        <w:tc>
          <w:tcPr>
            <w:tcW w:w="1866" w:type="dxa"/>
          </w:tcPr>
          <w:p w14:paraId="18152927"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D07EAD">
              <w:t>Critical reflection</w:t>
            </w:r>
          </w:p>
        </w:tc>
        <w:tc>
          <w:tcPr>
            <w:tcW w:w="6571" w:type="dxa"/>
          </w:tcPr>
          <w:p w14:paraId="7ED88AF1" w14:textId="7730C937" w:rsidR="000F6F25" w:rsidRPr="004F3E4E" w:rsidRDefault="000F6F25" w:rsidP="000F6F25">
            <w:pPr>
              <w:spacing w:after="160" w:line="240" w:lineRule="auto"/>
              <w:cnfStyle w:val="000000100000" w:firstRow="0" w:lastRow="0" w:firstColumn="0" w:lastColumn="0" w:oddVBand="0" w:evenVBand="0" w:oddHBand="1" w:evenHBand="0" w:firstRowFirstColumn="0" w:firstRowLastColumn="0" w:lastRowFirstColumn="0" w:lastRowLastColumn="0"/>
              <w:rPr>
                <w:rFonts w:cstheme="minorHAnsi"/>
              </w:rPr>
            </w:pPr>
            <w:r w:rsidRPr="004F3E4E">
              <w:rPr>
                <w:rFonts w:cstheme="minorHAnsi"/>
                <w:b/>
                <w:bCs/>
              </w:rPr>
              <w:t>CMOC #19:</w:t>
            </w:r>
            <w:r w:rsidRPr="004F3E4E">
              <w:rPr>
                <w:rFonts w:cstheme="minorHAnsi"/>
              </w:rPr>
              <w:t xml:space="preserve"> </w:t>
            </w:r>
            <w:r w:rsidRPr="004F3E4E">
              <w:rPr>
                <w:rFonts w:eastAsia="Times New Roman" w:cstheme="minorHAnsi"/>
                <w:i/>
                <w:iCs/>
                <w:color w:val="000000"/>
                <w:kern w:val="0"/>
                <w:lang w:eastAsia="en-GB"/>
              </w:rPr>
              <w:t xml:space="preserve">Many medical students have been </w:t>
            </w:r>
            <w:proofErr w:type="spellStart"/>
            <w:r w:rsidRPr="004F3E4E">
              <w:rPr>
                <w:rFonts w:eastAsia="Times New Roman" w:cstheme="minorHAnsi"/>
                <w:i/>
                <w:iCs/>
                <w:color w:val="000000"/>
                <w:kern w:val="0"/>
                <w:lang w:eastAsia="en-GB"/>
              </w:rPr>
              <w:t>socialised</w:t>
            </w:r>
            <w:proofErr w:type="spellEnd"/>
            <w:r w:rsidRPr="004F3E4E">
              <w:rPr>
                <w:rFonts w:eastAsia="Times New Roman" w:cstheme="minorHAnsi"/>
                <w:i/>
                <w:iCs/>
                <w:color w:val="000000"/>
                <w:kern w:val="0"/>
                <w:lang w:eastAsia="en-GB"/>
              </w:rPr>
              <w:t xml:space="preserve"> into the biomedical perspective on illness as they reach the end of their medical degrees, which stands at odds with a person-</w:t>
            </w:r>
            <w:proofErr w:type="spellStart"/>
            <w:r w:rsidRPr="004F3E4E">
              <w:rPr>
                <w:rFonts w:eastAsia="Times New Roman" w:cstheme="minorHAnsi"/>
                <w:i/>
                <w:iCs/>
                <w:color w:val="000000"/>
                <w:kern w:val="0"/>
                <w:lang w:eastAsia="en-GB"/>
              </w:rPr>
              <w:t>centred</w:t>
            </w:r>
            <w:proofErr w:type="spellEnd"/>
            <w:r w:rsidRPr="004F3E4E">
              <w:rPr>
                <w:rFonts w:eastAsia="Times New Roman" w:cstheme="minorHAnsi"/>
                <w:i/>
                <w:iCs/>
                <w:color w:val="000000"/>
                <w:kern w:val="0"/>
                <w:lang w:eastAsia="en-GB"/>
              </w:rPr>
              <w:t xml:space="preserve"> approach to care (C). Medicines </w:t>
            </w:r>
            <w:proofErr w:type="spellStart"/>
            <w:r w:rsidRPr="004F3E4E">
              <w:rPr>
                <w:rFonts w:eastAsia="Times New Roman" w:cstheme="minorHAnsi"/>
                <w:i/>
                <w:iCs/>
                <w:color w:val="000000"/>
                <w:kern w:val="0"/>
                <w:lang w:eastAsia="en-GB"/>
              </w:rPr>
              <w:t>optimisation</w:t>
            </w:r>
            <w:proofErr w:type="spellEnd"/>
            <w:r w:rsidRPr="004F3E4E">
              <w:rPr>
                <w:rFonts w:eastAsia="Times New Roman" w:cstheme="minorHAnsi"/>
                <w:i/>
                <w:iCs/>
                <w:color w:val="000000"/>
                <w:kern w:val="0"/>
                <w:lang w:eastAsia="en-GB"/>
              </w:rPr>
              <w:t xml:space="preserve"> educational interventions which employ activities to promote critical reflection (resource M) may trigger perspective transformation and transformative learning in students (response M) which may enable ability to practice medicines </w:t>
            </w:r>
            <w:proofErr w:type="spellStart"/>
            <w:r w:rsidRPr="004F3E4E">
              <w:rPr>
                <w:rFonts w:eastAsia="Times New Roman" w:cstheme="minorHAnsi"/>
                <w:i/>
                <w:iCs/>
                <w:color w:val="000000"/>
                <w:kern w:val="0"/>
                <w:lang w:eastAsia="en-GB"/>
              </w:rPr>
              <w:t>optimisation</w:t>
            </w:r>
            <w:proofErr w:type="spellEnd"/>
            <w:r w:rsidRPr="004F3E4E">
              <w:rPr>
                <w:rFonts w:eastAsia="Times New Roman" w:cstheme="minorHAnsi"/>
                <w:i/>
                <w:iCs/>
                <w:color w:val="000000"/>
                <w:kern w:val="0"/>
                <w:lang w:eastAsia="en-GB"/>
              </w:rPr>
              <w:t xml:space="preserve"> clinically (O).</w:t>
            </w:r>
            <w:r w:rsidRPr="004F3E4E">
              <w:rPr>
                <w:rFonts w:eastAsia="Times New Roman" w:cstheme="minorHAnsi"/>
                <w:color w:val="000000"/>
                <w:kern w:val="0"/>
                <w:lang w:eastAsia="en-GB"/>
              </w:rPr>
              <w:t xml:space="preserve"> </w:t>
            </w:r>
          </w:p>
        </w:tc>
      </w:tr>
      <w:tr w:rsidR="00E241B1" w14:paraId="7B1D761F"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2F94FF20" w14:textId="77777777" w:rsidR="000F6F25" w:rsidRDefault="000F6F25" w:rsidP="00B24313">
            <w:pPr>
              <w:spacing w:line="240" w:lineRule="auto"/>
              <w:ind w:firstLine="0"/>
            </w:pPr>
            <w:r>
              <w:t>M2</w:t>
            </w:r>
          </w:p>
        </w:tc>
        <w:tc>
          <w:tcPr>
            <w:tcW w:w="1866" w:type="dxa"/>
          </w:tcPr>
          <w:p w14:paraId="020C2DDE"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t>Cognitive and emotional capacity 'Headspace'</w:t>
            </w:r>
          </w:p>
        </w:tc>
        <w:tc>
          <w:tcPr>
            <w:tcW w:w="6571" w:type="dxa"/>
          </w:tcPr>
          <w:p w14:paraId="28485CD1"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t xml:space="preserve">See CMOC #2 and 9. </w:t>
            </w:r>
          </w:p>
        </w:tc>
      </w:tr>
      <w:tr w:rsidR="00E241B1" w14:paraId="75F469BF"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34497CF2" w14:textId="77777777" w:rsidR="000F6F25" w:rsidRDefault="000F6F25" w:rsidP="00B24313">
            <w:pPr>
              <w:spacing w:line="240" w:lineRule="auto"/>
              <w:ind w:firstLine="0"/>
            </w:pPr>
            <w:r>
              <w:t>M3</w:t>
            </w:r>
          </w:p>
        </w:tc>
        <w:tc>
          <w:tcPr>
            <w:tcW w:w="1866" w:type="dxa"/>
          </w:tcPr>
          <w:p w14:paraId="024B2928"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B04324">
              <w:t>Understanding of the whole person in context</w:t>
            </w:r>
          </w:p>
        </w:tc>
        <w:tc>
          <w:tcPr>
            <w:tcW w:w="6571" w:type="dxa"/>
          </w:tcPr>
          <w:p w14:paraId="1876A3D3" w14:textId="77777777" w:rsidR="000F6F25" w:rsidRPr="00916E4F"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rFonts w:cstheme="minorHAnsi"/>
                <w:i/>
                <w:iCs/>
              </w:rPr>
            </w:pPr>
            <w:r w:rsidRPr="00916E4F">
              <w:rPr>
                <w:rFonts w:cstheme="minorHAnsi"/>
                <w:b/>
                <w:bCs/>
              </w:rPr>
              <w:t>CMOC #21:</w:t>
            </w:r>
            <w:r w:rsidRPr="00916E4F">
              <w:rPr>
                <w:rFonts w:cstheme="minorHAnsi"/>
              </w:rPr>
              <w:t xml:space="preserve"> </w:t>
            </w:r>
            <w:r w:rsidRPr="00916E4F">
              <w:rPr>
                <w:rFonts w:cstheme="minorHAnsi"/>
                <w:i/>
                <w:iCs/>
              </w:rPr>
              <w:t xml:space="preserve">The provision of tailored prescribing recommendations relies on an understanding of the patient as a whole person (C). Medicines </w:t>
            </w:r>
            <w:proofErr w:type="spellStart"/>
            <w:r w:rsidRPr="00916E4F">
              <w:rPr>
                <w:rFonts w:cstheme="minorHAnsi"/>
                <w:i/>
                <w:iCs/>
              </w:rPr>
              <w:t>optimisation</w:t>
            </w:r>
            <w:proofErr w:type="spellEnd"/>
            <w:r w:rsidRPr="00916E4F">
              <w:rPr>
                <w:rFonts w:cstheme="minorHAnsi"/>
                <w:i/>
                <w:iCs/>
              </w:rPr>
              <w:t xml:space="preserve"> educational interventions that highlight the practical importance of understanding the patient as a whole person to improve patient outcomes (resource M) may lead to a perception of greater value and engagement with this education in learners (response M) and result in a person-centered, generalist approach to medicines </w:t>
            </w:r>
            <w:proofErr w:type="spellStart"/>
            <w:r w:rsidRPr="00916E4F">
              <w:rPr>
                <w:rFonts w:cstheme="minorHAnsi"/>
                <w:i/>
                <w:iCs/>
              </w:rPr>
              <w:t>optimisation</w:t>
            </w:r>
            <w:proofErr w:type="spellEnd"/>
            <w:r w:rsidRPr="00916E4F">
              <w:rPr>
                <w:rFonts w:cstheme="minorHAnsi"/>
                <w:i/>
                <w:iCs/>
              </w:rPr>
              <w:t xml:space="preserve"> (O). </w:t>
            </w:r>
          </w:p>
          <w:p w14:paraId="1A77834A" w14:textId="77777777" w:rsidR="000F6F25" w:rsidRPr="00916E4F"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i/>
                <w:iCs/>
              </w:rPr>
            </w:pPr>
            <w:r w:rsidRPr="00916E4F">
              <w:rPr>
                <w:rFonts w:cstheme="minorHAnsi"/>
                <w:b/>
                <w:bCs/>
              </w:rPr>
              <w:t>CMOC #22:</w:t>
            </w:r>
            <w:r w:rsidRPr="00916E4F">
              <w:rPr>
                <w:rFonts w:cstheme="minorHAnsi"/>
              </w:rPr>
              <w:t xml:space="preserve"> </w:t>
            </w:r>
            <w:r w:rsidRPr="00916E4F">
              <w:rPr>
                <w:rFonts w:cstheme="minorHAnsi"/>
                <w:i/>
                <w:iCs/>
              </w:rPr>
              <w:t xml:space="preserve">A person-centered, bio-psycho-social approach to the consultation is likely to unearth a large number of patient problems and evoke emotions in the patient and student (C). If medicines </w:t>
            </w:r>
            <w:proofErr w:type="spellStart"/>
            <w:r w:rsidRPr="00916E4F">
              <w:rPr>
                <w:rFonts w:cstheme="minorHAnsi"/>
                <w:i/>
                <w:iCs/>
              </w:rPr>
              <w:t>optimisation</w:t>
            </w:r>
            <w:proofErr w:type="spellEnd"/>
            <w:r w:rsidRPr="00916E4F">
              <w:rPr>
                <w:rFonts w:cstheme="minorHAnsi"/>
                <w:i/>
                <w:iCs/>
              </w:rPr>
              <w:t xml:space="preserve"> educational interventions promote an exploration of the patient as a whole person but provide no resources to process or respond to the issues this raises (resource M), learners may be reluctant to trial this skill (response M) and may therefore be unable to make </w:t>
            </w:r>
            <w:proofErr w:type="spellStart"/>
            <w:r w:rsidRPr="00916E4F">
              <w:rPr>
                <w:rFonts w:cstheme="minorHAnsi"/>
                <w:i/>
                <w:iCs/>
              </w:rPr>
              <w:t>individualised</w:t>
            </w:r>
            <w:proofErr w:type="spellEnd"/>
            <w:r w:rsidRPr="00916E4F">
              <w:rPr>
                <w:rFonts w:cstheme="minorHAnsi"/>
                <w:i/>
                <w:iCs/>
              </w:rPr>
              <w:t xml:space="preserve"> medicines </w:t>
            </w:r>
            <w:proofErr w:type="spellStart"/>
            <w:r w:rsidRPr="00916E4F">
              <w:rPr>
                <w:rFonts w:cstheme="minorHAnsi"/>
                <w:i/>
                <w:iCs/>
              </w:rPr>
              <w:t>optimisation</w:t>
            </w:r>
            <w:proofErr w:type="spellEnd"/>
            <w:r w:rsidRPr="00916E4F">
              <w:rPr>
                <w:rFonts w:cstheme="minorHAnsi"/>
                <w:i/>
                <w:iCs/>
              </w:rPr>
              <w:t xml:space="preserve"> recommendations in practice (O).</w:t>
            </w:r>
            <w:r w:rsidRPr="007E5D36">
              <w:rPr>
                <w:i/>
                <w:iCs/>
              </w:rPr>
              <w:t xml:space="preserve">  </w:t>
            </w:r>
          </w:p>
        </w:tc>
      </w:tr>
      <w:tr w:rsidR="00E241B1" w14:paraId="43F78D1A"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3C89C99C" w14:textId="77777777" w:rsidR="000F6F25" w:rsidRDefault="000F6F25" w:rsidP="00B24313">
            <w:pPr>
              <w:spacing w:line="240" w:lineRule="auto"/>
              <w:ind w:firstLine="0"/>
            </w:pPr>
            <w:r>
              <w:t>M4</w:t>
            </w:r>
          </w:p>
        </w:tc>
        <w:tc>
          <w:tcPr>
            <w:tcW w:w="1866" w:type="dxa"/>
          </w:tcPr>
          <w:p w14:paraId="0D083E04"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rsidRPr="00F57F84">
              <w:t>Understanding of one's own roles, responsibilities and expertise and those of the other members of the multidisciplinary team</w:t>
            </w:r>
          </w:p>
        </w:tc>
        <w:tc>
          <w:tcPr>
            <w:tcW w:w="6571" w:type="dxa"/>
          </w:tcPr>
          <w:p w14:paraId="103FD8DA" w14:textId="77777777" w:rsidR="000F6F25" w:rsidRPr="003018E4"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3018E4">
              <w:rPr>
                <w:rFonts w:eastAsia="Times New Roman" w:cstheme="minorHAnsi"/>
                <w:b/>
                <w:bCs/>
                <w:color w:val="000000"/>
                <w:kern w:val="0"/>
                <w:lang w:eastAsia="en-GB"/>
              </w:rPr>
              <w:t>CMOC #23:</w:t>
            </w:r>
            <w:r w:rsidRPr="003018E4">
              <w:rPr>
                <w:rFonts w:eastAsia="Times New Roman" w:cstheme="minorHAnsi"/>
                <w:color w:val="000000"/>
                <w:kern w:val="0"/>
                <w:lang w:eastAsia="en-GB"/>
              </w:rPr>
              <w:t xml:space="preserve"> </w:t>
            </w:r>
            <w:r w:rsidRPr="003018E4">
              <w:rPr>
                <w:rFonts w:eastAsia="Times New Roman" w:cstheme="minorHAnsi"/>
                <w:i/>
                <w:iCs/>
                <w:color w:val="000000"/>
                <w:kern w:val="0"/>
                <w:lang w:eastAsia="en-GB"/>
              </w:rPr>
              <w:t xml:space="preserve">Physicians may have no role in some of the problems raised by patients during person-centered attempts to </w:t>
            </w:r>
            <w:proofErr w:type="spellStart"/>
            <w:r w:rsidRPr="003018E4">
              <w:rPr>
                <w:rFonts w:eastAsia="Times New Roman" w:cstheme="minorHAnsi"/>
                <w:i/>
                <w:iCs/>
                <w:color w:val="000000"/>
                <w:kern w:val="0"/>
                <w:lang w:eastAsia="en-GB"/>
              </w:rPr>
              <w:t>optimise</w:t>
            </w:r>
            <w:proofErr w:type="spellEnd"/>
            <w:r w:rsidRPr="003018E4">
              <w:rPr>
                <w:rFonts w:eastAsia="Times New Roman" w:cstheme="minorHAnsi"/>
                <w:i/>
                <w:iCs/>
                <w:color w:val="000000"/>
                <w:kern w:val="0"/>
                <w:lang w:eastAsia="en-GB"/>
              </w:rPr>
              <w:t xml:space="preserve"> medications</w:t>
            </w:r>
            <w:r>
              <w:rPr>
                <w:rFonts w:eastAsia="Times New Roman" w:cstheme="minorHAnsi"/>
                <w:i/>
                <w:iCs/>
                <w:color w:val="000000"/>
                <w:kern w:val="0"/>
                <w:lang w:eastAsia="en-GB"/>
              </w:rPr>
              <w:t>,</w:t>
            </w:r>
            <w:r w:rsidRPr="003018E4">
              <w:rPr>
                <w:rFonts w:eastAsia="Times New Roman" w:cstheme="minorHAnsi"/>
                <w:i/>
                <w:iCs/>
                <w:color w:val="000000"/>
                <w:kern w:val="0"/>
                <w:lang w:eastAsia="en-GB"/>
              </w:rPr>
              <w:t xml:space="preserve"> where</w:t>
            </w:r>
            <w:r>
              <w:rPr>
                <w:rFonts w:eastAsia="Times New Roman" w:cstheme="minorHAnsi"/>
                <w:i/>
                <w:iCs/>
                <w:color w:val="000000"/>
                <w:kern w:val="0"/>
                <w:lang w:eastAsia="en-GB"/>
              </w:rPr>
              <w:t>as</w:t>
            </w:r>
            <w:r w:rsidRPr="003018E4">
              <w:rPr>
                <w:rFonts w:eastAsia="Times New Roman" w:cstheme="minorHAnsi"/>
                <w:i/>
                <w:iCs/>
                <w:color w:val="000000"/>
                <w:kern w:val="0"/>
                <w:lang w:eastAsia="en-GB"/>
              </w:rPr>
              <w:t xml:space="preserve"> other professionals may be effective (C). If medicines </w:t>
            </w:r>
            <w:proofErr w:type="spellStart"/>
            <w:r w:rsidRPr="003018E4">
              <w:rPr>
                <w:rFonts w:eastAsia="Times New Roman" w:cstheme="minorHAnsi"/>
                <w:i/>
                <w:iCs/>
                <w:color w:val="000000"/>
                <w:kern w:val="0"/>
                <w:lang w:eastAsia="en-GB"/>
              </w:rPr>
              <w:t>optimisation</w:t>
            </w:r>
            <w:proofErr w:type="spellEnd"/>
            <w:r w:rsidRPr="003018E4">
              <w:rPr>
                <w:rFonts w:eastAsia="Times New Roman" w:cstheme="minorHAnsi"/>
                <w:i/>
                <w:iCs/>
                <w:color w:val="000000"/>
                <w:kern w:val="0"/>
                <w:lang w:eastAsia="en-GB"/>
              </w:rPr>
              <w:t xml:space="preserve"> educational interventions provide IPE that gives students an understanding of the roles</w:t>
            </w:r>
            <w:r w:rsidRPr="003018E4">
              <w:rPr>
                <w:rFonts w:cstheme="minorHAnsi"/>
                <w:i/>
                <w:iCs/>
              </w:rPr>
              <w:t xml:space="preserve"> and expertise of the wider MDT (resource M) this may promote engagement with, and practice of, person-centered medicines </w:t>
            </w:r>
            <w:proofErr w:type="spellStart"/>
            <w:r w:rsidRPr="003018E4">
              <w:rPr>
                <w:rFonts w:cstheme="minorHAnsi"/>
                <w:i/>
                <w:iCs/>
              </w:rPr>
              <w:t>optimisation</w:t>
            </w:r>
            <w:proofErr w:type="spellEnd"/>
            <w:r w:rsidRPr="003018E4">
              <w:rPr>
                <w:rFonts w:cstheme="minorHAnsi"/>
                <w:i/>
                <w:iCs/>
              </w:rPr>
              <w:t xml:space="preserve"> in the longer term (O) by a perception of efficacy in self and in the process (response M).</w:t>
            </w:r>
          </w:p>
          <w:p w14:paraId="7C6EDBEA" w14:textId="77777777" w:rsidR="000F6F25" w:rsidRDefault="000F6F25" w:rsidP="000F6F25">
            <w:pPr>
              <w:spacing w:after="160" w:line="240" w:lineRule="auto"/>
              <w:cnfStyle w:val="000000000000" w:firstRow="0" w:lastRow="0" w:firstColumn="0" w:lastColumn="0" w:oddVBand="0" w:evenVBand="0" w:oddHBand="0" w:evenHBand="0" w:firstRowFirstColumn="0" w:firstRowLastColumn="0" w:lastRowFirstColumn="0" w:lastRowLastColumn="0"/>
            </w:pPr>
            <w:r w:rsidRPr="003018E4">
              <w:rPr>
                <w:rFonts w:cstheme="minorHAnsi"/>
                <w:b/>
                <w:bCs/>
              </w:rPr>
              <w:t>CMOC #24:</w:t>
            </w:r>
            <w:r w:rsidRPr="003018E4">
              <w:rPr>
                <w:rFonts w:cstheme="minorHAnsi"/>
              </w:rPr>
              <w:t xml:space="preserve"> </w:t>
            </w:r>
            <w:r w:rsidRPr="003018E4">
              <w:rPr>
                <w:rFonts w:cstheme="minorHAnsi"/>
                <w:i/>
                <w:iCs/>
              </w:rPr>
              <w:t xml:space="preserve">Unclear responsibilities in the task of medicines </w:t>
            </w:r>
            <w:proofErr w:type="spellStart"/>
            <w:r w:rsidRPr="003018E4">
              <w:rPr>
                <w:rFonts w:cstheme="minorHAnsi"/>
                <w:i/>
                <w:iCs/>
              </w:rPr>
              <w:t>optimisation</w:t>
            </w:r>
            <w:proofErr w:type="spellEnd"/>
            <w:r w:rsidRPr="003018E4">
              <w:rPr>
                <w:rFonts w:cstheme="minorHAnsi"/>
                <w:i/>
                <w:iCs/>
              </w:rPr>
              <w:t xml:space="preserve"> can act as a barrier to its clinical practice (C). </w:t>
            </w:r>
            <w:r w:rsidRPr="003018E4">
              <w:rPr>
                <w:rFonts w:eastAsia="Times New Roman" w:cstheme="minorHAnsi"/>
                <w:i/>
                <w:iCs/>
                <w:color w:val="000000"/>
                <w:kern w:val="0"/>
                <w:lang w:eastAsia="en-GB"/>
              </w:rPr>
              <w:t xml:space="preserve">If medicines </w:t>
            </w:r>
            <w:proofErr w:type="spellStart"/>
            <w:r w:rsidRPr="003018E4">
              <w:rPr>
                <w:rFonts w:eastAsia="Times New Roman" w:cstheme="minorHAnsi"/>
                <w:i/>
                <w:iCs/>
                <w:color w:val="000000"/>
                <w:kern w:val="0"/>
                <w:lang w:eastAsia="en-GB"/>
              </w:rPr>
              <w:t>optimisation</w:t>
            </w:r>
            <w:proofErr w:type="spellEnd"/>
            <w:r w:rsidRPr="003018E4">
              <w:rPr>
                <w:rFonts w:eastAsia="Times New Roman" w:cstheme="minorHAnsi"/>
                <w:i/>
                <w:iCs/>
                <w:color w:val="000000"/>
                <w:kern w:val="0"/>
                <w:lang w:eastAsia="en-GB"/>
              </w:rPr>
              <w:t xml:space="preserve"> educational interventions provide IPE that give learners the opportunity to discuss roles and responsibilities within the medicines </w:t>
            </w:r>
            <w:proofErr w:type="spellStart"/>
            <w:r w:rsidRPr="003018E4">
              <w:rPr>
                <w:rFonts w:eastAsia="Times New Roman" w:cstheme="minorHAnsi"/>
                <w:i/>
                <w:iCs/>
                <w:color w:val="000000"/>
                <w:kern w:val="0"/>
                <w:lang w:eastAsia="en-GB"/>
              </w:rPr>
              <w:t>optimisation</w:t>
            </w:r>
            <w:proofErr w:type="spellEnd"/>
            <w:r w:rsidRPr="003018E4">
              <w:rPr>
                <w:rFonts w:eastAsia="Times New Roman" w:cstheme="minorHAnsi"/>
                <w:i/>
                <w:iCs/>
                <w:color w:val="000000"/>
                <w:kern w:val="0"/>
                <w:lang w:eastAsia="en-GB"/>
              </w:rPr>
              <w:t xml:space="preserve"> process (resource M), learners may perceive clarity in roles via critical </w:t>
            </w:r>
            <w:r w:rsidRPr="003018E4">
              <w:rPr>
                <w:rFonts w:eastAsia="Times New Roman" w:cstheme="minorHAnsi"/>
                <w:i/>
                <w:iCs/>
                <w:color w:val="000000"/>
                <w:kern w:val="0"/>
                <w:lang w:eastAsia="en-GB"/>
              </w:rPr>
              <w:lastRenderedPageBreak/>
              <w:t>reflection (response M) and feel they have a stake and purpose in the task (O).</w:t>
            </w:r>
            <w:r>
              <w:rPr>
                <w:rFonts w:ascii="Times New Roman" w:eastAsia="Times New Roman" w:hAnsi="Times New Roman" w:cs="Times New Roman"/>
                <w:color w:val="000000"/>
                <w:kern w:val="0"/>
                <w:lang w:eastAsia="en-GB"/>
              </w:rPr>
              <w:t xml:space="preserve"> </w:t>
            </w:r>
          </w:p>
        </w:tc>
      </w:tr>
      <w:tr w:rsidR="00E241B1" w14:paraId="201A49DB"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0AED0A45" w14:textId="77777777" w:rsidR="000F6F25" w:rsidRDefault="000F6F25" w:rsidP="00B24313">
            <w:pPr>
              <w:spacing w:line="240" w:lineRule="auto"/>
              <w:ind w:firstLine="0"/>
            </w:pPr>
            <w:r>
              <w:lastRenderedPageBreak/>
              <w:t>M5</w:t>
            </w:r>
          </w:p>
        </w:tc>
        <w:tc>
          <w:tcPr>
            <w:tcW w:w="1866" w:type="dxa"/>
          </w:tcPr>
          <w:p w14:paraId="42AFBB27"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C50BDF">
              <w:t>Cognitive dissonance</w:t>
            </w:r>
          </w:p>
        </w:tc>
        <w:tc>
          <w:tcPr>
            <w:tcW w:w="6571" w:type="dxa"/>
          </w:tcPr>
          <w:p w14:paraId="6AABA8F2" w14:textId="77777777" w:rsidR="000F6F25"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kern w:val="0"/>
                <w:lang w:eastAsia="en-GB"/>
              </w:rPr>
            </w:pPr>
            <w:r w:rsidRPr="00C3267F">
              <w:rPr>
                <w:rFonts w:cstheme="minorHAnsi"/>
                <w:b/>
                <w:bCs/>
              </w:rPr>
              <w:t>CMOC #20:</w:t>
            </w:r>
            <w:r w:rsidRPr="00C3267F">
              <w:rPr>
                <w:rFonts w:cstheme="minorHAnsi"/>
              </w:rPr>
              <w:t xml:space="preserve"> </w:t>
            </w:r>
            <w:r w:rsidRPr="00C3267F">
              <w:rPr>
                <w:rFonts w:eastAsia="Times New Roman" w:cstheme="minorHAnsi"/>
                <w:i/>
                <w:iCs/>
                <w:color w:val="000000"/>
                <w:kern w:val="0"/>
                <w:lang w:eastAsia="en-GB"/>
              </w:rPr>
              <w:t xml:space="preserve">Many medical students have been </w:t>
            </w:r>
            <w:proofErr w:type="spellStart"/>
            <w:r w:rsidRPr="00C3267F">
              <w:rPr>
                <w:rFonts w:eastAsia="Times New Roman" w:cstheme="minorHAnsi"/>
                <w:i/>
                <w:iCs/>
                <w:color w:val="000000"/>
                <w:kern w:val="0"/>
                <w:lang w:eastAsia="en-GB"/>
              </w:rPr>
              <w:t>socialised</w:t>
            </w:r>
            <w:proofErr w:type="spellEnd"/>
            <w:r w:rsidRPr="00C3267F">
              <w:rPr>
                <w:rFonts w:eastAsia="Times New Roman" w:cstheme="minorHAnsi"/>
                <w:i/>
                <w:iCs/>
                <w:color w:val="000000"/>
                <w:kern w:val="0"/>
                <w:lang w:eastAsia="en-GB"/>
              </w:rPr>
              <w:t xml:space="preserve"> into the biomedical perspective on illness by the time they approach the end of their medical degrees (C). A medicines optimization educational intervention that includes activities providing a discomforting dilemma to this perspective and a method to process it (resource M) may trigger critical reflection (response M) and lead to the perspective transformation required for the practice of generalist medicines optimization (O). </w:t>
            </w:r>
          </w:p>
          <w:p w14:paraId="567D4DB0" w14:textId="77777777" w:rsidR="000F6F25" w:rsidRPr="007C63B7"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rPr>
            </w:pPr>
            <w:r w:rsidRPr="007C63B7">
              <w:rPr>
                <w:rFonts w:eastAsia="Times New Roman" w:cstheme="minorHAnsi"/>
                <w:color w:val="000000"/>
                <w:kern w:val="0"/>
                <w:lang w:eastAsia="en-GB"/>
              </w:rPr>
              <w:t>Also see CMOC #1.</w:t>
            </w:r>
          </w:p>
        </w:tc>
      </w:tr>
      <w:tr w:rsidR="00E241B1" w14:paraId="3E08F1D0"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2B902622" w14:textId="77777777" w:rsidR="000F6F25" w:rsidRDefault="000F6F25" w:rsidP="00B24313">
            <w:pPr>
              <w:spacing w:line="240" w:lineRule="auto"/>
              <w:ind w:firstLine="0"/>
            </w:pPr>
            <w:r>
              <w:t>M6</w:t>
            </w:r>
          </w:p>
        </w:tc>
        <w:tc>
          <w:tcPr>
            <w:tcW w:w="1866" w:type="dxa"/>
          </w:tcPr>
          <w:p w14:paraId="5413BC71"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t>Self-efficacy</w:t>
            </w:r>
          </w:p>
        </w:tc>
        <w:tc>
          <w:tcPr>
            <w:tcW w:w="6571" w:type="dxa"/>
          </w:tcPr>
          <w:p w14:paraId="33248F78" w14:textId="77777777" w:rsidR="000F6F25" w:rsidRDefault="000F6F25" w:rsidP="000F6F25">
            <w:pPr>
              <w:spacing w:after="160" w:line="240" w:lineRule="auto"/>
              <w:cnfStyle w:val="000000000000" w:firstRow="0" w:lastRow="0" w:firstColumn="0" w:lastColumn="0" w:oddVBand="0" w:evenVBand="0" w:oddHBand="0" w:evenHBand="0" w:firstRowFirstColumn="0" w:firstRowLastColumn="0" w:lastRowFirstColumn="0" w:lastRowLastColumn="0"/>
            </w:pPr>
            <w:r w:rsidRPr="007A0CC0">
              <w:rPr>
                <w:b/>
                <w:bCs/>
              </w:rPr>
              <w:t>CMOC #25:</w:t>
            </w:r>
            <w:r>
              <w:t xml:space="preserve"> </w:t>
            </w:r>
            <w:r w:rsidRPr="007A0CC0">
              <w:rPr>
                <w:i/>
                <w:iCs/>
              </w:rPr>
              <w:t xml:space="preserve">The practice of medicines </w:t>
            </w:r>
            <w:proofErr w:type="spellStart"/>
            <w:r w:rsidRPr="007A0CC0">
              <w:rPr>
                <w:i/>
                <w:iCs/>
              </w:rPr>
              <w:t>optimisation</w:t>
            </w:r>
            <w:proofErr w:type="spellEnd"/>
            <w:r w:rsidRPr="007A0CC0">
              <w:rPr>
                <w:i/>
                <w:iCs/>
              </w:rPr>
              <w:t xml:space="preserve"> requires integration of a range of knowledge, skills, attitudes and </w:t>
            </w:r>
            <w:proofErr w:type="spellStart"/>
            <w:r w:rsidRPr="007A0CC0">
              <w:rPr>
                <w:i/>
                <w:iCs/>
              </w:rPr>
              <w:t>behaviours</w:t>
            </w:r>
            <w:proofErr w:type="spellEnd"/>
            <w:r w:rsidRPr="007A0CC0">
              <w:rPr>
                <w:i/>
                <w:iCs/>
              </w:rPr>
              <w:t xml:space="preserve"> (C). Medicines </w:t>
            </w:r>
            <w:proofErr w:type="spellStart"/>
            <w:r w:rsidRPr="007A0CC0">
              <w:rPr>
                <w:i/>
                <w:iCs/>
              </w:rPr>
              <w:t>optimisation</w:t>
            </w:r>
            <w:proofErr w:type="spellEnd"/>
            <w:r w:rsidRPr="007A0CC0">
              <w:rPr>
                <w:i/>
                <w:iCs/>
              </w:rPr>
              <w:t xml:space="preserve"> educational interventions that provide learning environments that facilitate the integration and synthesis of these attributes (resource M) may trigger self-efficacy in the task (response M) and enable ongoing </w:t>
            </w:r>
            <w:proofErr w:type="spellStart"/>
            <w:r w:rsidRPr="007A0CC0">
              <w:rPr>
                <w:i/>
                <w:iCs/>
              </w:rPr>
              <w:t>trialling</w:t>
            </w:r>
            <w:proofErr w:type="spellEnd"/>
            <w:r w:rsidRPr="007A0CC0">
              <w:rPr>
                <w:i/>
                <w:iCs/>
              </w:rPr>
              <w:t xml:space="preserve"> and practice of medicines </w:t>
            </w:r>
            <w:proofErr w:type="spellStart"/>
            <w:r w:rsidRPr="007A0CC0">
              <w:rPr>
                <w:i/>
                <w:iCs/>
              </w:rPr>
              <w:t>optimisation</w:t>
            </w:r>
            <w:proofErr w:type="spellEnd"/>
            <w:r w:rsidRPr="007A0CC0">
              <w:rPr>
                <w:i/>
                <w:iCs/>
              </w:rPr>
              <w:t xml:space="preserve"> (O).</w:t>
            </w:r>
            <w:r>
              <w:t xml:space="preserve"> </w:t>
            </w:r>
          </w:p>
          <w:p w14:paraId="14312FF1" w14:textId="32CE6BB5" w:rsidR="007C63B7" w:rsidRDefault="007C63B7" w:rsidP="000F6F25">
            <w:pPr>
              <w:spacing w:after="160" w:line="240" w:lineRule="auto"/>
              <w:cnfStyle w:val="000000000000" w:firstRow="0" w:lastRow="0" w:firstColumn="0" w:lastColumn="0" w:oddVBand="0" w:evenVBand="0" w:oddHBand="0" w:evenHBand="0" w:firstRowFirstColumn="0" w:firstRowLastColumn="0" w:lastRowFirstColumn="0" w:lastRowLastColumn="0"/>
            </w:pPr>
            <w:r>
              <w:t>Also see CMOC #23.</w:t>
            </w:r>
          </w:p>
        </w:tc>
      </w:tr>
      <w:tr w:rsidR="00E241B1" w14:paraId="4952F52E"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78319A6A" w14:textId="77777777" w:rsidR="000F6F25" w:rsidRDefault="000F6F25" w:rsidP="00B24313">
            <w:pPr>
              <w:spacing w:line="240" w:lineRule="auto"/>
              <w:ind w:firstLine="0"/>
            </w:pPr>
            <w:r>
              <w:t>M7</w:t>
            </w:r>
          </w:p>
        </w:tc>
        <w:tc>
          <w:tcPr>
            <w:tcW w:w="1866" w:type="dxa"/>
          </w:tcPr>
          <w:p w14:paraId="21FDDD41"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ED5692">
              <w:t>Feeling overwhelmed</w:t>
            </w:r>
          </w:p>
        </w:tc>
        <w:tc>
          <w:tcPr>
            <w:tcW w:w="6571" w:type="dxa"/>
          </w:tcPr>
          <w:p w14:paraId="231DCD1F" w14:textId="77777777" w:rsidR="000F6F25" w:rsidRDefault="000F6F25" w:rsidP="000F6F25">
            <w:pPr>
              <w:spacing w:after="160" w:line="240" w:lineRule="auto"/>
              <w:cnfStyle w:val="000000100000" w:firstRow="0" w:lastRow="0" w:firstColumn="0" w:lastColumn="0" w:oddVBand="0" w:evenVBand="0" w:oddHBand="1" w:evenHBand="0" w:firstRowFirstColumn="0" w:firstRowLastColumn="0" w:lastRowFirstColumn="0" w:lastRowLastColumn="0"/>
            </w:pPr>
            <w:r w:rsidRPr="00E274F0">
              <w:rPr>
                <w:b/>
                <w:bCs/>
              </w:rPr>
              <w:t>CMOC #26:</w:t>
            </w:r>
            <w:r>
              <w:t xml:space="preserve"> </w:t>
            </w:r>
            <w:r w:rsidRPr="00E274F0">
              <w:rPr>
                <w:i/>
                <w:iCs/>
              </w:rPr>
              <w:t xml:space="preserve">Many medical students towards the end of their degrees are </w:t>
            </w:r>
            <w:proofErr w:type="spellStart"/>
            <w:r w:rsidRPr="00E274F0">
              <w:rPr>
                <w:i/>
                <w:iCs/>
              </w:rPr>
              <w:t>socialised</w:t>
            </w:r>
            <w:proofErr w:type="spellEnd"/>
            <w:r w:rsidRPr="00E274F0">
              <w:rPr>
                <w:i/>
                <w:iCs/>
              </w:rPr>
              <w:t xml:space="preserve"> into the biomedical perspective of illness and have limited headspace due to other curricula requirements (C). Medicines </w:t>
            </w:r>
            <w:proofErr w:type="spellStart"/>
            <w:r w:rsidRPr="00E274F0">
              <w:rPr>
                <w:i/>
                <w:iCs/>
              </w:rPr>
              <w:t>optimisation</w:t>
            </w:r>
            <w:proofErr w:type="spellEnd"/>
            <w:r w:rsidRPr="00E274F0">
              <w:rPr>
                <w:i/>
                <w:iCs/>
              </w:rPr>
              <w:t xml:space="preserve"> educational interventions that introduce principles of PCC and </w:t>
            </w:r>
            <w:proofErr w:type="spellStart"/>
            <w:r w:rsidRPr="00E274F0">
              <w:rPr>
                <w:i/>
                <w:iCs/>
              </w:rPr>
              <w:t>generalism</w:t>
            </w:r>
            <w:proofErr w:type="spellEnd"/>
            <w:r w:rsidRPr="00E274F0">
              <w:rPr>
                <w:i/>
                <w:iCs/>
              </w:rPr>
              <w:t xml:space="preserve"> but fail to facilitate its processing and integration into existing illness perspectives (resource M) may cause learners to feel overwhelmed by the education (response M) and therefore reject the education and fail to practice it as a means to preserve their cognitive and emotional capacity (O).</w:t>
            </w:r>
          </w:p>
        </w:tc>
      </w:tr>
      <w:tr w:rsidR="00E241B1" w14:paraId="0A2186A8"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0E94B42A" w14:textId="77777777" w:rsidR="000F6F25" w:rsidRDefault="000F6F25" w:rsidP="00B24313">
            <w:pPr>
              <w:spacing w:line="240" w:lineRule="auto"/>
              <w:ind w:firstLine="0"/>
            </w:pPr>
            <w:r>
              <w:t>O1</w:t>
            </w:r>
          </w:p>
        </w:tc>
        <w:tc>
          <w:tcPr>
            <w:tcW w:w="1866" w:type="dxa"/>
          </w:tcPr>
          <w:p w14:paraId="79D0698C"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rsidRPr="009D1472">
              <w:t>Development of a generalist approach to medicine</w:t>
            </w:r>
          </w:p>
        </w:tc>
        <w:tc>
          <w:tcPr>
            <w:tcW w:w="6571" w:type="dxa"/>
          </w:tcPr>
          <w:p w14:paraId="4B6E2C33" w14:textId="77777777" w:rsidR="000F6F2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pPr>
            <w:r w:rsidRPr="000856D5">
              <w:rPr>
                <w:b/>
                <w:bCs/>
              </w:rPr>
              <w:t>CMOC #27:</w:t>
            </w:r>
            <w:r>
              <w:t xml:space="preserve"> </w:t>
            </w:r>
            <w:r w:rsidRPr="000856D5">
              <w:rPr>
                <w:i/>
                <w:iCs/>
              </w:rPr>
              <w:t xml:space="preserve">The effective practice of medicines </w:t>
            </w:r>
            <w:proofErr w:type="spellStart"/>
            <w:r w:rsidRPr="000856D5">
              <w:rPr>
                <w:i/>
                <w:iCs/>
              </w:rPr>
              <w:t>optimisation</w:t>
            </w:r>
            <w:proofErr w:type="spellEnd"/>
            <w:r w:rsidRPr="000856D5">
              <w:rPr>
                <w:i/>
                <w:iCs/>
              </w:rPr>
              <w:t xml:space="preserve"> requires clinicians to step outside of clinical practice guidelines (C). Medicines </w:t>
            </w:r>
            <w:proofErr w:type="spellStart"/>
            <w:r w:rsidRPr="000856D5">
              <w:rPr>
                <w:i/>
                <w:iCs/>
              </w:rPr>
              <w:t>optimisation</w:t>
            </w:r>
            <w:proofErr w:type="spellEnd"/>
            <w:r w:rsidRPr="000856D5">
              <w:rPr>
                <w:i/>
                <w:iCs/>
              </w:rPr>
              <w:t xml:space="preserve"> educational interventions which promote a whole-person-in-context view of illness (resource M) may trigger the </w:t>
            </w:r>
            <w:proofErr w:type="spellStart"/>
            <w:r w:rsidRPr="000856D5">
              <w:rPr>
                <w:i/>
                <w:iCs/>
              </w:rPr>
              <w:t>trialling</w:t>
            </w:r>
            <w:proofErr w:type="spellEnd"/>
            <w:r w:rsidRPr="000856D5">
              <w:rPr>
                <w:i/>
                <w:iCs/>
              </w:rPr>
              <w:t xml:space="preserve"> and practice of PCC and SDM in learners (response M) and form a foundation on which to practice a generalist approach to medicine ongoing (O).</w:t>
            </w:r>
            <w:r>
              <w:t xml:space="preserve"> </w:t>
            </w:r>
          </w:p>
          <w:p w14:paraId="5CA2829B" w14:textId="77777777" w:rsidR="000F6F25" w:rsidRDefault="000F6F25" w:rsidP="000F6F25">
            <w:pPr>
              <w:spacing w:after="160" w:line="240" w:lineRule="auto"/>
              <w:cnfStyle w:val="000000000000" w:firstRow="0" w:lastRow="0" w:firstColumn="0" w:lastColumn="0" w:oddVBand="0" w:evenVBand="0" w:oddHBand="0" w:evenHBand="0" w:firstRowFirstColumn="0" w:firstRowLastColumn="0" w:lastRowFirstColumn="0" w:lastRowLastColumn="0"/>
            </w:pPr>
            <w:r w:rsidRPr="000856D5">
              <w:rPr>
                <w:b/>
                <w:bCs/>
              </w:rPr>
              <w:t>CMOC #28:</w:t>
            </w:r>
            <w:r>
              <w:t xml:space="preserve"> </w:t>
            </w:r>
            <w:r w:rsidRPr="000856D5">
              <w:rPr>
                <w:i/>
                <w:iCs/>
              </w:rPr>
              <w:t xml:space="preserve">The effective practice of medicines </w:t>
            </w:r>
            <w:proofErr w:type="spellStart"/>
            <w:r w:rsidRPr="000856D5">
              <w:rPr>
                <w:i/>
                <w:iCs/>
              </w:rPr>
              <w:t>optimisation</w:t>
            </w:r>
            <w:proofErr w:type="spellEnd"/>
            <w:r w:rsidRPr="000856D5">
              <w:rPr>
                <w:i/>
                <w:iCs/>
              </w:rPr>
              <w:t xml:space="preserve"> requires clinicians to step outside of clinical practice guidelines, this requires a perception of permission and self-efficacy in practitioners (C). Medicines </w:t>
            </w:r>
            <w:proofErr w:type="spellStart"/>
            <w:r w:rsidRPr="000856D5">
              <w:rPr>
                <w:i/>
                <w:iCs/>
              </w:rPr>
              <w:t>optimisation</w:t>
            </w:r>
            <w:proofErr w:type="spellEnd"/>
            <w:r w:rsidRPr="000856D5">
              <w:rPr>
                <w:i/>
                <w:iCs/>
              </w:rPr>
              <w:t xml:space="preserve"> educational interventions which facilitate the working through of safe boundaries for inherently uncertain practice (resource M) may empower learners (response M) and enable learners to trial and practice a generalist approach to medicine (O).</w:t>
            </w:r>
            <w:r>
              <w:t xml:space="preserve"> </w:t>
            </w:r>
          </w:p>
          <w:p w14:paraId="61796B98" w14:textId="77777777" w:rsidR="000F6F25" w:rsidRDefault="000F6F25" w:rsidP="000F6F25">
            <w:pPr>
              <w:spacing w:after="160" w:line="240" w:lineRule="auto"/>
              <w:cnfStyle w:val="000000000000" w:firstRow="0" w:lastRow="0" w:firstColumn="0" w:lastColumn="0" w:oddVBand="0" w:evenVBand="0" w:oddHBand="0" w:evenHBand="0" w:firstRowFirstColumn="0" w:firstRowLastColumn="0" w:lastRowFirstColumn="0" w:lastRowLastColumn="0"/>
            </w:pPr>
            <w:r>
              <w:lastRenderedPageBreak/>
              <w:t>Also see CMOC #21.</w:t>
            </w:r>
          </w:p>
        </w:tc>
      </w:tr>
      <w:tr w:rsidR="00E241B1" w14:paraId="18DDEC6B"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433785BE" w14:textId="77777777" w:rsidR="000F6F25" w:rsidRDefault="000F6F25" w:rsidP="00B24313">
            <w:pPr>
              <w:spacing w:line="240" w:lineRule="auto"/>
              <w:ind w:firstLine="0"/>
            </w:pPr>
            <w:r>
              <w:lastRenderedPageBreak/>
              <w:t>O2</w:t>
            </w:r>
          </w:p>
        </w:tc>
        <w:tc>
          <w:tcPr>
            <w:tcW w:w="1866" w:type="dxa"/>
          </w:tcPr>
          <w:p w14:paraId="44129208"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03147D">
              <w:t>Competence in shared decision making</w:t>
            </w:r>
          </w:p>
        </w:tc>
        <w:tc>
          <w:tcPr>
            <w:tcW w:w="6571" w:type="dxa"/>
          </w:tcPr>
          <w:p w14:paraId="177905BD" w14:textId="77777777" w:rsidR="000F6F25" w:rsidRPr="007A417A"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rPr>
                <w:rFonts w:cstheme="minorHAnsi"/>
                <w:i/>
                <w:iCs/>
              </w:rPr>
            </w:pPr>
            <w:r w:rsidRPr="007A417A">
              <w:rPr>
                <w:rFonts w:cstheme="minorHAnsi"/>
                <w:b/>
                <w:bCs/>
              </w:rPr>
              <w:t>CMOC #29:</w:t>
            </w:r>
            <w:r w:rsidRPr="007A417A">
              <w:rPr>
                <w:rFonts w:cstheme="minorHAnsi"/>
              </w:rPr>
              <w:t xml:space="preserve"> </w:t>
            </w:r>
            <w:r w:rsidRPr="007A417A">
              <w:rPr>
                <w:rFonts w:cstheme="minorHAnsi"/>
                <w:i/>
                <w:iCs/>
              </w:rPr>
              <w:t xml:space="preserve">Decisions arrived at by shared decision making are more likely to result in acceptable and sustainable changes to patients’ medications and be defendable in the case of adverse outcomes as a result of these changes (C). Medicines </w:t>
            </w:r>
            <w:proofErr w:type="spellStart"/>
            <w:r w:rsidRPr="007A417A">
              <w:rPr>
                <w:rFonts w:cstheme="minorHAnsi"/>
                <w:i/>
                <w:iCs/>
              </w:rPr>
              <w:t>optimisation</w:t>
            </w:r>
            <w:proofErr w:type="spellEnd"/>
            <w:r w:rsidRPr="007A417A">
              <w:rPr>
                <w:rFonts w:cstheme="minorHAnsi"/>
                <w:i/>
                <w:iCs/>
              </w:rPr>
              <w:t xml:space="preserve"> educational interventions that facilitate the </w:t>
            </w:r>
            <w:proofErr w:type="spellStart"/>
            <w:r w:rsidRPr="007A417A">
              <w:rPr>
                <w:rFonts w:cstheme="minorHAnsi"/>
                <w:i/>
                <w:iCs/>
              </w:rPr>
              <w:t>trialling</w:t>
            </w:r>
            <w:proofErr w:type="spellEnd"/>
            <w:r w:rsidRPr="007A417A">
              <w:rPr>
                <w:rFonts w:cstheme="minorHAnsi"/>
                <w:i/>
                <w:iCs/>
              </w:rPr>
              <w:t xml:space="preserve"> of SDM (resource M) may promote a perception of self-efficacy and security in learners (response M) and result in a greater likelihood of routine medicines </w:t>
            </w:r>
            <w:proofErr w:type="spellStart"/>
            <w:r w:rsidRPr="007A417A">
              <w:rPr>
                <w:rFonts w:cstheme="minorHAnsi"/>
                <w:i/>
                <w:iCs/>
              </w:rPr>
              <w:t>optimisation</w:t>
            </w:r>
            <w:proofErr w:type="spellEnd"/>
            <w:r w:rsidRPr="007A417A">
              <w:rPr>
                <w:rFonts w:cstheme="minorHAnsi"/>
                <w:i/>
                <w:iCs/>
              </w:rPr>
              <w:t xml:space="preserve"> practice ongoing (O).</w:t>
            </w:r>
          </w:p>
        </w:tc>
      </w:tr>
      <w:tr w:rsidR="00E241B1" w14:paraId="0C7DA688" w14:textId="77777777" w:rsidTr="007571B5">
        <w:tc>
          <w:tcPr>
            <w:cnfStyle w:val="001000000000" w:firstRow="0" w:lastRow="0" w:firstColumn="1" w:lastColumn="0" w:oddVBand="0" w:evenVBand="0" w:oddHBand="0" w:evenHBand="0" w:firstRowFirstColumn="0" w:firstRowLastColumn="0" w:lastRowFirstColumn="0" w:lastRowLastColumn="0"/>
            <w:tcW w:w="1156" w:type="dxa"/>
          </w:tcPr>
          <w:p w14:paraId="14C386A9" w14:textId="77777777" w:rsidR="000F6F25" w:rsidRDefault="000F6F25" w:rsidP="00B24313">
            <w:pPr>
              <w:spacing w:line="240" w:lineRule="auto"/>
              <w:ind w:firstLine="0"/>
            </w:pPr>
            <w:r>
              <w:t>O3</w:t>
            </w:r>
          </w:p>
        </w:tc>
        <w:tc>
          <w:tcPr>
            <w:tcW w:w="1866" w:type="dxa"/>
          </w:tcPr>
          <w:p w14:paraId="2C11C74E" w14:textId="77777777" w:rsidR="000F6F25" w:rsidRDefault="000F6F25" w:rsidP="00B24313">
            <w:pPr>
              <w:spacing w:line="240" w:lineRule="auto"/>
              <w:ind w:firstLine="0"/>
              <w:cnfStyle w:val="000000000000" w:firstRow="0" w:lastRow="0" w:firstColumn="0" w:lastColumn="0" w:oddVBand="0" w:evenVBand="0" w:oddHBand="0" w:evenHBand="0" w:firstRowFirstColumn="0" w:firstRowLastColumn="0" w:lastRowFirstColumn="0" w:lastRowLastColumn="0"/>
            </w:pPr>
            <w:r w:rsidRPr="0003147D">
              <w:t xml:space="preserve">Ability in interprofessional collaboration to </w:t>
            </w:r>
            <w:proofErr w:type="spellStart"/>
            <w:r w:rsidRPr="0003147D">
              <w:t>optimise</w:t>
            </w:r>
            <w:proofErr w:type="spellEnd"/>
            <w:r w:rsidRPr="0003147D">
              <w:t xml:space="preserve"> medicines</w:t>
            </w:r>
          </w:p>
        </w:tc>
        <w:tc>
          <w:tcPr>
            <w:tcW w:w="6571" w:type="dxa"/>
          </w:tcPr>
          <w:p w14:paraId="4117C0DF" w14:textId="77777777" w:rsidR="000F6F25" w:rsidRPr="007D7D8B"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i/>
                <w:iCs/>
              </w:rPr>
            </w:pPr>
            <w:r w:rsidRPr="007D7D8B">
              <w:rPr>
                <w:b/>
                <w:bCs/>
              </w:rPr>
              <w:t>CMOC #30:</w:t>
            </w:r>
            <w:r>
              <w:t xml:space="preserve"> </w:t>
            </w:r>
            <w:r w:rsidRPr="007D7D8B">
              <w:rPr>
                <w:i/>
                <w:iCs/>
              </w:rPr>
              <w:t xml:space="preserve">The </w:t>
            </w:r>
            <w:proofErr w:type="spellStart"/>
            <w:r w:rsidRPr="007D7D8B">
              <w:rPr>
                <w:i/>
                <w:iCs/>
              </w:rPr>
              <w:t>optimisation</w:t>
            </w:r>
            <w:proofErr w:type="spellEnd"/>
            <w:r w:rsidRPr="007D7D8B">
              <w:rPr>
                <w:i/>
                <w:iCs/>
              </w:rPr>
              <w:t xml:space="preserve"> of complex, multi-morbid patients’ medication usually requires interprofessional collaboration to be effective and sustainable (C). If medicines </w:t>
            </w:r>
            <w:proofErr w:type="spellStart"/>
            <w:r w:rsidRPr="007D7D8B">
              <w:rPr>
                <w:i/>
                <w:iCs/>
              </w:rPr>
              <w:t>optimisation</w:t>
            </w:r>
            <w:proofErr w:type="spellEnd"/>
            <w:r w:rsidRPr="007D7D8B">
              <w:rPr>
                <w:i/>
                <w:iCs/>
              </w:rPr>
              <w:t xml:space="preserve"> educational interventions fail to facilitate meaningful interprofessional experience (resource M), learners may persist in a siloed, theoretical understanding of the subject (response M) and may not gain an understanding of the steps required to </w:t>
            </w:r>
            <w:proofErr w:type="spellStart"/>
            <w:r w:rsidRPr="007D7D8B">
              <w:rPr>
                <w:i/>
                <w:iCs/>
              </w:rPr>
              <w:t>optimise</w:t>
            </w:r>
            <w:proofErr w:type="spellEnd"/>
            <w:r w:rsidRPr="007D7D8B">
              <w:rPr>
                <w:i/>
                <w:iCs/>
              </w:rPr>
              <w:t xml:space="preserve"> medicals in practice (O). </w:t>
            </w:r>
          </w:p>
          <w:p w14:paraId="474EF411" w14:textId="77777777" w:rsidR="000F6F25" w:rsidRPr="007D7D8B"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i/>
                <w:iCs/>
              </w:rPr>
            </w:pPr>
            <w:r w:rsidRPr="007D7D8B">
              <w:rPr>
                <w:b/>
                <w:bCs/>
              </w:rPr>
              <w:t>CMOC #31:</w:t>
            </w:r>
            <w:r w:rsidRPr="007D7D8B">
              <w:rPr>
                <w:i/>
                <w:iCs/>
              </w:rPr>
              <w:t xml:space="preserve"> Opportunity to see the positive impact of plans made can act as a powerful trigger for learning (C). Medicines </w:t>
            </w:r>
            <w:proofErr w:type="spellStart"/>
            <w:r w:rsidRPr="007D7D8B">
              <w:rPr>
                <w:i/>
                <w:iCs/>
              </w:rPr>
              <w:t>optimisation</w:t>
            </w:r>
            <w:proofErr w:type="spellEnd"/>
            <w:r w:rsidRPr="007D7D8B">
              <w:rPr>
                <w:i/>
                <w:iCs/>
              </w:rPr>
              <w:t xml:space="preserve"> educational interventions that facilitate realistic interprofessional collaboration and follow-up of cases (resource M) may trigger motivation to develop and practice these skills in learners (response M) and result in a positive perception of IPE and collaboration ongoing (O).</w:t>
            </w:r>
          </w:p>
          <w:p w14:paraId="3AF60DD6" w14:textId="77777777" w:rsidR="000F6F25" w:rsidRPr="00032565" w:rsidRDefault="000F6F25" w:rsidP="000F6F25">
            <w:pPr>
              <w:spacing w:line="240" w:lineRule="auto"/>
              <w:cnfStyle w:val="000000000000" w:firstRow="0" w:lastRow="0" w:firstColumn="0" w:lastColumn="0" w:oddVBand="0" w:evenVBand="0" w:oddHBand="0" w:evenHBand="0" w:firstRowFirstColumn="0" w:firstRowLastColumn="0" w:lastRowFirstColumn="0" w:lastRowLastColumn="0"/>
              <w:rPr>
                <w:i/>
                <w:iCs/>
              </w:rPr>
            </w:pPr>
            <w:r w:rsidRPr="007D7D8B">
              <w:rPr>
                <w:b/>
                <w:bCs/>
              </w:rPr>
              <w:t>CMOC #32:</w:t>
            </w:r>
            <w:r w:rsidRPr="007D7D8B">
              <w:rPr>
                <w:i/>
                <w:iCs/>
              </w:rPr>
              <w:t xml:space="preserve"> Out-of-guideline medicines </w:t>
            </w:r>
            <w:proofErr w:type="spellStart"/>
            <w:r w:rsidRPr="007D7D8B">
              <w:rPr>
                <w:i/>
                <w:iCs/>
              </w:rPr>
              <w:t>optimisation</w:t>
            </w:r>
            <w:proofErr w:type="spellEnd"/>
            <w:r w:rsidRPr="007D7D8B">
              <w:rPr>
                <w:i/>
                <w:iCs/>
              </w:rPr>
              <w:t xml:space="preserve"> decisions, made alone by clinicians, may exert a high cognitive load on individuals (C). Medicines </w:t>
            </w:r>
            <w:proofErr w:type="spellStart"/>
            <w:r w:rsidRPr="007D7D8B">
              <w:rPr>
                <w:i/>
                <w:iCs/>
              </w:rPr>
              <w:t>optimisation</w:t>
            </w:r>
            <w:proofErr w:type="spellEnd"/>
            <w:r w:rsidRPr="007D7D8B">
              <w:rPr>
                <w:i/>
                <w:iCs/>
              </w:rPr>
              <w:t xml:space="preserve"> educational interventions that facilitate realistic interprofessional collaboration (resource M) may provoke a perception of security in learners (response M) and reduce the cognitive load associated with the practice of medicines </w:t>
            </w:r>
            <w:proofErr w:type="spellStart"/>
            <w:r w:rsidRPr="007D7D8B">
              <w:rPr>
                <w:i/>
                <w:iCs/>
              </w:rPr>
              <w:t>optimisation</w:t>
            </w:r>
            <w:proofErr w:type="spellEnd"/>
            <w:r w:rsidRPr="007D7D8B">
              <w:rPr>
                <w:i/>
                <w:iCs/>
              </w:rPr>
              <w:t xml:space="preserve"> to a level permitting ongoing </w:t>
            </w:r>
            <w:proofErr w:type="spellStart"/>
            <w:r w:rsidRPr="007D7D8B">
              <w:rPr>
                <w:i/>
                <w:iCs/>
              </w:rPr>
              <w:t>trialling</w:t>
            </w:r>
            <w:proofErr w:type="spellEnd"/>
            <w:r w:rsidRPr="007D7D8B">
              <w:rPr>
                <w:i/>
                <w:iCs/>
              </w:rPr>
              <w:t xml:space="preserve"> and eventual practice (O).</w:t>
            </w:r>
          </w:p>
        </w:tc>
      </w:tr>
      <w:tr w:rsidR="00E241B1" w14:paraId="61957EEF" w14:textId="77777777" w:rsidTr="00757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6" w:type="dxa"/>
          </w:tcPr>
          <w:p w14:paraId="4B6A7670" w14:textId="77777777" w:rsidR="000F6F25" w:rsidRDefault="000F6F25" w:rsidP="00B24313">
            <w:pPr>
              <w:spacing w:line="240" w:lineRule="auto"/>
              <w:ind w:firstLine="0"/>
            </w:pPr>
            <w:r>
              <w:t>O4</w:t>
            </w:r>
          </w:p>
        </w:tc>
        <w:tc>
          <w:tcPr>
            <w:tcW w:w="1866" w:type="dxa"/>
          </w:tcPr>
          <w:p w14:paraId="4E4E8805" w14:textId="77777777" w:rsidR="000F6F25" w:rsidRDefault="000F6F25" w:rsidP="00B24313">
            <w:pPr>
              <w:spacing w:line="240" w:lineRule="auto"/>
              <w:ind w:firstLine="0"/>
              <w:cnfStyle w:val="000000100000" w:firstRow="0" w:lastRow="0" w:firstColumn="0" w:lastColumn="0" w:oddVBand="0" w:evenVBand="0" w:oddHBand="1" w:evenHBand="0" w:firstRowFirstColumn="0" w:firstRowLastColumn="0" w:lastRowFirstColumn="0" w:lastRowLastColumn="0"/>
            </w:pPr>
            <w:r w:rsidRPr="007C56AE">
              <w:t xml:space="preserve">Failure to practice medicines </w:t>
            </w:r>
            <w:proofErr w:type="spellStart"/>
            <w:r w:rsidRPr="007C56AE">
              <w:t>optimisation</w:t>
            </w:r>
            <w:proofErr w:type="spellEnd"/>
          </w:p>
        </w:tc>
        <w:tc>
          <w:tcPr>
            <w:tcW w:w="6571" w:type="dxa"/>
          </w:tcPr>
          <w:p w14:paraId="35C4FFC8" w14:textId="77777777" w:rsidR="000F6F25" w:rsidRDefault="000F6F25" w:rsidP="000F6F25">
            <w:pPr>
              <w:spacing w:line="240" w:lineRule="auto"/>
              <w:cnfStyle w:val="000000100000" w:firstRow="0" w:lastRow="0" w:firstColumn="0" w:lastColumn="0" w:oddVBand="0" w:evenVBand="0" w:oddHBand="1" w:evenHBand="0" w:firstRowFirstColumn="0" w:firstRowLastColumn="0" w:lastRowFirstColumn="0" w:lastRowLastColumn="0"/>
            </w:pPr>
            <w:r>
              <w:t>See CMOC #1, 2, 22 and 26.</w:t>
            </w:r>
          </w:p>
        </w:tc>
      </w:tr>
    </w:tbl>
    <w:p w14:paraId="68605B13" w14:textId="77777777" w:rsidR="00996DFF" w:rsidRPr="00864802" w:rsidRDefault="00996DFF" w:rsidP="0082490F">
      <w:pPr>
        <w:rPr>
          <w:rStyle w:val="SubtleEmphasis"/>
        </w:rPr>
      </w:pPr>
    </w:p>
    <w:p w14:paraId="036A4BB6" w14:textId="1BF4ACB0" w:rsidR="00BF19C6" w:rsidRPr="007F60BA" w:rsidRDefault="002149B9" w:rsidP="00811FEA">
      <w:pPr>
        <w:pStyle w:val="Heading4"/>
      </w:pPr>
      <w:r>
        <w:t xml:space="preserve">Contexts that engage individuals and promote the </w:t>
      </w:r>
      <w:r w:rsidR="000178C0">
        <w:t xml:space="preserve">value and </w:t>
      </w:r>
      <w:proofErr w:type="spellStart"/>
      <w:r w:rsidR="000178C0">
        <w:t>prioritisation</w:t>
      </w:r>
      <w:proofErr w:type="spellEnd"/>
      <w:r>
        <w:t xml:space="preserve"> of medicines optimization education</w:t>
      </w:r>
      <w:r w:rsidR="00467DBF">
        <w:t xml:space="preserve"> (</w:t>
      </w:r>
      <w:r w:rsidR="0045547B">
        <w:t>P</w:t>
      </w:r>
      <w:r w:rsidR="00467DBF">
        <w:t>T elements C1</w:t>
      </w:r>
      <w:r w:rsidR="002D7881">
        <w:t>,</w:t>
      </w:r>
      <w:r w:rsidR="000178C0">
        <w:t xml:space="preserve"> C2</w:t>
      </w:r>
      <w:r w:rsidR="006C3E32">
        <w:t>,</w:t>
      </w:r>
      <w:r w:rsidR="00301274">
        <w:t xml:space="preserve"> </w:t>
      </w:r>
      <w:r w:rsidR="001E3758">
        <w:t>C3</w:t>
      </w:r>
      <w:r w:rsidR="002D7881">
        <w:t>;</w:t>
      </w:r>
      <w:r w:rsidR="001E3758">
        <w:t xml:space="preserve"> CMOC #1</w:t>
      </w:r>
      <w:r w:rsidR="006C3E32">
        <w:t>-</w:t>
      </w:r>
      <w:r w:rsidR="001E3758">
        <w:t>6)</w:t>
      </w:r>
    </w:p>
    <w:p w14:paraId="025E9CFF" w14:textId="24C91593" w:rsidR="002149B9" w:rsidRDefault="004D1401" w:rsidP="00956557">
      <w:pPr>
        <w:spacing w:line="360" w:lineRule="auto"/>
      </w:pPr>
      <w:r>
        <w:t>The practice of MO</w:t>
      </w:r>
      <w:r w:rsidR="00DE34D7">
        <w:t xml:space="preserve"> is complex and frequently perceived as difficult by </w:t>
      </w:r>
      <w:r w:rsidR="007F5063">
        <w:t>phys</w:t>
      </w:r>
      <w:r w:rsidR="00713B28">
        <w:t>icians</w:t>
      </w:r>
      <w:r w:rsidR="00376125">
        <w:t>; learners must value</w:t>
      </w:r>
      <w:r w:rsidR="000505F3">
        <w:t xml:space="preserve"> and meaningfully engage with </w:t>
      </w:r>
      <w:r w:rsidR="00AD05C7">
        <w:t xml:space="preserve">MO education in order to </w:t>
      </w:r>
      <w:r w:rsidR="0004757B">
        <w:t xml:space="preserve">gain knowledge and skills applicable to </w:t>
      </w:r>
      <w:r w:rsidR="00CC697F">
        <w:t xml:space="preserve">its </w:t>
      </w:r>
      <w:r w:rsidR="0004757B">
        <w:t xml:space="preserve">meaningful </w:t>
      </w:r>
      <w:r w:rsidR="00810B53">
        <w:t xml:space="preserve">clinical </w:t>
      </w:r>
      <w:r w:rsidR="00AD05C7">
        <w:t xml:space="preserve">practice </w:t>
      </w:r>
      <w:r w:rsidR="007872F3">
        <w:fldChar w:fldCharType="begin"/>
      </w:r>
      <w:r w:rsidR="00BF5503">
        <w:instrText xml:space="preserve"> ADDIN EN.CITE &lt;EndNote&gt;&lt;Cite&gt;&lt;Author&gt;Reeve&lt;/Author&gt;&lt;Year&gt;2022&lt;/Year&gt;&lt;RecNum&gt;2998&lt;/RecNum&gt;&lt;DisplayText&gt;(28)&lt;/DisplayText&gt;&lt;record&gt;&lt;rec-number&gt;2998&lt;/rec-number&gt;&lt;foreign-keys&gt;&lt;key app="EN" db-id="0dzxez9tl9feaaesrz6x9vfydsvadv05edta" timestamp="1692190924"&gt;2998&lt;/key&gt;&lt;/foreign-keys&gt;&lt;ref-type name="Journal Article"&gt;17&lt;/ref-type&gt;&lt;contributors&gt;&lt;authors&gt;&lt;author&gt;Reeve, J.&lt;/author&gt;&lt;author&gt;Maden, M.&lt;/author&gt;&lt;author&gt;Hill, R.&lt;/author&gt;&lt;author&gt;Turk, A.&lt;/author&gt;&lt;author&gt;Mahtani, K.&lt;/author&gt;&lt;author&gt;Wong, G.&lt;/author&gt;&lt;author&gt;Lasserson, D.&lt;/author&gt;&lt;author&gt;Krska, J.&lt;/author&gt;&lt;author&gt;Mangin, D.&lt;/author&gt;&lt;author&gt;Byng, R.&lt;/author&gt;&lt;author&gt;Wallacc, E.&lt;/author&gt;&lt;author&gt;Ranson, E.&lt;/author&gt;&lt;/authors&gt;&lt;/contributors&gt;&lt;titles&gt;&lt;title&gt;Deprescribing medicines in older people living with multimorbidity and polypharmacy: the TAILOR evidence synthesis&lt;/title&gt;&lt;secondary-title&gt;Health Technology Assessment&lt;/secondary-title&gt;&lt;/titles&gt;&lt;periodical&gt;&lt;full-title&gt;Health Technology Assessment&lt;/full-title&gt;&lt;/periodical&gt;&lt;pages&gt;1-+&lt;/pages&gt;&lt;volume&gt;26&lt;/volume&gt;&lt;number&gt;32&lt;/number&gt;&lt;dates&gt;&lt;year&gt;2022&lt;/year&gt;&lt;pub-dates&gt;&lt;date&gt;Jul&lt;/date&gt;&lt;/pub-dates&gt;&lt;/dates&gt;&lt;isbn&gt;1366-5278&lt;/isbn&gt;&lt;accession-num&gt;WOS:000834238200002&lt;/accession-num&gt;&lt;urls&gt;&lt;related-urls&gt;&lt;url&gt;&amp;lt;Go to ISI&amp;gt;://WOS:000834238200002&lt;/url&gt;&lt;/related-urls&gt;&lt;/urls&gt;&lt;electronic-resource-num&gt;10.3310/aafo2475&lt;/electronic-resource-num&gt;&lt;/record&gt;&lt;/Cite&gt;&lt;/EndNote&gt;</w:instrText>
      </w:r>
      <w:r w:rsidR="007872F3">
        <w:fldChar w:fldCharType="separate"/>
      </w:r>
      <w:r w:rsidR="00BF5503">
        <w:rPr>
          <w:noProof/>
        </w:rPr>
        <w:t>(28)</w:t>
      </w:r>
      <w:r w:rsidR="007872F3">
        <w:fldChar w:fldCharType="end"/>
      </w:r>
      <w:r w:rsidR="00817C3E">
        <w:t xml:space="preserve">. </w:t>
      </w:r>
      <w:r w:rsidR="008B496B">
        <w:t>S</w:t>
      </w:r>
      <w:r w:rsidR="008D0637">
        <w:t>everal contextual factors</w:t>
      </w:r>
      <w:r w:rsidR="009A34B0">
        <w:t xml:space="preserve"> affect</w:t>
      </w:r>
      <w:r w:rsidR="00E76B4F">
        <w:t xml:space="preserve"> </w:t>
      </w:r>
      <w:r w:rsidR="00E76B4F">
        <w:lastRenderedPageBreak/>
        <w:t xml:space="preserve">individual learner and institutional </w:t>
      </w:r>
      <w:r w:rsidR="00283005">
        <w:t xml:space="preserve">judgements </w:t>
      </w:r>
      <w:r w:rsidR="00500AA9">
        <w:t xml:space="preserve">as to </w:t>
      </w:r>
      <w:r w:rsidR="00283005">
        <w:t xml:space="preserve">the </w:t>
      </w:r>
      <w:r w:rsidR="00A81E3F">
        <w:t>value of MO educational interventions</w:t>
      </w:r>
      <w:r w:rsidR="00E545DF">
        <w:t>.</w:t>
      </w:r>
      <w:r w:rsidR="004A4105">
        <w:t xml:space="preserve"> </w:t>
      </w:r>
    </w:p>
    <w:p w14:paraId="443EB98D" w14:textId="308268CC" w:rsidR="002B16C5" w:rsidRDefault="00C43862" w:rsidP="001945D8">
      <w:pPr>
        <w:spacing w:line="360" w:lineRule="auto"/>
      </w:pPr>
      <w:r>
        <w:t xml:space="preserve">Alignment of </w:t>
      </w:r>
      <w:r w:rsidR="00E52CC7">
        <w:t xml:space="preserve">the </w:t>
      </w:r>
      <w:r w:rsidR="00A22C1C">
        <w:t xml:space="preserve">underpinning </w:t>
      </w:r>
      <w:r w:rsidR="00E52CC7">
        <w:t>eth</w:t>
      </w:r>
      <w:r w:rsidR="00A22C1C">
        <w:t>os</w:t>
      </w:r>
      <w:r w:rsidR="001A0E83">
        <w:t xml:space="preserve"> and learning theories of</w:t>
      </w:r>
      <w:r w:rsidR="00A22C1C">
        <w:t xml:space="preserve"> </w:t>
      </w:r>
      <w:r>
        <w:t xml:space="preserve">MO educational interventions </w:t>
      </w:r>
      <w:r w:rsidR="00E31769">
        <w:t>with th</w:t>
      </w:r>
      <w:r w:rsidR="00D90D10">
        <w:t xml:space="preserve">ose of the wider medical </w:t>
      </w:r>
      <w:r w:rsidR="00D90D10" w:rsidRPr="000D6E48">
        <w:t xml:space="preserve">programme appear </w:t>
      </w:r>
      <w:r w:rsidR="0010357D" w:rsidRPr="000D6E48">
        <w:t>important in learner</w:t>
      </w:r>
      <w:r w:rsidR="002E61A1" w:rsidRPr="000D6E48">
        <w:t>s’</w:t>
      </w:r>
      <w:r w:rsidR="0010357D" w:rsidRPr="000D6E48">
        <w:t xml:space="preserve"> assessment of the value of </w:t>
      </w:r>
      <w:r w:rsidR="00E25236">
        <w:t xml:space="preserve">MO </w:t>
      </w:r>
      <w:r w:rsidR="0010357D" w:rsidRPr="000D6E48">
        <w:t>education</w:t>
      </w:r>
      <w:r w:rsidR="007C6AD3" w:rsidRPr="000D6E48">
        <w:t xml:space="preserve"> and their engagement with it</w:t>
      </w:r>
      <w:r w:rsidR="007B473B" w:rsidRPr="000D6E48">
        <w:t xml:space="preserve"> </w:t>
      </w:r>
      <w:r w:rsidR="007B473B" w:rsidRPr="00531717">
        <w:t xml:space="preserve">(CMOC </w:t>
      </w:r>
      <w:r w:rsidR="0064674F" w:rsidRPr="00531717">
        <w:t>#1</w:t>
      </w:r>
      <w:r w:rsidR="00AC05D5" w:rsidRPr="00531717">
        <w:t xml:space="preserve"> and 6)</w:t>
      </w:r>
      <w:r w:rsidR="0084152F" w:rsidRPr="0084152F">
        <w:t xml:space="preserve"> </w:t>
      </w:r>
      <w:r w:rsidR="0084152F">
        <w:fldChar w:fldCharType="begin">
          <w:fldData xml:space="preserve">PEVuZE5vdGU+PENpdGU+PEF1dGhvcj5Fcmlrc3NvbjwvQXV0aG9yPjxZZWFyPjIwMTg8L1llYXI+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VyaWtzc29uPC9BdXRob3I+PFllYXI+MjAxODwvWWVhcj48UmVj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JhbWFuLVdpbG1zPC9BdXRob3I+PFllYXI+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FycmVsbDwvQXV0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</w:fldData>
        </w:fldChar>
      </w:r>
      <w:r w:rsidR="00BF5503">
        <w:instrText xml:space="preserve"> ADDIN EN.CITE </w:instrText>
      </w:r>
      <w:r w:rsidR="00BF5503">
        <w:fldChar w:fldCharType="begin">
          <w:fldData xml:space="preserve">PEVuZE5vdGU+PENpdGU+PEF1dGhvcj5Fcmlrc3NvbjwvQXV0aG9yPjxZZWFyPjIwMTg8L1llYXI+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VyaWtzc29uPC9BdXRob3I+PFllYXI+MjAxODwvWWVhcj48UmVj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JhbWFuLVdpbG1zPC9BdXRob3I+PFllYXI+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FycmVsbDwvQXV0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</w:fldData>
        </w:fldChar>
      </w:r>
      <w:r w:rsidR="00BF5503">
        <w:instrText xml:space="preserve"> ADDIN EN.CITE.DATA </w:instrText>
      </w:r>
      <w:r w:rsidR="00BF5503">
        <w:fldChar w:fldCharType="end"/>
      </w:r>
      <w:r w:rsidR="0084152F">
        <w:fldChar w:fldCharType="separate"/>
      </w:r>
      <w:r w:rsidR="00BF5503">
        <w:rPr>
          <w:noProof/>
        </w:rPr>
        <w:t>(5, 7, 12, 29-33)</w:t>
      </w:r>
      <w:r w:rsidR="0084152F">
        <w:fldChar w:fldCharType="end"/>
      </w:r>
      <w:r w:rsidR="00AC05D5" w:rsidRPr="00531717">
        <w:t>.</w:t>
      </w:r>
      <w:r w:rsidR="00AC05D5" w:rsidRPr="000D6E48">
        <w:t xml:space="preserve"> </w:t>
      </w:r>
      <w:r w:rsidR="005F0B27" w:rsidRPr="000D6E48">
        <w:t>T</w:t>
      </w:r>
      <w:r w:rsidR="00EC588F" w:rsidRPr="000D6E48">
        <w:t xml:space="preserve">he practice of </w:t>
      </w:r>
      <w:r w:rsidR="00C33BD4" w:rsidRPr="000D6E48">
        <w:t xml:space="preserve">MO </w:t>
      </w:r>
      <w:r w:rsidR="00EC588F" w:rsidRPr="000D6E48">
        <w:t xml:space="preserve">requires </w:t>
      </w:r>
      <w:r w:rsidR="000967D5">
        <w:t xml:space="preserve">application of a generalist approach to medical practice which includes </w:t>
      </w:r>
      <w:r w:rsidR="00BF631B">
        <w:t xml:space="preserve">a </w:t>
      </w:r>
      <w:r w:rsidR="00EC588F" w:rsidRPr="000D6E48">
        <w:t xml:space="preserve">person-centered </w:t>
      </w:r>
      <w:r w:rsidR="00BF631B">
        <w:t>approach with skills in shared decision-making (SDM)</w:t>
      </w:r>
      <w:r w:rsidR="00EC588F" w:rsidRPr="000D6E48">
        <w:t xml:space="preserve"> </w:t>
      </w:r>
      <w:r w:rsidR="00EC588F" w:rsidRPr="00531717">
        <w:fldChar w:fldCharType="begin">
          <w:fldData xml:space="preserve">PEVuZE5vdGU+PENpdGU+PEF1dGhvcj5SZWV2ZTwvQXV0aG9yPjxZZWFyPjIwMjI8L1llYXI+PFJl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xMSwgMjgsIDMzLCAzNCk8L0Rpc3BsYXlU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</w:fldData>
        </w:fldChar>
      </w:r>
      <w:r w:rsidR="00BF5503">
        <w:instrText xml:space="preserve"> ADDIN EN.CITE.DATA </w:instrText>
      </w:r>
      <w:r w:rsidR="00BF5503">
        <w:fldChar w:fldCharType="end"/>
      </w:r>
      <w:r w:rsidR="00EC588F" w:rsidRPr="00531717">
        <w:fldChar w:fldCharType="separate"/>
      </w:r>
      <w:r w:rsidR="00BF5503">
        <w:rPr>
          <w:noProof/>
        </w:rPr>
        <w:t>(11, 28, 33, 34)</w:t>
      </w:r>
      <w:r w:rsidR="00EC588F" w:rsidRPr="00531717">
        <w:fldChar w:fldCharType="end"/>
      </w:r>
      <w:r w:rsidR="00EC588F" w:rsidRPr="00531717">
        <w:t>.</w:t>
      </w:r>
      <w:r w:rsidR="00367352" w:rsidRPr="000D6E48">
        <w:t xml:space="preserve"> Depending on </w:t>
      </w:r>
      <w:r w:rsidR="000D4545" w:rsidRPr="000D6E48">
        <w:t>the underpinning ethos of the wider medical programme,</w:t>
      </w:r>
      <w:r w:rsidR="001C2179" w:rsidRPr="000D6E48">
        <w:t xml:space="preserve"> </w:t>
      </w:r>
      <w:r w:rsidR="000D4545" w:rsidRPr="000D6E48">
        <w:t xml:space="preserve">these principles </w:t>
      </w:r>
      <w:r w:rsidR="00BF7FDF" w:rsidRPr="000D6E48">
        <w:t xml:space="preserve">in MO interventions </w:t>
      </w:r>
      <w:r w:rsidR="000D4545" w:rsidRPr="000D6E48">
        <w:t xml:space="preserve">may stand at odds </w:t>
      </w:r>
      <w:r w:rsidR="00C33BD4" w:rsidRPr="000D6E48">
        <w:t>with</w:t>
      </w:r>
      <w:r w:rsidR="00F824F4" w:rsidRPr="000D6E48">
        <w:t xml:space="preserve"> </w:t>
      </w:r>
      <w:r w:rsidR="00F6533B" w:rsidRPr="000D6E48">
        <w:t>students’ everyday learning and practice</w:t>
      </w:r>
      <w:r w:rsidR="002774C3" w:rsidRPr="000D6E48">
        <w:t xml:space="preserve"> and promote cognitive disso</w:t>
      </w:r>
      <w:r w:rsidR="00D54EDE" w:rsidRPr="000D6E48">
        <w:t xml:space="preserve">nance. Cognitive dissonance </w:t>
      </w:r>
      <w:r w:rsidR="002A04DD" w:rsidRPr="000D6E48">
        <w:t xml:space="preserve">may be processed by learners either via critical reflection </w:t>
      </w:r>
      <w:r w:rsidR="000E506B" w:rsidRPr="000D6E48">
        <w:t>in</w:t>
      </w:r>
      <w:r w:rsidR="002A04DD" w:rsidRPr="000D6E48">
        <w:t>to perspective transformation</w:t>
      </w:r>
      <w:r w:rsidR="00BC0662" w:rsidRPr="000D6E48">
        <w:t>,</w:t>
      </w:r>
      <w:r w:rsidR="002A04DD" w:rsidRPr="000D6E48">
        <w:t xml:space="preserve"> </w:t>
      </w:r>
      <w:r w:rsidR="002E55BC" w:rsidRPr="000D6E48">
        <w:t xml:space="preserve">or else result in the </w:t>
      </w:r>
      <w:r w:rsidR="003377B9" w:rsidRPr="000D6E48">
        <w:t>material</w:t>
      </w:r>
      <w:r w:rsidR="002E55BC" w:rsidRPr="000D6E48">
        <w:t xml:space="preserve"> being rejected and </w:t>
      </w:r>
      <w:r w:rsidR="00651DF8" w:rsidRPr="000D6E48">
        <w:t>dis</w:t>
      </w:r>
      <w:r w:rsidR="002E55BC" w:rsidRPr="000D6E48">
        <w:t xml:space="preserve">engaged </w:t>
      </w:r>
      <w:r w:rsidR="00CA114F" w:rsidRPr="000D6E48">
        <w:t>from</w:t>
      </w:r>
      <w:r w:rsidR="002E55BC" w:rsidRPr="000D6E48">
        <w:t xml:space="preserve"> </w:t>
      </w:r>
      <w:r w:rsidR="00651DF8" w:rsidRPr="000D6E48">
        <w:fldChar w:fldCharType="begin"/>
      </w:r>
      <w:r w:rsidR="00BF5503">
        <w:instrText xml:space="preserve"> ADDIN EN.CITE &lt;EndNote&gt;&lt;Cite&gt;&lt;Author&gt;Bansal&lt;/Author&gt;&lt;Year&gt;2022&lt;/Year&gt;&lt;RecNum&gt;4679&lt;/RecNum&gt;&lt;DisplayText&gt;(7, 25)&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Cite&gt;&lt;Author&gt;Dirkx&lt;/Author&gt;&lt;Year&gt;1998&lt;/Year&gt;&lt;RecNum&gt;4636&lt;/RecNum&gt;&lt;record&gt;&lt;rec-number&gt;4636&lt;/rec-number&gt;&lt;foreign-keys&gt;&lt;key app="EN" db-id="0dzxez9tl9feaaesrz6x9vfydsvadv05edta" timestamp="1700490623"&gt;4636&lt;/key&gt;&lt;/foreign-keys&gt;&lt;ref-type name="Journal Article"&gt;17&lt;/ref-type&gt;&lt;contributors&gt;&lt;authors&gt;&lt;author&gt;Dirkx, John M&lt;/author&gt;&lt;/authors&gt;&lt;/contributors&gt;&lt;titles&gt;&lt;title&gt;Transformative learning theory in the practice of adult education: An overview&lt;/title&gt;&lt;secondary-title&gt;PAACE journal of lifelong learning&lt;/secondary-title&gt;&lt;/titles&gt;&lt;periodical&gt;&lt;full-title&gt;PAACE journal of lifelong learning&lt;/full-title&gt;&lt;/periodical&gt;&lt;pages&gt;1-14&lt;/pages&gt;&lt;volume&gt;7&lt;/volume&gt;&lt;dates&gt;&lt;year&gt;1998&lt;/year&gt;&lt;/dates&gt;&lt;urls&gt;&lt;/urls&gt;&lt;/record&gt;&lt;/Cite&gt;&lt;/EndNote&gt;</w:instrText>
      </w:r>
      <w:r w:rsidR="00651DF8" w:rsidRPr="000D6E48">
        <w:fldChar w:fldCharType="separate"/>
      </w:r>
      <w:r w:rsidR="00BF5503">
        <w:rPr>
          <w:noProof/>
        </w:rPr>
        <w:t>(7, 25)</w:t>
      </w:r>
      <w:r w:rsidR="00651DF8" w:rsidRPr="000D6E48">
        <w:fldChar w:fldCharType="end"/>
      </w:r>
      <w:r w:rsidR="00AE2F51" w:rsidRPr="000D6E48">
        <w:t xml:space="preserve">. </w:t>
      </w:r>
      <w:r w:rsidR="004A37BC" w:rsidRPr="000D6E48">
        <w:t>Such disengagement may be more lik</w:t>
      </w:r>
      <w:r w:rsidR="00FD6C3E" w:rsidRPr="000D6E48">
        <w:t>ely when medical students have been socialized into the biomedical perspective of illness</w:t>
      </w:r>
      <w:r w:rsidR="00CD1F19" w:rsidRPr="000D6E48">
        <w:t>, a situation more commonly seen towards the end of medical degrees</w:t>
      </w:r>
      <w:r w:rsidR="00B2274B" w:rsidRPr="000D6E48">
        <w:t>, the point at which most MO programmes are delivered (</w:t>
      </w:r>
      <w:r w:rsidR="00D2575E">
        <w:t xml:space="preserve">supplementary file </w:t>
      </w:r>
      <w:r w:rsidR="00E139B9">
        <w:t>6</w:t>
      </w:r>
      <w:r w:rsidR="00B2274B" w:rsidRPr="000D6E48">
        <w:t>)</w:t>
      </w:r>
      <w:r w:rsidR="006F782C" w:rsidRPr="000D6E48">
        <w:t xml:space="preserve"> </w:t>
      </w:r>
      <w:r w:rsidR="006F782C" w:rsidRPr="000D6E48">
        <w:fldChar w:fldCharType="begin"/>
      </w:r>
      <w:r w:rsidR="00BA372F">
        <w:instrText xml:space="preserve"> ADDIN EN.CITE &lt;EndNote&gt;&lt;Cite&gt;&lt;Author&gt;Bansal&lt;/Author&gt;&lt;Year&gt;2022&lt;/Year&gt;&lt;RecNum&gt;4679&lt;/RecNum&gt;&lt;DisplayText&gt;(7)&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EndNote&gt;</w:instrText>
      </w:r>
      <w:r w:rsidR="006F782C" w:rsidRPr="000D6E48">
        <w:fldChar w:fldCharType="separate"/>
      </w:r>
      <w:r w:rsidR="00BA372F">
        <w:rPr>
          <w:noProof/>
        </w:rPr>
        <w:t>(7)</w:t>
      </w:r>
      <w:r w:rsidR="006F782C" w:rsidRPr="000D6E48">
        <w:fldChar w:fldCharType="end"/>
      </w:r>
      <w:r w:rsidR="005A070B" w:rsidRPr="000D6E48">
        <w:t xml:space="preserve">. </w:t>
      </w:r>
    </w:p>
    <w:p w14:paraId="41269440" w14:textId="5B9C5A59" w:rsidR="00272C0A" w:rsidRDefault="00F35C89" w:rsidP="001945D8">
      <w:pPr>
        <w:spacing w:line="360" w:lineRule="auto"/>
      </w:pPr>
      <w:r w:rsidRPr="000D6E48">
        <w:t xml:space="preserve">This </w:t>
      </w:r>
      <w:r w:rsidR="004407F0" w:rsidRPr="000D6E48">
        <w:t>tendency to</w:t>
      </w:r>
      <w:r w:rsidR="00FF68B8" w:rsidRPr="000D6E48">
        <w:t>wards</w:t>
      </w:r>
      <w:r w:rsidR="004407F0" w:rsidRPr="000D6E48">
        <w:t xml:space="preserve"> disengagement in the face of cognitive dissonance may be greater in</w:t>
      </w:r>
      <w:r w:rsidR="008E0D1E" w:rsidRPr="000D6E48">
        <w:t xml:space="preserve"> learners lacking </w:t>
      </w:r>
      <w:r w:rsidR="00982311" w:rsidRPr="000D6E48">
        <w:t>cognitive and emotional capacity, or headspace</w:t>
      </w:r>
      <w:r w:rsidR="008458ED" w:rsidRPr="000D6E48">
        <w:t xml:space="preserve">. </w:t>
      </w:r>
      <w:r w:rsidR="00B31411">
        <w:t>W</w:t>
      </w:r>
      <w:r w:rsidR="008458ED" w:rsidRPr="000D6E48">
        <w:t>e suggest that a lack of headspace may be common in learners</w:t>
      </w:r>
      <w:r w:rsidR="00736BDF" w:rsidRPr="000D6E48">
        <w:t xml:space="preserve"> due to most MO programmes </w:t>
      </w:r>
      <w:r w:rsidR="000A2240" w:rsidRPr="000D6E48">
        <w:t>being</w:t>
      </w:r>
      <w:r w:rsidR="00736BDF" w:rsidRPr="000D6E48">
        <w:t xml:space="preserve"> run towards the end of medical degrees</w:t>
      </w:r>
      <w:r w:rsidR="0028309B" w:rsidRPr="000D6E48">
        <w:t>, with</w:t>
      </w:r>
      <w:r w:rsidR="00C95078" w:rsidRPr="000D6E48">
        <w:t xml:space="preserve"> </w:t>
      </w:r>
      <w:r w:rsidR="005A4311">
        <w:t>imminent</w:t>
      </w:r>
      <w:r w:rsidR="00C95078" w:rsidRPr="000D6E48">
        <w:t xml:space="preserve"> final examinations</w:t>
      </w:r>
      <w:r w:rsidR="009A2040" w:rsidRPr="000D6E48">
        <w:t>,</w:t>
      </w:r>
      <w:r w:rsidR="00736BDF" w:rsidRPr="000D6E48">
        <w:t xml:space="preserve"> and alongside clinical clerkships</w:t>
      </w:r>
      <w:r w:rsidR="004D45DA" w:rsidRPr="000D6E48">
        <w:t xml:space="preserve"> with portfolio requirements</w:t>
      </w:r>
      <w:r w:rsidR="00866A1B">
        <w:t xml:space="preserve"> </w:t>
      </w:r>
      <w:r w:rsidR="008643ED" w:rsidRPr="000D6E48">
        <w:t>(CMO</w:t>
      </w:r>
      <w:r w:rsidR="00E969A5">
        <w:t>C</w:t>
      </w:r>
      <w:r w:rsidR="00F74AD5" w:rsidRPr="000D6E48">
        <w:t xml:space="preserve"> #2)</w:t>
      </w:r>
      <w:r w:rsidR="009538A0" w:rsidRPr="000D6E48">
        <w:fldChar w:fldCharType="begin">
          <w:fldData xml:space="preserve">PEVuZE5vdGU+PENpdGU+PEF1dGhvcj5SZWV2ZTwvQXV0aG9yPjxZZWFyPjIwMjI8L1llYXI+PFJl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JyYXktSGFsbDwvQXV0aG9yPjxZZWFyPjIwMTA8L1llYXI+PFJlY051bT40Njc3PC9SZWNOdW0+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AG==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3LCAyOC0zMCk8L0Rpc3BsYXlUZXh0Pjxy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JyYXktSGFsbDwvQXV0aG9yPjxZZWFyPjIwMTA8L1llYXI+PFJlY051bT40Njc3PC9SZWNOdW0+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AG==
</w:fldData>
        </w:fldChar>
      </w:r>
      <w:r w:rsidR="00BF5503">
        <w:instrText xml:space="preserve"> ADDIN EN.CITE.DATA </w:instrText>
      </w:r>
      <w:r w:rsidR="00BF5503">
        <w:fldChar w:fldCharType="end"/>
      </w:r>
      <w:r w:rsidR="009538A0" w:rsidRPr="000D6E48">
        <w:fldChar w:fldCharType="separate"/>
      </w:r>
      <w:r w:rsidR="00BF5503">
        <w:rPr>
          <w:noProof/>
        </w:rPr>
        <w:t>(7, 28-30)</w:t>
      </w:r>
      <w:r w:rsidR="009538A0" w:rsidRPr="000D6E48">
        <w:fldChar w:fldCharType="end"/>
      </w:r>
      <w:r w:rsidR="00DE1736" w:rsidRPr="000D6E48">
        <w:t>.</w:t>
      </w:r>
      <w:r w:rsidR="008458ED" w:rsidRPr="000D6E48">
        <w:t xml:space="preserve"> </w:t>
      </w:r>
      <w:r w:rsidR="00EF24FC" w:rsidRPr="000D6E48">
        <w:t xml:space="preserve">MO programmes run within medical programmes </w:t>
      </w:r>
      <w:r w:rsidR="00C80632" w:rsidRPr="000D6E48">
        <w:t xml:space="preserve">that incorporate the principles of </w:t>
      </w:r>
      <w:proofErr w:type="spellStart"/>
      <w:r w:rsidR="00C80632" w:rsidRPr="000D6E48">
        <w:t>generalis</w:t>
      </w:r>
      <w:r w:rsidR="00DD0ADF" w:rsidRPr="000D6E48">
        <w:t>m</w:t>
      </w:r>
      <w:proofErr w:type="spellEnd"/>
      <w:r w:rsidR="00C80632" w:rsidRPr="000D6E48">
        <w:t>, SDM</w:t>
      </w:r>
      <w:r w:rsidR="00AC1326" w:rsidRPr="000D6E48">
        <w:t xml:space="preserve">, </w:t>
      </w:r>
      <w:r w:rsidR="00A612D0">
        <w:t>interprofessional education (</w:t>
      </w:r>
      <w:r w:rsidR="00AC1326" w:rsidRPr="000D6E48">
        <w:t>IPE</w:t>
      </w:r>
      <w:r w:rsidR="00A612D0">
        <w:t>)</w:t>
      </w:r>
      <w:r w:rsidR="00C80632" w:rsidRPr="000D6E48">
        <w:t xml:space="preserve"> and </w:t>
      </w:r>
      <w:r w:rsidR="00581A3A">
        <w:t>person-centered care (</w:t>
      </w:r>
      <w:r w:rsidR="00C80632" w:rsidRPr="000D6E48">
        <w:t>PCC</w:t>
      </w:r>
      <w:r w:rsidR="00581A3A">
        <w:t>)</w:t>
      </w:r>
      <w:r w:rsidR="00C80632" w:rsidRPr="000D6E48">
        <w:t xml:space="preserve"> throughout </w:t>
      </w:r>
      <w:r w:rsidR="00A94477" w:rsidRPr="000D6E48">
        <w:t>may</w:t>
      </w:r>
      <w:r w:rsidR="004D5BA3" w:rsidRPr="000D6E48">
        <w:t xml:space="preserve"> be less likely to </w:t>
      </w:r>
      <w:r w:rsidR="00795B8F" w:rsidRPr="000D6E48">
        <w:t xml:space="preserve">rejected </w:t>
      </w:r>
      <w:r w:rsidR="000840B5" w:rsidRPr="000D6E48">
        <w:t>via</w:t>
      </w:r>
      <w:r w:rsidR="00795B8F" w:rsidRPr="000D6E48">
        <w:t xml:space="preserve"> this mechanism</w:t>
      </w:r>
      <w:r w:rsidR="00CD00F8" w:rsidRPr="000D6E48">
        <w:t xml:space="preserve"> </w:t>
      </w:r>
      <w:r w:rsidR="00CB1364" w:rsidRPr="000D6E48">
        <w:t>and l</w:t>
      </w:r>
      <w:r w:rsidR="00B73BAF" w:rsidRPr="000D6E48">
        <w:t xml:space="preserve">earners are more likely to value the education if it </w:t>
      </w:r>
      <w:r w:rsidR="00F55770" w:rsidRPr="000D6E48">
        <w:t>aligns with the wider institutional values</w:t>
      </w:r>
      <w:r w:rsidR="00F74AD5" w:rsidRPr="000D6E48">
        <w:t xml:space="preserve"> (CMO</w:t>
      </w:r>
      <w:r w:rsidR="00E969A5">
        <w:t>C</w:t>
      </w:r>
      <w:r w:rsidR="00F74AD5" w:rsidRPr="000D6E48">
        <w:t xml:space="preserve"> #1</w:t>
      </w:r>
      <w:r w:rsidR="00FA7487" w:rsidRPr="000D6E48">
        <w:t xml:space="preserve"> and 6</w:t>
      </w:r>
      <w:r w:rsidR="00F74AD5" w:rsidRPr="000D6E48">
        <w:t>)</w:t>
      </w:r>
      <w:r w:rsidR="008F4796">
        <w:t xml:space="preserve"> </w:t>
      </w:r>
      <w:r w:rsidR="008F4796">
        <w:fldChar w:fldCharType="begin">
          <w:fldData xml:space="preserve">PEVuZE5vdGU+PENpdGU+PEF1dGhvcj5Fcmlrc3NvbjwvQXV0aG9yPjxZZWFyPjIwMTg8L1llYXI+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VyaWtzc29uPC9BdXRob3I+PFllYXI+MjAxODwvWWVhcj48UmVj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JhbWFuLVdpbG1zPC9BdXRob3I+PFllYXI+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FycmVsbDwvQXV0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</w:fldData>
        </w:fldChar>
      </w:r>
      <w:r w:rsidR="00BF5503">
        <w:instrText xml:space="preserve"> ADDIN EN.CITE </w:instrText>
      </w:r>
      <w:r w:rsidR="00BF5503">
        <w:fldChar w:fldCharType="begin">
          <w:fldData xml:space="preserve">PEVuZE5vdGU+PENpdGU+PEF1dGhvcj5Fcmlrc3NvbjwvQXV0aG9yPjxZZWFyPjIwMTg8L1llYXI+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VyaWtzc29uPC9BdXRob3I+PFllYXI+MjAxODwvWWVhcj48UmVj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JhbWFuLVdpbG1zPC9BdXRob3I+PFllYXI+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FycmVsbDwvQXV0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</w:fldData>
        </w:fldChar>
      </w:r>
      <w:r w:rsidR="00BF5503">
        <w:instrText xml:space="preserve"> ADDIN EN.CITE.DATA </w:instrText>
      </w:r>
      <w:r w:rsidR="00BF5503">
        <w:fldChar w:fldCharType="end"/>
      </w:r>
      <w:r w:rsidR="008F4796">
        <w:fldChar w:fldCharType="separate"/>
      </w:r>
      <w:r w:rsidR="00BF5503">
        <w:rPr>
          <w:noProof/>
        </w:rPr>
        <w:t>(5, 7, 12, 29-33)</w:t>
      </w:r>
      <w:r w:rsidR="008F4796">
        <w:fldChar w:fldCharType="end"/>
      </w:r>
      <w:r w:rsidR="00F55770" w:rsidRPr="000D6E48">
        <w:t xml:space="preserve">. </w:t>
      </w:r>
      <w:r w:rsidR="003D0E13" w:rsidRPr="000D6E48">
        <w:t>Similarly,</w:t>
      </w:r>
      <w:r w:rsidR="006F23C7" w:rsidRPr="000D6E48">
        <w:t xml:space="preserve"> alignment and integration </w:t>
      </w:r>
      <w:r w:rsidR="00712265" w:rsidRPr="000D6E48">
        <w:t>of this education may be increased</w:t>
      </w:r>
      <w:r w:rsidR="00484A5C" w:rsidRPr="000D6E48">
        <w:t xml:space="preserve"> if </w:t>
      </w:r>
      <w:r w:rsidR="001D140D" w:rsidRPr="000D6E48">
        <w:t>prescribing programmes present MO on the continuum of good prescribing</w:t>
      </w:r>
      <w:r w:rsidR="003D0E13" w:rsidRPr="000D6E48">
        <w:t xml:space="preserve">. The converse </w:t>
      </w:r>
      <w:r w:rsidR="00906447" w:rsidRPr="000D6E48">
        <w:t xml:space="preserve">true of MO educational interventions </w:t>
      </w:r>
      <w:r w:rsidR="006D527A" w:rsidRPr="000D6E48">
        <w:t>delivered</w:t>
      </w:r>
      <w:r w:rsidR="007900D1" w:rsidRPr="000D6E48">
        <w:t>,</w:t>
      </w:r>
      <w:r w:rsidR="006D527A" w:rsidRPr="000D6E48">
        <w:t xml:space="preserve"> </w:t>
      </w:r>
      <w:r w:rsidR="00A546FB" w:rsidRPr="000D6E48">
        <w:t xml:space="preserve">or perceived </w:t>
      </w:r>
      <w:r w:rsidR="006D527A" w:rsidRPr="000D6E48">
        <w:t>as</w:t>
      </w:r>
      <w:r w:rsidR="007900D1" w:rsidRPr="000D6E48">
        <w:t>,</w:t>
      </w:r>
      <w:r w:rsidR="006D527A" w:rsidRPr="000D6E48">
        <w:t xml:space="preserve"> external ‘bolt-</w:t>
      </w:r>
      <w:proofErr w:type="spellStart"/>
      <w:r w:rsidR="006D527A" w:rsidRPr="000D6E48">
        <w:t>ons’</w:t>
      </w:r>
      <w:proofErr w:type="spellEnd"/>
      <w:r w:rsidR="006D527A" w:rsidRPr="000D6E48">
        <w:t xml:space="preserve"> </w:t>
      </w:r>
      <w:r w:rsidR="00D57EE6" w:rsidRPr="000D6E48">
        <w:t xml:space="preserve">to prescribing </w:t>
      </w:r>
      <w:proofErr w:type="spellStart"/>
      <w:r w:rsidR="00D57EE6" w:rsidRPr="000D6E48">
        <w:t>programmes</w:t>
      </w:r>
      <w:proofErr w:type="spellEnd"/>
      <w:r w:rsidR="001D465C" w:rsidRPr="000D6E48">
        <w:t xml:space="preserve"> with resultant effects o</w:t>
      </w:r>
      <w:r w:rsidR="004B11E9" w:rsidRPr="000D6E48">
        <w:t>n</w:t>
      </w:r>
      <w:r w:rsidR="001D465C" w:rsidRPr="000D6E48">
        <w:t xml:space="preserve"> perception of value in</w:t>
      </w:r>
      <w:r w:rsidR="005305F8" w:rsidRPr="000D6E48">
        <w:t>, and engagement with the education</w:t>
      </w:r>
      <w:r w:rsidR="00D57EE6" w:rsidRPr="000D6E48">
        <w:t>.</w:t>
      </w:r>
      <w:r w:rsidR="002F2144" w:rsidRPr="000D6E48">
        <w:t xml:space="preserve"> </w:t>
      </w:r>
    </w:p>
    <w:p w14:paraId="20546646" w14:textId="5BBFE311" w:rsidR="00293E0A" w:rsidRPr="000D6E48" w:rsidRDefault="00293E0A" w:rsidP="00293E0A">
      <w:pPr>
        <w:spacing w:line="360" w:lineRule="auto"/>
      </w:pPr>
      <w:r w:rsidRPr="000D6E48">
        <w:t>The degree to which educational institutions value MO education is likely to be influenced by the national educational priorities of steering committees and regulators (CMO</w:t>
      </w:r>
      <w:r>
        <w:t>C</w:t>
      </w:r>
      <w:r w:rsidRPr="000D6E48">
        <w:t xml:space="preserve"> #</w:t>
      </w:r>
      <w:r w:rsidR="005801B2">
        <w:t>6</w:t>
      </w:r>
      <w:r w:rsidRPr="000D6E48">
        <w:t>)</w:t>
      </w:r>
      <w:r>
        <w:t xml:space="preserve"> </w:t>
      </w:r>
      <w:r>
        <w:fldChar w:fldCharType="begin">
          <w:fldData xml:space="preserve">PEVuZE5vdGU+PENpdGU+PEF1dGhvcj5HZWhya2UtQmVjazwvQXV0aG9yPjxZZWFyPjIwMjM8L1ll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Fcmlr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kZhcnJlbGw8L0F1dGhvcj48WWVhcj4yMDIzPC9ZZWFyPjxS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</w:fldData>
        </w:fldChar>
      </w:r>
      <w:r w:rsidR="00BF5503">
        <w:instrText xml:space="preserve"> ADDIN EN.CITE </w:instrText>
      </w:r>
      <w:r w:rsidR="00BF5503">
        <w:fldChar w:fldCharType="begin">
          <w:fldData xml:space="preserve">PEVuZE5vdGU+PENpdGU+PEF1dGhvcj5HZWhya2UtQmVjazwvQXV0aG9yPjxZZWFyPjIwMjM8L1ll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Fcmlr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kZhcnJlbGw8L0F1dGhvcj48WWVhcj4yMDIzPC9ZZWFyPjxS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</w:fldData>
        </w:fldChar>
      </w:r>
      <w:r w:rsidR="00BF5503">
        <w:instrText xml:space="preserve"> ADDIN EN.CITE.DATA </w:instrText>
      </w:r>
      <w:r w:rsidR="00BF5503">
        <w:fldChar w:fldCharType="end"/>
      </w:r>
      <w:r>
        <w:fldChar w:fldCharType="separate"/>
      </w:r>
      <w:r w:rsidR="00BF5503">
        <w:rPr>
          <w:noProof/>
        </w:rPr>
        <w:t>(5, 7, 12, 29, 31-33)</w:t>
      </w:r>
      <w:r>
        <w:fldChar w:fldCharType="end"/>
      </w:r>
      <w:r w:rsidRPr="000D6E48">
        <w:t xml:space="preserve">. Institutional judgments as to the value of MO education will affect the resources they allocate </w:t>
      </w:r>
      <w:r w:rsidR="00C633D4">
        <w:t xml:space="preserve">to </w:t>
      </w:r>
      <w:r w:rsidRPr="000D6E48">
        <w:t>its delivery (CMOC #2)</w:t>
      </w:r>
      <w:r>
        <w:t xml:space="preserve"> </w:t>
      </w:r>
      <w:r w:rsidRPr="000D6E48">
        <w:fldChar w:fldCharType="begin">
          <w:fldData xml:space="preserve">PEVuZE5vdGU+PENpdGU+PEF1dGhvcj5SZWV2ZTwvQXV0aG9yPjxZZWFyPjIwMjI8L1llYXI+PFJl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JyYXktSGFsbDwvQXV0aG9yPjxZZWFyPjIwMTA8L1llYXI+PFJlY051bT40Njc3PC9SZWNOdW0+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AG==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3LCAyOC0zMCk8L0Rpc3BsYXlUZXh0Pjxy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JyYXktSGFsbDwvQXV0aG9yPjxZZWFyPjIwMTA8L1llYXI+PFJlY051bT40Njc3PC9SZWNOdW0+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AG==
</w:fldData>
        </w:fldChar>
      </w:r>
      <w:r w:rsidR="00BF5503">
        <w:instrText xml:space="preserve"> ADDIN EN.CITE.DATA </w:instrText>
      </w:r>
      <w:r w:rsidR="00BF5503">
        <w:fldChar w:fldCharType="end"/>
      </w:r>
      <w:r w:rsidRPr="000D6E48">
        <w:fldChar w:fldCharType="separate"/>
      </w:r>
      <w:r w:rsidR="00BF5503">
        <w:rPr>
          <w:noProof/>
        </w:rPr>
        <w:t>(7, 28-30)</w:t>
      </w:r>
      <w:r w:rsidRPr="000D6E48">
        <w:fldChar w:fldCharType="end"/>
      </w:r>
      <w:r w:rsidRPr="000D6E48">
        <w:t xml:space="preserve">. If steering committees </w:t>
      </w:r>
      <w:r w:rsidRPr="000D6E48">
        <w:lastRenderedPageBreak/>
        <w:t xml:space="preserve">and regulators fail to mandate graduate competence in MO, educational institutions will be unlikely </w:t>
      </w:r>
      <w:r w:rsidR="00734720">
        <w:t xml:space="preserve">to </w:t>
      </w:r>
      <w:r w:rsidRPr="000D6E48">
        <w:t>allocate significant resources to such education. The literature provides examples of the failure of MO interventions as a result of lack of resources</w:t>
      </w:r>
      <w:r w:rsidR="008571A9">
        <w:t xml:space="preserve">, for example due to </w:t>
      </w:r>
      <w:r w:rsidR="00F36BA2">
        <w:t>insufficient clinical placements</w:t>
      </w:r>
      <w:r w:rsidR="00906156">
        <w:t xml:space="preserve"> </w:t>
      </w:r>
      <w:r w:rsidR="00906156" w:rsidRPr="000D6E48">
        <w:fldChar w:fldCharType="begin">
          <w:fldData xml:space="preserve">PEVuZE5vdGU+PENpdGU+PEF1dGhvcj5HZWhya2UtQmVjazwvQXV0aG9yPjxZZWFyPjIwMjM8L1ll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wvRW5kTm90ZT5=
</w:fldData>
        </w:fldChar>
      </w:r>
      <w:r w:rsidR="00906156">
        <w:instrText xml:space="preserve"> ADDIN EN.CITE </w:instrText>
      </w:r>
      <w:r w:rsidR="00906156">
        <w:fldChar w:fldCharType="begin">
          <w:fldData xml:space="preserve">PEVuZE5vdGU+PENpdGU+PEF1dGhvcj5HZWhya2UtQmVjazwvQXV0aG9yPjxZZWFyPjIwMjM8L1ll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wvRW5kTm90ZT5=
</w:fldData>
        </w:fldChar>
      </w:r>
      <w:r w:rsidR="00906156">
        <w:instrText xml:space="preserve"> ADDIN EN.CITE.DATA </w:instrText>
      </w:r>
      <w:r w:rsidR="00906156">
        <w:fldChar w:fldCharType="end"/>
      </w:r>
      <w:r w:rsidR="00906156" w:rsidRPr="000D6E48">
        <w:fldChar w:fldCharType="separate"/>
      </w:r>
      <w:r w:rsidR="00906156">
        <w:rPr>
          <w:noProof/>
        </w:rPr>
        <w:t>(31)</w:t>
      </w:r>
      <w:r w:rsidR="00906156" w:rsidRPr="000D6E48">
        <w:fldChar w:fldCharType="end"/>
      </w:r>
      <w:r w:rsidR="00906156">
        <w:t>.</w:t>
      </w:r>
      <w:r w:rsidR="00F36BA2">
        <w:t xml:space="preserve"> </w:t>
      </w:r>
      <w:r w:rsidR="00906156">
        <w:t>T</w:t>
      </w:r>
      <w:r w:rsidRPr="000D6E48">
        <w:t xml:space="preserve">he fact that 42% of MO educational interventions found </w:t>
      </w:r>
      <w:r w:rsidR="00A70AAC">
        <w:t>in</w:t>
      </w:r>
      <w:r w:rsidRPr="000D6E48">
        <w:t xml:space="preserve"> our initial search took the form of stand-alone sessions</w:t>
      </w:r>
      <w:r w:rsidR="00892C4A">
        <w:t xml:space="preserve"> also</w:t>
      </w:r>
      <w:r w:rsidRPr="000D6E48">
        <w:t xml:space="preserve"> hints at this </w:t>
      </w:r>
      <w:r w:rsidR="00920B20">
        <w:t xml:space="preserve">lack of resources </w:t>
      </w:r>
      <w:r w:rsidRPr="000D6E48">
        <w:t>(</w:t>
      </w:r>
      <w:r w:rsidR="004E715F">
        <w:t>supplementary file 6</w:t>
      </w:r>
      <w:r w:rsidRPr="000D6E48">
        <w:t xml:space="preserve">). As steering committees increasingly highlight the importance of IPE, SDM, PCC and generalist skills in graduates, educationalists may be able to </w:t>
      </w:r>
      <w:r w:rsidR="00612BCC">
        <w:t xml:space="preserve">leverage </w:t>
      </w:r>
      <w:r w:rsidRPr="000D6E48">
        <w:t>increase</w:t>
      </w:r>
      <w:r w:rsidR="00612BCC">
        <w:t>d</w:t>
      </w:r>
      <w:r w:rsidRPr="000D6E48">
        <w:t xml:space="preserve"> resources allocated to their MO programmes whilst introducing efficiencies in resource allocation, by highlighting the </w:t>
      </w:r>
      <w:r w:rsidR="00533541">
        <w:t>suit</w:t>
      </w:r>
      <w:r w:rsidRPr="000D6E48">
        <w:t xml:space="preserve">ability of such interventions to teach these skills </w:t>
      </w:r>
      <w:r w:rsidRPr="000D6E48">
        <w:fldChar w:fldCharType="begin"/>
      </w:r>
      <w:r w:rsidR="00BA372F">
        <w:instrText xml:space="preserve"> ADDIN EN.CITE &lt;EndNote&gt;&lt;Cite&gt;&lt;Author&gt;England&lt;/Author&gt;&lt;Year&gt;2020&lt;/Year&gt;&lt;RecNum&gt;4663&lt;/RecNum&gt;&lt;DisplayText&gt;(5, 6)&lt;/DisplayText&gt;&lt;record&gt;&lt;rec-number&gt;4663&lt;/rec-number&gt;&lt;foreign-keys&gt;&lt;key app="EN" db-id="0dzxez9tl9feaaesrz6x9vfydsvadv05edta" timestamp="1704385019"&gt;4663&lt;/key&gt;&lt;/foreign-keys&gt;&lt;ref-type name="Generic"&gt;13&lt;/ref-type&gt;&lt;contributors&gt;&lt;authors&gt;&lt;author&gt;Health Education England&lt;/author&gt;&lt;/authors&gt;&lt;/contributors&gt;&lt;titles&gt;&lt;title&gt;The Future Doctor Programme. A co-created vision for the future clinical team&lt;/title&gt;&lt;/titles&gt;&lt;dates&gt;&lt;year&gt;2020&lt;/year&gt;&lt;/dates&gt;&lt;publisher&gt;Author&lt;/publisher&gt;&lt;urls&gt;&lt;/urls&gt;&lt;/record&gt;&lt;/Cite&gt;&lt;Cite&gt;&lt;Author&gt;Council&lt;/Author&gt;&lt;Year&gt;2018&lt;/Year&gt;&lt;RecNum&gt;4583&lt;/RecNum&gt;&lt;record&gt;&lt;rec-number&gt;4583&lt;/rec-number&gt;&lt;foreign-keys&gt;&lt;key app="EN" db-id="0dzxez9tl9feaaesrz6x9vfydsvadv05edta" timestamp="1696857524"&gt;4583&lt;/key&gt;&lt;/foreign-keys&gt;&lt;ref-type name="Journal Article"&gt;17&lt;/ref-type&gt;&lt;contributors&gt;&lt;authors&gt;&lt;author&gt;General Medical Council&lt;/author&gt;&lt;/authors&gt;&lt;/contributors&gt;&lt;titles&gt;&lt;title&gt;Outcomes for graduates&lt;/title&gt;&lt;secondary-title&gt;General Medical Council&lt;/secondary-title&gt;&lt;/titles&gt;&lt;periodical&gt;&lt;full-title&gt;General Medical Council&lt;/full-title&gt;&lt;/periodical&gt;&lt;dates&gt;&lt;year&gt;2018&lt;/year&gt;&lt;/dates&gt;&lt;urls&gt;&lt;/urls&gt;&lt;/record&gt;&lt;/Cite&gt;&lt;/EndNote&gt;</w:instrText>
      </w:r>
      <w:r w:rsidRPr="000D6E48">
        <w:fldChar w:fldCharType="separate"/>
      </w:r>
      <w:r w:rsidR="00BA372F">
        <w:rPr>
          <w:noProof/>
        </w:rPr>
        <w:t>(5, 6)</w:t>
      </w:r>
      <w:r w:rsidRPr="000D6E48">
        <w:fldChar w:fldCharType="end"/>
      </w:r>
      <w:r w:rsidRPr="000D6E48">
        <w:t xml:space="preserve">. </w:t>
      </w:r>
    </w:p>
    <w:p w14:paraId="02B99D03" w14:textId="17809D19" w:rsidR="002149B9" w:rsidRPr="000D6E48" w:rsidRDefault="002149B9" w:rsidP="002149B9">
      <w:pPr>
        <w:pStyle w:val="Heading4"/>
      </w:pPr>
      <w:r w:rsidRPr="000D6E48">
        <w:t xml:space="preserve">Elements of programme design that trigger critical reflection on the role of the learner and the MDT, and </w:t>
      </w:r>
      <w:proofErr w:type="spellStart"/>
      <w:r w:rsidRPr="000D6E48">
        <w:t>maximise</w:t>
      </w:r>
      <w:proofErr w:type="spellEnd"/>
      <w:r w:rsidRPr="000D6E48">
        <w:t xml:space="preserve"> headspace</w:t>
      </w:r>
      <w:r w:rsidR="00EF22A5">
        <w:t xml:space="preserve"> (</w:t>
      </w:r>
      <w:r w:rsidR="00B43A18">
        <w:t>P</w:t>
      </w:r>
      <w:r w:rsidR="00CF08B2">
        <w:t xml:space="preserve">T elements </w:t>
      </w:r>
      <w:r w:rsidR="00F832D1">
        <w:t>I1-</w:t>
      </w:r>
      <w:r w:rsidR="004B1697">
        <w:t xml:space="preserve">5, M1-4, O3; </w:t>
      </w:r>
      <w:r w:rsidR="00EF22A5">
        <w:t>CMOC #</w:t>
      </w:r>
      <w:r w:rsidR="008210E2">
        <w:t>7-</w:t>
      </w:r>
      <w:r w:rsidR="00CF08B2">
        <w:t>24, 31)</w:t>
      </w:r>
    </w:p>
    <w:p w14:paraId="3696B450" w14:textId="2CD00BA8" w:rsidR="00874F0D" w:rsidRPr="000D6E48" w:rsidRDefault="008A25EF" w:rsidP="009627BF">
      <w:pPr>
        <w:spacing w:line="360" w:lineRule="auto"/>
      </w:pPr>
      <w:r w:rsidRPr="000D6E48">
        <w:t>T</w:t>
      </w:r>
      <w:r w:rsidR="005B4DB5" w:rsidRPr="000D6E48">
        <w:t>hree interventional elements</w:t>
      </w:r>
      <w:r w:rsidR="00D170EB" w:rsidRPr="000D6E48">
        <w:t xml:space="preserve"> </w:t>
      </w:r>
      <w:r w:rsidR="001244E4" w:rsidRPr="000D6E48">
        <w:t>in MO programmes:</w:t>
      </w:r>
      <w:r w:rsidR="00D170EB" w:rsidRPr="000D6E48">
        <w:t xml:space="preserve"> </w:t>
      </w:r>
      <w:r w:rsidR="009837A5" w:rsidRPr="000D6E48">
        <w:t>‘a safe space to trial new skills’</w:t>
      </w:r>
      <w:r w:rsidR="001208B9" w:rsidRPr="000D6E48">
        <w:t>, meaningful ‘interprofessional clinical experience’ and ‘</w:t>
      </w:r>
      <w:r w:rsidR="006A4923" w:rsidRPr="000D6E48">
        <w:t>feedback in small interprofessional groups’ with relational continuity</w:t>
      </w:r>
      <w:r w:rsidR="005B4DB5" w:rsidRPr="000D6E48">
        <w:t>, supported by ‘a knowledge</w:t>
      </w:r>
      <w:r w:rsidR="00A07E8B" w:rsidRPr="000D6E48">
        <w:t xml:space="preserve"> base and framework’ and ‘aligned assessment’</w:t>
      </w:r>
      <w:r w:rsidR="00A05FC5" w:rsidRPr="000D6E48">
        <w:t xml:space="preserve">, </w:t>
      </w:r>
      <w:r w:rsidR="0033487A" w:rsidRPr="000D6E48">
        <w:t>may work to trigger a cycle of cognitive dissonance and critical reflection in learners</w:t>
      </w:r>
      <w:r w:rsidR="009E1D8C" w:rsidRPr="000D6E48">
        <w:t xml:space="preserve">. This may </w:t>
      </w:r>
      <w:r w:rsidR="0033487A" w:rsidRPr="000D6E48">
        <w:t>lead to</w:t>
      </w:r>
      <w:r w:rsidR="009627BF" w:rsidRPr="000D6E48">
        <w:t xml:space="preserve"> our intended outcomes</w:t>
      </w:r>
      <w:r w:rsidR="00204758" w:rsidRPr="000D6E48">
        <w:t xml:space="preserve"> via</w:t>
      </w:r>
      <w:r w:rsidR="000424AD" w:rsidRPr="000D6E48">
        <w:t xml:space="preserve"> mechanisms </w:t>
      </w:r>
      <w:r w:rsidR="006502CE">
        <w:t>including</w:t>
      </w:r>
      <w:r w:rsidR="00F61EA2">
        <w:t xml:space="preserve"> a</w:t>
      </w:r>
      <w:r w:rsidR="000424AD" w:rsidRPr="000D6E48">
        <w:t xml:space="preserve"> </w:t>
      </w:r>
      <w:r w:rsidR="00EB2FD7" w:rsidRPr="000D6E48">
        <w:t xml:space="preserve">perception of </w:t>
      </w:r>
      <w:r w:rsidR="000424AD" w:rsidRPr="000D6E48">
        <w:t>sufficient headspace</w:t>
      </w:r>
      <w:r w:rsidR="00D10AF3" w:rsidRPr="000D6E48">
        <w:t xml:space="preserve"> and an understanding </w:t>
      </w:r>
      <w:r w:rsidR="00041FD0" w:rsidRPr="000D6E48">
        <w:t xml:space="preserve">of interprofessional roles in MO </w:t>
      </w:r>
      <w:r w:rsidR="00EB2FD7" w:rsidRPr="000D6E48">
        <w:t xml:space="preserve">clinical </w:t>
      </w:r>
      <w:r w:rsidR="00041FD0" w:rsidRPr="000D6E48">
        <w:t>practice</w:t>
      </w:r>
      <w:r w:rsidR="00B0475A" w:rsidRPr="000D6E48">
        <w:t xml:space="preserve"> (Figure 2)</w:t>
      </w:r>
      <w:r w:rsidR="009627BF" w:rsidRPr="000D6E48">
        <w:t xml:space="preserve">. </w:t>
      </w:r>
    </w:p>
    <w:p w14:paraId="7BAA659C" w14:textId="7BAD2EC3" w:rsidR="009C31F6" w:rsidRPr="000D6E48" w:rsidRDefault="009C388F" w:rsidP="009627BF">
      <w:pPr>
        <w:spacing w:line="360" w:lineRule="auto"/>
      </w:pPr>
      <w:r w:rsidRPr="000D6E48">
        <w:t>The practice of MO requires</w:t>
      </w:r>
      <w:r w:rsidR="005A36AD" w:rsidRPr="000D6E48">
        <w:t xml:space="preserve"> the complex integration of knowledge, skills and </w:t>
      </w:r>
      <w:proofErr w:type="spellStart"/>
      <w:r w:rsidR="005A36AD" w:rsidRPr="000D6E48">
        <w:t>behaviours</w:t>
      </w:r>
      <w:proofErr w:type="spellEnd"/>
      <w:r w:rsidR="005A36AD" w:rsidRPr="000D6E48">
        <w:t xml:space="preserve"> </w:t>
      </w:r>
      <w:r w:rsidR="006E7E6C">
        <w:t xml:space="preserve">from both the biomedical and person-centered illness perspective, </w:t>
      </w:r>
      <w:r w:rsidR="00412F06" w:rsidRPr="000D6E48">
        <w:t xml:space="preserve">which </w:t>
      </w:r>
      <w:r w:rsidR="002438B8" w:rsidRPr="000D6E48">
        <w:t>exerts</w:t>
      </w:r>
      <w:r w:rsidR="0020476C" w:rsidRPr="000D6E48">
        <w:t xml:space="preserve"> </w:t>
      </w:r>
      <w:r w:rsidR="00D468C3">
        <w:t xml:space="preserve">high </w:t>
      </w:r>
      <w:r w:rsidR="0020476C" w:rsidRPr="000D6E48">
        <w:t>cognitive load in learners (CMOC #7,8,9)</w:t>
      </w:r>
      <w:r w:rsidR="005F3564">
        <w:t xml:space="preserve"> </w:t>
      </w:r>
      <w:r w:rsidR="005F3564">
        <w:fldChar w:fldCharType="begin">
          <w:fldData xml:space="preserve">PEVuZE5vdGU+PENpdGU+PEF1dGhvcj5BbmRlcnNvbjwvQXV0aG9yPjxZZWFyPjIwMTY8L1llYXI+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kdlaHJrZS1CZWNrPC9BdXRob3I+PFllYXI+MjAy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tlaWpzZXJzPC9BdXRob3I+PFllYXI+MjAxNDwvWWVhcj48UmVjTnVtPjEzMzwv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1hbmdpbjwvQXV0aG9y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SYW1hc3dhbXk8L0F1dGhvcj48WWVh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vc3RhczwvQXV0aG9yPjxZZWFyPjIwMTQ8L1llYXI+PFJlY051bT4x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GYXJyZWxsPC9BdXRob3I+PFllYXI+MjAyMzwvWWVhcj48UmVjTnVtPjExMDI8L1JlY051bT48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</w:fldData>
        </w:fldChar>
      </w:r>
      <w:r w:rsidR="00290AD6">
        <w:instrText xml:space="preserve"> ADDIN EN.CITE </w:instrText>
      </w:r>
      <w:r w:rsidR="00290AD6">
        <w:fldChar w:fldCharType="begin">
          <w:fldData xml:space="preserve">PEVuZE5vdGU+PENpdGU+PEF1dGhvcj5BbmRlcnNvbjwvQXV0aG9yPjxZZWFyPjIwMTY8L1llYXI+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kdlaHJrZS1CZWNrPC9BdXRob3I+PFllYXI+MjAy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tlaWpzZXJzPC9BdXRob3I+PFllYXI+MjAxNDwvWWVhcj48UmVjTnVtPjEzMzwv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1hbmdpbjwvQXV0aG9y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SYW1hc3dhbXk8L0F1dGhvcj48WWVh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vc3RhczwvQXV0aG9yPjxZZWFyPjIwMTQ8L1llYXI+PFJlY051bT4x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GYXJyZWxsPC9BdXRob3I+PFllYXI+MjAyMzwvWWVhcj48UmVjTnVtPjExMDI8L1JlY051bT48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</w:fldData>
        </w:fldChar>
      </w:r>
      <w:r w:rsidR="00290AD6">
        <w:instrText xml:space="preserve"> ADDIN EN.CITE.DATA </w:instrText>
      </w:r>
      <w:r w:rsidR="00290AD6">
        <w:fldChar w:fldCharType="end"/>
      </w:r>
      <w:r w:rsidR="005F3564">
        <w:fldChar w:fldCharType="separate"/>
      </w:r>
      <w:r w:rsidR="00290AD6">
        <w:rPr>
          <w:noProof/>
        </w:rPr>
        <w:t>(14, 31, 33, 35-38)</w:t>
      </w:r>
      <w:r w:rsidR="005F3564">
        <w:fldChar w:fldCharType="end"/>
      </w:r>
      <w:r w:rsidR="002438B8" w:rsidRPr="000D6E48">
        <w:t xml:space="preserve">. </w:t>
      </w:r>
      <w:r w:rsidR="00AF55F3" w:rsidRPr="000D6E48">
        <w:t xml:space="preserve">Many </w:t>
      </w:r>
      <w:r w:rsidR="006F4FB3">
        <w:t>associated</w:t>
      </w:r>
      <w:r w:rsidR="00AF55F3" w:rsidRPr="000D6E48">
        <w:t xml:space="preserve"> skills</w:t>
      </w:r>
      <w:r w:rsidR="00FE53EC" w:rsidRPr="000D6E48">
        <w:t xml:space="preserve">, such as SDM, may </w:t>
      </w:r>
      <w:r w:rsidR="00EF0451" w:rsidRPr="000D6E48">
        <w:t xml:space="preserve">be </w:t>
      </w:r>
      <w:r w:rsidR="0066684E" w:rsidRPr="000D6E48">
        <w:t>challenging</w:t>
      </w:r>
      <w:r w:rsidR="00EF0451" w:rsidRPr="000D6E48">
        <w:t xml:space="preserve"> to learners</w:t>
      </w:r>
      <w:r w:rsidR="00004746" w:rsidRPr="000D6E48">
        <w:t xml:space="preserve"> and they may struggle to </w:t>
      </w:r>
      <w:r w:rsidR="0015123B">
        <w:t>apply</w:t>
      </w:r>
      <w:r w:rsidR="00004746" w:rsidRPr="000D6E48">
        <w:t xml:space="preserve"> them initially (CMOC #10)</w:t>
      </w:r>
      <w:r w:rsidR="008D5979">
        <w:t xml:space="preserve"> </w:t>
      </w:r>
      <w:r w:rsidR="008D5979">
        <w:fldChar w:fldCharType="begin">
          <w:fldData xml:space="preserve">PEVuZE5vdGU+PENpdGU+PEF1dGhvcj5IYXdsZXk8L0F1dGhvcj48WWVhcj4yMDE5PC9ZZWFyPjxS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SYW1hc3dhbXk8L0F1dGhvcj48WWVhcj4yMDEzPC9ZZWFyPjxSZWNOdW0+MTQzPC9SZWNOdW0+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k4LTYwMTwvcGFnZXM+PHZvbHVtZT42MTwvdm9sdW1lPjxudW1iZXI+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tvc3RhczwvQXV0aG9yPjxZ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Y4LTc0PC9wYWdlcz48dm9sdW1lPjYyPC92b2x1bWU+PG51bWJlcj44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Jc2Vub3I8L0F1dGhvcj48WWVhcj4yMDIxPC9ZZWFy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</w:fldData>
        </w:fldChar>
      </w:r>
      <w:r w:rsidR="00290AD6">
        <w:instrText xml:space="preserve"> ADDIN EN.CITE </w:instrText>
      </w:r>
      <w:r w:rsidR="00290AD6">
        <w:fldChar w:fldCharType="begin">
          <w:fldData xml:space="preserve">PEVuZE5vdGU+PENpdGU+PEF1dGhvcj5IYXdsZXk8L0F1dGhvcj48WWVhcj4yMDE5PC9ZZWFyPjxS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SYW1hc3dhbXk8L0F1dGhvcj48WWVhcj4yMDEzPC9ZZWFyPjxSZWNOdW0+MTQzPC9SZWNOdW0+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k4LTYwMTwvcGFnZXM+PHZvbHVtZT42MTwvdm9sdW1lPjxudW1iZXI+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tvc3RhczwvQXV0aG9yPjxZ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Y4LTc0PC9wYWdlcz48dm9sdW1lPjYyPC92b2x1bWU+PG51bWJlcj44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Jc2Vub3I8L0F1dGhvcj48WWVhcj4yMDIxPC9ZZWFy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</w:fldData>
        </w:fldChar>
      </w:r>
      <w:r w:rsidR="00290AD6">
        <w:instrText xml:space="preserve"> ADDIN EN.CITE.DATA </w:instrText>
      </w:r>
      <w:r w:rsidR="00290AD6">
        <w:fldChar w:fldCharType="end"/>
      </w:r>
      <w:r w:rsidR="008D5979">
        <w:fldChar w:fldCharType="separate"/>
      </w:r>
      <w:r w:rsidR="00290AD6">
        <w:rPr>
          <w:noProof/>
        </w:rPr>
        <w:t>(37-40)</w:t>
      </w:r>
      <w:r w:rsidR="008D5979">
        <w:fldChar w:fldCharType="end"/>
      </w:r>
      <w:r w:rsidR="00FE06DD" w:rsidRPr="000D6E48">
        <w:t xml:space="preserve">. </w:t>
      </w:r>
      <w:r w:rsidR="00066842" w:rsidRPr="000D6E48">
        <w:t xml:space="preserve">The real-time integration of new and </w:t>
      </w:r>
      <w:r w:rsidR="0014440F" w:rsidRPr="000D6E48">
        <w:t xml:space="preserve">complex knowledge, skills and </w:t>
      </w:r>
      <w:proofErr w:type="spellStart"/>
      <w:r w:rsidR="0014440F" w:rsidRPr="000D6E48">
        <w:t>behaviour</w:t>
      </w:r>
      <w:r w:rsidR="00501239" w:rsidRPr="000D6E48">
        <w:t>s</w:t>
      </w:r>
      <w:proofErr w:type="spellEnd"/>
      <w:r w:rsidR="003D7446" w:rsidRPr="000D6E48">
        <w:t xml:space="preserve">, whilst face-to-face </w:t>
      </w:r>
      <w:r w:rsidR="005F1F25" w:rsidRPr="000D6E48">
        <w:t>with patients,</w:t>
      </w:r>
      <w:r w:rsidR="0014440F" w:rsidRPr="000D6E48">
        <w:t xml:space="preserve"> </w:t>
      </w:r>
      <w:r w:rsidR="002E477A" w:rsidRPr="000D6E48">
        <w:t xml:space="preserve">is liable to fail </w:t>
      </w:r>
      <w:r w:rsidR="0071601B" w:rsidRPr="000D6E48">
        <w:t>at first</w:t>
      </w:r>
      <w:r w:rsidR="00383CBD" w:rsidRPr="000D6E48">
        <w:t xml:space="preserve"> (CMOC #11)</w:t>
      </w:r>
      <w:r w:rsidR="00D11489">
        <w:t xml:space="preserve"> </w:t>
      </w:r>
      <w:r w:rsidR="00D11489">
        <w:fldChar w:fldCharType="begin">
          <w:fldData xml:space="preserve">PEVuZE5vdGU+PENpdGU+PEF1dGhvcj5IYXdsZXk8L0F1dGhvcj48WWVhcj4yMDE5PC9ZZWFyPjxS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SYW1hc3dhbXk8L0F1dGhvcj48WWVhcj4yMDEzPC9ZZWFyPjxSZWNOdW0+MTQzPC9SZWNOdW0+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k4LTYwMTwvcGFnZXM+PHZvbHVtZT42MTwvdm9sdW1lPjxudW1iZXI+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tvc3RhczwvQXV0aG9yPjxZ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Y4LTc0PC9wYWdlcz48dm9sdW1lPjYyPC92b2x1bWU+PG51bWJlcj44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Jc2Vub3I8L0F1dGhvcj48WWVhcj4yMDIxPC9ZZWFy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</w:fldData>
        </w:fldChar>
      </w:r>
      <w:r w:rsidR="00290AD6">
        <w:instrText xml:space="preserve"> ADDIN EN.CITE </w:instrText>
      </w:r>
      <w:r w:rsidR="00290AD6">
        <w:fldChar w:fldCharType="begin">
          <w:fldData xml:space="preserve">PEVuZE5vdGU+PENpdGU+PEF1dGhvcj5IYXdsZXk8L0F1dGhvcj48WWVhcj4yMDE5PC9ZZWFyPjxS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SYW1hc3dhbXk8L0F1dGhvcj48WWVhcj4yMDEzPC9ZZWFyPjxSZWNOdW0+MTQzPC9SZWNOdW0+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k4LTYwMTwvcGFnZXM+PHZvbHVtZT42MTwvdm9sdW1lPjxudW1iZXI+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tvc3RhczwvQXV0aG9yPjxZ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Jc2Vub3I8L0F1dGhvcj48WWVhcj4yMDIxPC9ZZWFy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</w:fldData>
        </w:fldChar>
      </w:r>
      <w:r w:rsidR="00290AD6">
        <w:instrText xml:space="preserve"> ADDIN EN.CITE.DATA </w:instrText>
      </w:r>
      <w:r w:rsidR="00290AD6">
        <w:fldChar w:fldCharType="end"/>
      </w:r>
      <w:r w:rsidR="00D11489">
        <w:fldChar w:fldCharType="separate"/>
      </w:r>
      <w:r w:rsidR="00290AD6">
        <w:rPr>
          <w:noProof/>
        </w:rPr>
        <w:t>(37-40)</w:t>
      </w:r>
      <w:r w:rsidR="00D11489">
        <w:fldChar w:fldCharType="end"/>
      </w:r>
      <w:r w:rsidR="002E477A" w:rsidRPr="000D6E48">
        <w:t xml:space="preserve">. </w:t>
      </w:r>
      <w:r w:rsidR="00313BBE" w:rsidRPr="000D6E48">
        <w:t>We suggest that the provision of a safe space to trial th</w:t>
      </w:r>
      <w:r w:rsidR="00835875" w:rsidRPr="000D6E48">
        <w:t xml:space="preserve">is integration </w:t>
      </w:r>
      <w:r w:rsidR="00383CBD" w:rsidRPr="000D6E48">
        <w:t xml:space="preserve">is </w:t>
      </w:r>
      <w:r w:rsidR="00835875" w:rsidRPr="000D6E48">
        <w:t>key</w:t>
      </w:r>
      <w:r w:rsidR="00383CBD" w:rsidRPr="000D6E48">
        <w:t xml:space="preserve"> </w:t>
      </w:r>
      <w:r w:rsidR="00137B55" w:rsidRPr="000D6E48">
        <w:t>to enabling learners to reflect on performance</w:t>
      </w:r>
      <w:r w:rsidR="00F62CD3" w:rsidRPr="000D6E48">
        <w:t xml:space="preserve">, plan future actions and begin to use MO skills </w:t>
      </w:r>
      <w:r w:rsidR="00BA23CF" w:rsidRPr="000D6E48">
        <w:t xml:space="preserve">on clinical placement. </w:t>
      </w:r>
      <w:r w:rsidR="00572E0A" w:rsidRPr="000D6E48">
        <w:t xml:space="preserve">The </w:t>
      </w:r>
      <w:r w:rsidR="002530D0" w:rsidRPr="000D6E48">
        <w:t>‘</w:t>
      </w:r>
      <w:r w:rsidR="00572E0A" w:rsidRPr="000D6E48">
        <w:t xml:space="preserve">safe </w:t>
      </w:r>
      <w:r w:rsidR="00574F24" w:rsidRPr="000D6E48">
        <w:t xml:space="preserve">space to trial new </w:t>
      </w:r>
      <w:proofErr w:type="gramStart"/>
      <w:r w:rsidR="00574F24" w:rsidRPr="000D6E48">
        <w:t>skills</w:t>
      </w:r>
      <w:r w:rsidR="002530D0" w:rsidRPr="000D6E48">
        <w:t>’</w:t>
      </w:r>
      <w:proofErr w:type="gramEnd"/>
      <w:r w:rsidR="00574F24" w:rsidRPr="000D6E48">
        <w:t xml:space="preserve"> may involve simulated patient</w:t>
      </w:r>
      <w:r w:rsidR="0035142F" w:rsidRPr="000D6E48">
        <w:t xml:space="preserve"> consultations, case-based discussion</w:t>
      </w:r>
      <w:r w:rsidR="005E7438" w:rsidRPr="000D6E48">
        <w:t xml:space="preserve"> and</w:t>
      </w:r>
      <w:r w:rsidR="000322C8" w:rsidRPr="000D6E48">
        <w:t>/or</w:t>
      </w:r>
      <w:r w:rsidR="005E7438" w:rsidRPr="000D6E48">
        <w:t xml:space="preserve"> use of</w:t>
      </w:r>
      <w:r w:rsidR="0035142F" w:rsidRPr="000D6E48">
        <w:t xml:space="preserve"> expert demonstration</w:t>
      </w:r>
      <w:r w:rsidR="006E5EB1" w:rsidRPr="000D6E48">
        <w:t>; all elements</w:t>
      </w:r>
      <w:r w:rsidR="00A50F38" w:rsidRPr="000D6E48">
        <w:t xml:space="preserve"> commonly seen in the literature</w:t>
      </w:r>
      <w:r w:rsidR="00FE367E" w:rsidRPr="000D6E48">
        <w:t xml:space="preserve"> </w:t>
      </w:r>
      <w:r w:rsidR="00F76971" w:rsidRPr="000D6E48">
        <w:t>o</w:t>
      </w:r>
      <w:r w:rsidR="00FE367E" w:rsidRPr="000D6E48">
        <w:t>n the teaching of SDM and PCC</w:t>
      </w:r>
      <w:r w:rsidR="00186471" w:rsidRPr="000D6E48">
        <w:t xml:space="preserve"> </w:t>
      </w:r>
      <w:r w:rsidR="00161814" w:rsidRPr="000D6E48">
        <w:t>and</w:t>
      </w:r>
      <w:r w:rsidR="00186471" w:rsidRPr="000D6E48">
        <w:t xml:space="preserve"> in MO education specifically</w:t>
      </w:r>
      <w:r w:rsidR="00A50F38" w:rsidRPr="000D6E48">
        <w:t xml:space="preserve"> (</w:t>
      </w:r>
      <w:r w:rsidR="00673751">
        <w:t>Supplementary file 6</w:t>
      </w:r>
      <w:r w:rsidR="00A50F38" w:rsidRPr="000D6E48">
        <w:t>)</w:t>
      </w:r>
      <w:r w:rsidR="00C232EE" w:rsidRPr="000D6E48">
        <w:t xml:space="preserve">. </w:t>
      </w:r>
      <w:r w:rsidR="009879FD" w:rsidRPr="000D6E48">
        <w:t xml:space="preserve">Expert demonstration specifically may allow </w:t>
      </w:r>
      <w:r w:rsidR="00557C83" w:rsidRPr="000D6E48">
        <w:t>visualization of</w:t>
      </w:r>
      <w:r w:rsidR="004F2FCF" w:rsidRPr="000D6E48">
        <w:t xml:space="preserve"> goal</w:t>
      </w:r>
      <w:r w:rsidR="003E48DB">
        <w:t>s</w:t>
      </w:r>
      <w:r w:rsidR="004F2FCF" w:rsidRPr="000D6E48">
        <w:t xml:space="preserve"> for </w:t>
      </w:r>
      <w:r w:rsidR="004F2FCF" w:rsidRPr="000D6E48">
        <w:lastRenderedPageBreak/>
        <w:t xml:space="preserve">learners and trigger reflection </w:t>
      </w:r>
      <w:r w:rsidR="0062658F" w:rsidRPr="000D6E48">
        <w:t>and planning whilst improving head</w:t>
      </w:r>
      <w:r w:rsidR="00675EF2" w:rsidRPr="000D6E48">
        <w:t>s</w:t>
      </w:r>
      <w:r w:rsidR="0062658F" w:rsidRPr="000D6E48">
        <w:t xml:space="preserve">pace </w:t>
      </w:r>
      <w:r w:rsidR="00675EF2" w:rsidRPr="000D6E48">
        <w:t xml:space="preserve">via the implicit or explicit provision of schemas </w:t>
      </w:r>
      <w:r w:rsidR="00675EF2" w:rsidRPr="000D6E48">
        <w:fldChar w:fldCharType="begin"/>
      </w:r>
      <w:r w:rsidR="00290AD6">
        <w:instrText xml:space="preserve"> ADDIN EN.CITE &lt;EndNote&gt;&lt;Cite&gt;&lt;Author&gt;Sweller&lt;/Author&gt;&lt;Year&gt;2011&lt;/Year&gt;&lt;RecNum&gt;4635&lt;/RecNum&gt;&lt;DisplayText&gt;(41)&lt;/DisplayText&gt;&lt;record&gt;&lt;rec-number&gt;4635&lt;/rec-number&gt;&lt;foreign-keys&gt;&lt;key app="EN" db-id="0dzxez9tl9feaaesrz6x9vfydsvadv05edta" timestamp="1699627911"&gt;4635&lt;/key&gt;&lt;/foreign-keys&gt;&lt;ref-type name="Book Section"&gt;5&lt;/ref-type&gt;&lt;contributors&gt;&lt;authors&gt;&lt;author&gt;Sweller, John&lt;/author&gt;&lt;/authors&gt;&lt;/contributors&gt;&lt;titles&gt;&lt;title&gt;Cognitive load theory&lt;/title&gt;&lt;secondary-title&gt;Psychology of learning and motivation&lt;/secondary-title&gt;&lt;/titles&gt;&lt;pages&gt;37-76&lt;/pages&gt;&lt;volume&gt;55&lt;/volume&gt;&lt;dates&gt;&lt;year&gt;2011&lt;/year&gt;&lt;/dates&gt;&lt;publisher&gt;Elsevier&lt;/publisher&gt;&lt;isbn&gt;0079-7421&lt;/isbn&gt;&lt;urls&gt;&lt;/urls&gt;&lt;/record&gt;&lt;/Cite&gt;&lt;/EndNote&gt;</w:instrText>
      </w:r>
      <w:r w:rsidR="00675EF2" w:rsidRPr="000D6E48">
        <w:fldChar w:fldCharType="separate"/>
      </w:r>
      <w:r w:rsidR="00290AD6">
        <w:rPr>
          <w:noProof/>
        </w:rPr>
        <w:t>(41)</w:t>
      </w:r>
      <w:r w:rsidR="00675EF2" w:rsidRPr="000D6E48">
        <w:fldChar w:fldCharType="end"/>
      </w:r>
      <w:r w:rsidR="00675EF2" w:rsidRPr="000D6E48">
        <w:t xml:space="preserve">. </w:t>
      </w:r>
      <w:r w:rsidR="00356E8A" w:rsidRPr="000D6E48">
        <w:t xml:space="preserve">The literature provides examples </w:t>
      </w:r>
      <w:r w:rsidR="00A87AC1" w:rsidRPr="000D6E48">
        <w:t xml:space="preserve">of use of </w:t>
      </w:r>
      <w:r w:rsidR="00C232EE" w:rsidRPr="000D6E48">
        <w:t xml:space="preserve">the </w:t>
      </w:r>
      <w:r w:rsidR="009E2BB7">
        <w:t>‘</w:t>
      </w:r>
      <w:r w:rsidR="00C232EE" w:rsidRPr="000D6E48">
        <w:t>safe space</w:t>
      </w:r>
      <w:r w:rsidR="009E2BB7">
        <w:t>’</w:t>
      </w:r>
      <w:r w:rsidR="00A87AC1" w:rsidRPr="000D6E48">
        <w:t xml:space="preserve"> to</w:t>
      </w:r>
      <w:r w:rsidR="00C232EE" w:rsidRPr="000D6E48">
        <w:t xml:space="preserve"> include</w:t>
      </w:r>
      <w:r w:rsidR="00FC74B1" w:rsidRPr="000D6E48">
        <w:t xml:space="preserve"> learner and preceptor facilitated return </w:t>
      </w:r>
      <w:r w:rsidR="001B57B8" w:rsidRPr="000D6E48">
        <w:t>to the knowledge base, ‘time-outs’</w:t>
      </w:r>
      <w:r w:rsidR="00412A25" w:rsidRPr="000D6E48">
        <w:t xml:space="preserve"> and the verbalization of clinical reasoning</w:t>
      </w:r>
      <w:r w:rsidR="00E930A5" w:rsidRPr="000D6E48">
        <w:t>.</w:t>
      </w:r>
      <w:r w:rsidR="005A17FC" w:rsidRPr="000D6E48">
        <w:t xml:space="preserve"> Additionally r</w:t>
      </w:r>
      <w:r w:rsidR="00F26FCE" w:rsidRPr="000D6E48">
        <w:t>epetition and reinforcement</w:t>
      </w:r>
      <w:r w:rsidR="00AB40B8" w:rsidRPr="000D6E48">
        <w:t>, with feedback</w:t>
      </w:r>
      <w:r w:rsidR="00E41C59" w:rsidRPr="000D6E48">
        <w:t xml:space="preserve"> to allow learners to identify knowledge and skills gaps</w:t>
      </w:r>
      <w:r w:rsidR="00AB40B8" w:rsidRPr="000D6E48">
        <w:t xml:space="preserve">, </w:t>
      </w:r>
      <w:r w:rsidR="0011738E" w:rsidRPr="000D6E48">
        <w:t>may allow learners a perception of sufficient self-efficacy</w:t>
      </w:r>
      <w:r w:rsidR="00D7604A" w:rsidRPr="000D6E48">
        <w:t xml:space="preserve"> to begin MO practice on real patients</w:t>
      </w:r>
      <w:r w:rsidR="00F77218" w:rsidRPr="000D6E48">
        <w:t xml:space="preserve"> (CMOC #7,8,9)</w:t>
      </w:r>
      <w:r w:rsidR="00D90298" w:rsidRPr="00D90298">
        <w:t xml:space="preserve"> </w:t>
      </w:r>
      <w:r w:rsidR="00D90298">
        <w:fldChar w:fldCharType="begin">
          <w:fldData xml:space="preserve">PEVuZE5vdGU+PENpdGU+PEF1dGhvcj5BbmRlcnNvbjwvQXV0aG9yPjxZZWFyPjIwMTY8L1llYXI+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xDaXRlPjxBdXRob3I+R2VocmtlLUJlY2s8L0F1dGhvcj48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S2VpanNlcnM8L0F1dGhvcj48WWVhcj4yMDE0PC9ZZWFyPjxSZWNO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xDaXRlPjxBdXRob3I+TWFuZ2lu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lJhbWFzd2FteTwvQXV0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S29zdGFzPC9BdXRob3I+PFllYXI+MjAxNDwvWWVhcj48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ZhcnJlbGw8L0F1dGhvcj48WWVhcj4yMDIzPC9ZZWFyPjxSZWNOdW0+MTEwMjwv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</w:fldData>
        </w:fldChar>
      </w:r>
      <w:r w:rsidR="00290AD6">
        <w:instrText xml:space="preserve"> ADDIN EN.CITE </w:instrText>
      </w:r>
      <w:r w:rsidR="00290AD6">
        <w:fldChar w:fldCharType="begin">
          <w:fldData xml:space="preserve">PEVuZE5vdGU+PENpdGU+PEF1dGhvcj5BbmRlcnNvbjwvQXV0aG9yPjxZZWFyPjIwMTY8L1llYXI+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xDaXRlPjxBdXRob3I+R2VocmtlLUJlY2s8L0F1dGhvcj48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S2VpanNlcnM8L0F1dGhvcj48WWVhcj4yMDE0PC9ZZWFyPjxSZWNO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xDaXRlPjxBdXRob3I+TWFuZ2lu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lJhbWFzd2FteTwvQXV0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S29zdGFzPC9BdXRob3I+PFllYXI+MjAxNDwvWWVhcj48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ZhcnJlbGw8L0F1dGhvcj48WWVhcj4yMDIzPC9ZZWFyPjxSZWNOdW0+MTEwMjwv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</w:fldData>
        </w:fldChar>
      </w:r>
      <w:r w:rsidR="00290AD6">
        <w:instrText xml:space="preserve"> ADDIN EN.CITE.DATA </w:instrText>
      </w:r>
      <w:r w:rsidR="00290AD6">
        <w:fldChar w:fldCharType="end"/>
      </w:r>
      <w:r w:rsidR="00D90298">
        <w:fldChar w:fldCharType="separate"/>
      </w:r>
      <w:r w:rsidR="00290AD6">
        <w:rPr>
          <w:noProof/>
        </w:rPr>
        <w:t>(14, 26, 31, 33, 35-38, 42)</w:t>
      </w:r>
      <w:r w:rsidR="00D90298">
        <w:fldChar w:fldCharType="end"/>
      </w:r>
      <w:r w:rsidR="00D468E4" w:rsidRPr="000D6E48">
        <w:t xml:space="preserve">. </w:t>
      </w:r>
    </w:p>
    <w:p w14:paraId="1C88CA2A" w14:textId="08C753D1" w:rsidR="006054CE" w:rsidRPr="000D6E48" w:rsidRDefault="003A0265" w:rsidP="009627BF">
      <w:pPr>
        <w:spacing w:line="360" w:lineRule="auto"/>
      </w:pPr>
      <w:r w:rsidRPr="000D6E48">
        <w:t>I</w:t>
      </w:r>
      <w:r w:rsidR="005044DA">
        <w:t>PE</w:t>
      </w:r>
      <w:r w:rsidR="00B16144" w:rsidRPr="000D6E48">
        <w:t xml:space="preserve"> is a frequently utilized </w:t>
      </w:r>
      <w:r w:rsidR="0007792D" w:rsidRPr="000D6E48">
        <w:t>intervention element in MO education</w:t>
      </w:r>
      <w:r w:rsidR="00686D96">
        <w:t>, present in 42% of the MO</w:t>
      </w:r>
      <w:r w:rsidR="009D7EA4">
        <w:t xml:space="preserve"> interventions identified,</w:t>
      </w:r>
      <w:r w:rsidR="00D370F8" w:rsidRPr="000D6E48">
        <w:t xml:space="preserve"> with pharmacy and medical student</w:t>
      </w:r>
      <w:r w:rsidR="005D031E" w:rsidRPr="000D6E48">
        <w:t xml:space="preserve"> </w:t>
      </w:r>
      <w:r w:rsidR="00D71261" w:rsidRPr="000D6E48">
        <w:t xml:space="preserve">partnerships </w:t>
      </w:r>
      <w:r w:rsidR="00885C30" w:rsidRPr="000D6E48">
        <w:t>by far the most frequent</w:t>
      </w:r>
      <w:r w:rsidR="0007792D" w:rsidRPr="000D6E48">
        <w:t xml:space="preserve"> </w:t>
      </w:r>
      <w:r w:rsidR="009D7EA4">
        <w:t xml:space="preserve">combination </w:t>
      </w:r>
      <w:r w:rsidR="0007792D" w:rsidRPr="000D6E48">
        <w:t>(</w:t>
      </w:r>
      <w:r w:rsidR="0068355B">
        <w:t>supplementary file 6</w:t>
      </w:r>
      <w:r w:rsidR="0007792D" w:rsidRPr="000D6E48">
        <w:t xml:space="preserve">). </w:t>
      </w:r>
      <w:r w:rsidR="00B05029" w:rsidRPr="000D6E48">
        <w:t xml:space="preserve">Work has been undertaken to map </w:t>
      </w:r>
      <w:r w:rsidR="00F258F0" w:rsidRPr="000D6E48">
        <w:t xml:space="preserve">the points </w:t>
      </w:r>
      <w:r w:rsidR="00780D80" w:rsidRPr="000D6E48">
        <w:t xml:space="preserve">of overlap between </w:t>
      </w:r>
      <w:r w:rsidR="00F258F0" w:rsidRPr="000D6E48">
        <w:t xml:space="preserve">the </w:t>
      </w:r>
      <w:r w:rsidR="00780D80" w:rsidRPr="000D6E48">
        <w:t xml:space="preserve">published </w:t>
      </w:r>
      <w:r w:rsidR="00F258F0" w:rsidRPr="000D6E48">
        <w:t xml:space="preserve">outcomes for graduates from various </w:t>
      </w:r>
      <w:r w:rsidR="009372D8" w:rsidRPr="000D6E48">
        <w:t>professional groups</w:t>
      </w:r>
      <w:r w:rsidR="00EC2F99" w:rsidRPr="000D6E48">
        <w:t xml:space="preserve">; MO </w:t>
      </w:r>
      <w:r w:rsidR="00F21E59" w:rsidRPr="000D6E48">
        <w:t>education</w:t>
      </w:r>
      <w:r w:rsidR="00322508" w:rsidRPr="000D6E48">
        <w:t xml:space="preserve"> </w:t>
      </w:r>
      <w:r w:rsidR="00EC2F99" w:rsidRPr="000D6E48">
        <w:t>represent</w:t>
      </w:r>
      <w:r w:rsidR="00F45B22">
        <w:t>s</w:t>
      </w:r>
      <w:r w:rsidR="00EC2F99" w:rsidRPr="000D6E48">
        <w:t xml:space="preserve"> </w:t>
      </w:r>
      <w:r w:rsidR="00F21E59" w:rsidRPr="000D6E48">
        <w:t xml:space="preserve">an ideal setting </w:t>
      </w:r>
      <w:r w:rsidR="00965C96" w:rsidRPr="000D6E48">
        <w:t>for</w:t>
      </w:r>
      <w:r w:rsidR="00973904" w:rsidRPr="000D6E48">
        <w:t xml:space="preserve"> authentic</w:t>
      </w:r>
      <w:r w:rsidR="00965C96" w:rsidRPr="000D6E48">
        <w:t xml:space="preserve"> IPE within these areas of overlap</w:t>
      </w:r>
      <w:r w:rsidR="009372D8" w:rsidRPr="000D6E48">
        <w:t xml:space="preserve"> </w:t>
      </w:r>
      <w:r w:rsidR="00135BE4" w:rsidRPr="000D6E48">
        <w:fldChar w:fldCharType="begin"/>
      </w:r>
      <w:r w:rsidR="00290AD6">
        <w:instrText xml:space="preserve"> ADDIN EN.CITE &lt;EndNote&gt;&lt;Cite&gt;&lt;Author&gt;Steven&lt;/Author&gt;&lt;Year&gt;2017&lt;/Year&gt;&lt;RecNum&gt;4689&lt;/RecNum&gt;&lt;DisplayText&gt;(43)&lt;/DisplayText&gt;&lt;record&gt;&lt;rec-number&gt;4689&lt;/rec-number&gt;&lt;foreign-keys&gt;&lt;key app="EN" db-id="0dzxez9tl9feaaesrz6x9vfydsvadv05edta" timestamp="1709208056"&gt;4689&lt;/key&gt;&lt;/foreign-keys&gt;&lt;ref-type name="Journal Article"&gt;17&lt;/ref-type&gt;&lt;contributors&gt;&lt;authors&gt;&lt;author&gt;Steven, Kathryn&lt;/author&gt;&lt;author&gt;Howden, Stella&lt;/author&gt;&lt;author&gt;Mires, Gary&lt;/author&gt;&lt;author&gt;Rowe, Iain&lt;/author&gt;&lt;author&gt;Lafferty, Natalie&lt;/author&gt;&lt;author&gt;Arnold, Amy&lt;/author&gt;&lt;author&gt;Strath, Alison&lt;/author&gt;&lt;/authors&gt;&lt;/contributors&gt;&lt;titles&gt;&lt;title&gt;Toward interprofessional learning and education: Mapping common outcomes for prequalifying healthcare professional programs in the United Kingdom&lt;/title&gt;&lt;secondary-title&gt;Medical Teacher&lt;/secondary-title&gt;&lt;/titles&gt;&lt;periodical&gt;&lt;full-title&gt;Medical Teacher&lt;/full-title&gt;&lt;/periodical&gt;&lt;pages&gt;720-744&lt;/pages&gt;&lt;volume&gt;39&lt;/volume&gt;&lt;number&gt;7&lt;/number&gt;&lt;dates&gt;&lt;year&gt;2017&lt;/year&gt;&lt;pub-dates&gt;&lt;date&gt;2017/07/03&lt;/date&gt;&lt;/pub-dates&gt;&lt;/dates&gt;&lt;publisher&gt;Taylor &amp;amp; Francis&lt;/publisher&gt;&lt;isbn&gt;0142-159X&lt;/isbn&gt;&lt;urls&gt;&lt;related-urls&gt;&lt;url&gt;https://doi.org/10.1080/0142159X.2017.1309372&lt;/url&gt;&lt;/related-urls&gt;&lt;/urls&gt;&lt;electronic-resource-num&gt;10.1080/0142159X.2017.1309372&lt;/electronic-resource-num&gt;&lt;/record&gt;&lt;/Cite&gt;&lt;/EndNote&gt;</w:instrText>
      </w:r>
      <w:r w:rsidR="00135BE4" w:rsidRPr="000D6E48">
        <w:fldChar w:fldCharType="separate"/>
      </w:r>
      <w:r w:rsidR="00290AD6">
        <w:rPr>
          <w:noProof/>
        </w:rPr>
        <w:t>(43)</w:t>
      </w:r>
      <w:r w:rsidR="00135BE4" w:rsidRPr="000D6E48">
        <w:fldChar w:fldCharType="end"/>
      </w:r>
      <w:r w:rsidR="00135BE4" w:rsidRPr="000D6E48">
        <w:t xml:space="preserve">. </w:t>
      </w:r>
      <w:r w:rsidR="002A287E" w:rsidRPr="000D6E48">
        <w:t xml:space="preserve">MO IPE targeted at the areas of overlap in these outcome documents is likely to be perceived as </w:t>
      </w:r>
      <w:r w:rsidR="00940506" w:rsidRPr="000D6E48">
        <w:t>more relevant by learners and faculty and be engaged with more readily</w:t>
      </w:r>
      <w:r w:rsidR="004B7FD0" w:rsidRPr="000D6E48">
        <w:t xml:space="preserve"> (CMOC #12)</w:t>
      </w:r>
      <w:r w:rsidR="00643133">
        <w:t xml:space="preserve"> </w:t>
      </w:r>
      <w:r w:rsidR="00643133">
        <w:fldChar w:fldCharType="begin">
          <w:fldData xml:space="preserve">PEVuZE5vdGU+PENpdGU+PEF1dGhvcj5Fcmlrc3NvbjwvQXV0aG9yPjxZZWFyPjIwMTg8L1llYXI+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ppbW1l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BydXNrb3dza2k8L0F1dGhvcj48WWVhcj4y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C9FbmROb3RlPgB=
</w:fldData>
        </w:fldChar>
      </w:r>
      <w:r w:rsidR="00290AD6">
        <w:instrText xml:space="preserve"> ADDIN EN.CITE </w:instrText>
      </w:r>
      <w:r w:rsidR="00290AD6">
        <w:fldChar w:fldCharType="begin">
          <w:fldData xml:space="preserve">PEVuZE5vdGU+PENpdGU+PEF1dGhvcj5Fcmlrc3NvbjwvQXV0aG9yPjxZZWFyPjIwMTg8L1llYXI+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ppbW1l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lBydXNrb3dza2k8L0F1dGhvcj48WWVhcj4y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C9FbmROb3RlPgB=
</w:fldData>
        </w:fldChar>
      </w:r>
      <w:r w:rsidR="00290AD6">
        <w:instrText xml:space="preserve"> ADDIN EN.CITE.DATA </w:instrText>
      </w:r>
      <w:r w:rsidR="00290AD6">
        <w:fldChar w:fldCharType="end"/>
      </w:r>
      <w:r w:rsidR="00643133">
        <w:fldChar w:fldCharType="separate"/>
      </w:r>
      <w:r w:rsidR="00290AD6">
        <w:rPr>
          <w:noProof/>
        </w:rPr>
        <w:t>(13, 29, 44-52)</w:t>
      </w:r>
      <w:r w:rsidR="00643133">
        <w:fldChar w:fldCharType="end"/>
      </w:r>
      <w:r w:rsidR="006054CE" w:rsidRPr="000D6E48">
        <w:t xml:space="preserve">. </w:t>
      </w:r>
    </w:p>
    <w:p w14:paraId="20A26DAD" w14:textId="2F0D3369" w:rsidR="00EF1ACF" w:rsidRPr="000D6E48" w:rsidRDefault="002E2AD9" w:rsidP="009627BF">
      <w:pPr>
        <w:spacing w:line="360" w:lineRule="auto"/>
      </w:pPr>
      <w:r w:rsidRPr="000D6E48">
        <w:t xml:space="preserve">Legitimate peripheral participation </w:t>
      </w:r>
      <w:r w:rsidR="00140D0E" w:rsidRPr="000D6E48">
        <w:t xml:space="preserve">in MO </w:t>
      </w:r>
      <w:r w:rsidR="00444167" w:rsidRPr="000D6E48">
        <w:t xml:space="preserve">practice and the provision of responsibility </w:t>
      </w:r>
      <w:r w:rsidR="002441E9" w:rsidRPr="000D6E48">
        <w:t xml:space="preserve">in patient care, appropriate for the learner’s </w:t>
      </w:r>
      <w:r w:rsidR="000107C9" w:rsidRPr="000D6E48">
        <w:t xml:space="preserve">stage in the programme, appear to be powerful motivators for learning </w:t>
      </w:r>
      <w:r w:rsidR="001C27D4" w:rsidRPr="000D6E48">
        <w:t>(CMOC #13</w:t>
      </w:r>
      <w:r w:rsidR="009610E7" w:rsidRPr="000D6E48">
        <w:t>, 31</w:t>
      </w:r>
      <w:r w:rsidR="001C27D4" w:rsidRPr="000D6E48">
        <w:t>)</w:t>
      </w:r>
      <w:r w:rsidR="00172781">
        <w:t xml:space="preserve"> </w:t>
      </w:r>
      <w:r w:rsidR="00172781">
        <w:fldChar w:fldCharType="begin">
          <w:fldData xml:space="preserve">TiUzRTMyNzcwMzg3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xDaXRl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Qb290czwvQXV0aG9yPjxZZWFyPjIwMjA8L1llYXI+PFJlY051bT4xMzwvUmVjTnVtPjxyZWNv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MYWk8L0F1dGhvcj48WWVhcj4yMDA4PC9Z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</w:fldData>
        </w:fldChar>
      </w:r>
      <w:r w:rsidR="00290AD6">
        <w:instrText xml:space="preserve"> ADDIN EN.CITE </w:instrText>
      </w:r>
      <w:r w:rsidR="00290AD6">
        <w:fldChar w:fldCharType="begin">
          <w:fldData xml:space="preserve">PEVuZE5vdGU+PENpdGU+PEF1dGhvcj5Fcmlrc3NvbjwvQXV0aG9yPjxZZWFyPjIwMTg8L1llYXI+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lppbW1lcm1hbjwvQXV0aG9yPjxZZWFyPjIwMjA8L1llYXI+PFJlY051bT40NDU0PC9S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BydXNrb3dza2k8L0F1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TY2h1dHRlPC9BdXRob3I+PFllYXI+MjAxNTwvWWVhcj48UmVjTnVtPjQ2NzQ8L1Jl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BbmRlcnNvbjwvQXV0aG9yPjxZZWFyPjIwMTY8L1llYXI+PFJlY051bT4xMTc8L1JlY051bT48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UmV1bWVybWFuPC9BdXRob3I+PFllYXI+MjAyMTwvWWVhcj48UmVj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==
</w:fldData>
        </w:fldChar>
      </w:r>
      <w:r w:rsidR="00290AD6">
        <w:instrText xml:space="preserve"> ADDIN EN.CITE.DATA </w:instrText>
      </w:r>
      <w:r w:rsidR="00290AD6">
        <w:fldChar w:fldCharType="end"/>
      </w:r>
      <w:r w:rsidR="00290AD6">
        <w:fldChar w:fldCharType="begin">
          <w:fldData xml:space="preserve">TiUzRTMyNzcwMzg3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xDaXRl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Qb290czwvQXV0aG9yPjxZZWFyPjIwMjA8L1llYXI+PFJlY051bT4xMzwvUmVjTnVtPjxyZWNv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MYWk8L0F1dGhvcj48WWVhcj4yMDA4PC9Z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</w:fldData>
        </w:fldChar>
      </w:r>
      <w:r w:rsidR="00290AD6">
        <w:instrText xml:space="preserve"> ADDIN EN.CITE.DATA </w:instrText>
      </w:r>
      <w:r w:rsidR="00290AD6">
        <w:fldChar w:fldCharType="end"/>
      </w:r>
      <w:r w:rsidR="00172781">
        <w:fldChar w:fldCharType="separate"/>
      </w:r>
      <w:r w:rsidR="00290AD6">
        <w:rPr>
          <w:noProof/>
        </w:rPr>
        <w:t>(13, 14, 29, 31, 32, 44-56)</w:t>
      </w:r>
      <w:r w:rsidR="00172781">
        <w:fldChar w:fldCharType="end"/>
      </w:r>
      <w:r w:rsidR="00BA7FC2" w:rsidRPr="000D6E48">
        <w:t xml:space="preserve">. </w:t>
      </w:r>
      <w:r w:rsidR="00405444" w:rsidRPr="000D6E48">
        <w:t>MO programmes utilizing these elements in formats such as student</w:t>
      </w:r>
      <w:r w:rsidR="00855E6C" w:rsidRPr="000D6E48">
        <w:t>-</w:t>
      </w:r>
      <w:r w:rsidR="00405444" w:rsidRPr="000D6E48">
        <w:t>run</w:t>
      </w:r>
      <w:r w:rsidR="00380E99" w:rsidRPr="000D6E48">
        <w:t xml:space="preserve"> </w:t>
      </w:r>
      <w:r w:rsidR="00405444" w:rsidRPr="000D6E48">
        <w:t>clinics</w:t>
      </w:r>
      <w:r w:rsidR="00380E99" w:rsidRPr="000D6E48">
        <w:t xml:space="preserve"> have been suggested to be effective</w:t>
      </w:r>
      <w:r w:rsidR="00613F97" w:rsidRPr="000D6E48">
        <w:t xml:space="preserve"> in several institutions </w:t>
      </w:r>
      <w:r w:rsidR="003652E9" w:rsidRPr="000D6E48">
        <w:fldChar w:fldCharType="begin"/>
      </w:r>
      <w:r w:rsidR="00290AD6">
        <w:instrText xml:space="preserve"> ADDIN EN.CITE &lt;EndNote&gt;&lt;Cite&gt;&lt;Author&gt;Schutte&lt;/Author&gt;&lt;Year&gt;2015&lt;/Year&gt;&lt;RecNum&gt;4674&lt;/RecNum&gt;&lt;DisplayText&gt;(47)&lt;/DisplayText&gt;&lt;record&gt;&lt;rec-number&gt;4674&lt;/rec-number&gt;&lt;foreign-keys&gt;&lt;key app="EN" db-id="0dzxez9tl9feaaesrz6x9vfydsvadv05edta" timestamp="1707149541"&gt;4674&lt;/key&gt;&lt;/foreign-keys&gt;&lt;ref-type name="Journal Article"&gt;17&lt;/ref-type&gt;&lt;contributors&gt;&lt;authors&gt;&lt;author&gt;Schutte, Tim&lt;/author&gt;&lt;author&gt;Tichelaar, Jelle&lt;/author&gt;&lt;author&gt;Dekker, Ramon S&lt;/author&gt;&lt;author&gt;van Agtmael, Michiel A&lt;/author&gt;&lt;author&gt;de Vries, Theo PGM&lt;/author&gt;&lt;author&gt;Richir, Milan C&lt;/author&gt;&lt;/authors&gt;&lt;/contributors&gt;&lt;titles&gt;&lt;title&gt;Learning in student‐run clinics: A systematic review&lt;/title&gt;&lt;secondary-title&gt;Medical education&lt;/secondary-title&gt;&lt;/titles&gt;&lt;periodical&gt;&lt;full-title&gt;Medical education&lt;/full-title&gt;&lt;/periodical&gt;&lt;pages&gt;249-263&lt;/pages&gt;&lt;volume&gt;49&lt;/volume&gt;&lt;number&gt;3&lt;/number&gt;&lt;dates&gt;&lt;year&gt;2015&lt;/year&gt;&lt;/dates&gt;&lt;isbn&gt;0308-0110&lt;/isbn&gt;&lt;urls&gt;&lt;/urls&gt;&lt;/record&gt;&lt;/Cite&gt;&lt;/EndNote&gt;</w:instrText>
      </w:r>
      <w:r w:rsidR="003652E9" w:rsidRPr="000D6E48">
        <w:fldChar w:fldCharType="separate"/>
      </w:r>
      <w:r w:rsidR="00290AD6">
        <w:rPr>
          <w:noProof/>
        </w:rPr>
        <w:t>(47)</w:t>
      </w:r>
      <w:r w:rsidR="003652E9" w:rsidRPr="000D6E48">
        <w:fldChar w:fldCharType="end"/>
      </w:r>
      <w:r w:rsidR="003652E9" w:rsidRPr="000D6E48">
        <w:t xml:space="preserve">. </w:t>
      </w:r>
      <w:r w:rsidR="00B173D6" w:rsidRPr="000D6E48">
        <w:t xml:space="preserve">Alternative </w:t>
      </w:r>
      <w:r w:rsidR="00083EC3" w:rsidRPr="000D6E48">
        <w:t>interprofessional clinical experience formats such as home visits</w:t>
      </w:r>
      <w:r w:rsidR="00817214" w:rsidRPr="000D6E48">
        <w:t xml:space="preserve"> and longitudinal</w:t>
      </w:r>
      <w:r w:rsidR="0027697A" w:rsidRPr="000D6E48">
        <w:t xml:space="preserve"> placements</w:t>
      </w:r>
      <w:r w:rsidR="00C55AAE" w:rsidRPr="000D6E48">
        <w:t>,</w:t>
      </w:r>
      <w:r w:rsidR="0027697A" w:rsidRPr="000D6E48">
        <w:t xml:space="preserve"> with patient continuity over several months</w:t>
      </w:r>
      <w:r w:rsidR="00C55AAE" w:rsidRPr="000D6E48">
        <w:t>,</w:t>
      </w:r>
      <w:r w:rsidR="00083EC3" w:rsidRPr="000D6E48">
        <w:t xml:space="preserve"> have also been </w:t>
      </w:r>
      <w:r w:rsidR="00B01763" w:rsidRPr="000D6E48">
        <w:t>utilized in MO education</w:t>
      </w:r>
      <w:r w:rsidR="0098707F" w:rsidRPr="000D6E48">
        <w:t xml:space="preserve"> and may prove to be particularly effective in helping learners</w:t>
      </w:r>
      <w:r w:rsidR="00757D95" w:rsidRPr="000D6E48">
        <w:t>,</w:t>
      </w:r>
      <w:r w:rsidR="0098707F" w:rsidRPr="000D6E48">
        <w:t xml:space="preserve"> </w:t>
      </w:r>
      <w:r w:rsidR="006D1533" w:rsidRPr="000D6E48">
        <w:t>via critical reflection</w:t>
      </w:r>
      <w:r w:rsidR="00757D95" w:rsidRPr="000D6E48">
        <w:t>,</w:t>
      </w:r>
      <w:r w:rsidR="006D1533" w:rsidRPr="000D6E48">
        <w:t xml:space="preserve"> </w:t>
      </w:r>
      <w:r w:rsidR="0098707F" w:rsidRPr="000D6E48">
        <w:t>appreciate</w:t>
      </w:r>
      <w:r w:rsidR="005B7BEF" w:rsidRPr="000D6E48">
        <w:t xml:space="preserve"> and value an understanding of</w:t>
      </w:r>
      <w:r w:rsidR="0098707F" w:rsidRPr="000D6E48">
        <w:t xml:space="preserve"> the </w:t>
      </w:r>
      <w:r w:rsidR="0049408C" w:rsidRPr="000D6E48">
        <w:t>patient as a whole person in context</w:t>
      </w:r>
      <w:r w:rsidR="006D1533" w:rsidRPr="000D6E48">
        <w:t xml:space="preserve"> </w:t>
      </w:r>
      <w:r w:rsidR="00BF7A46" w:rsidRPr="000D6E48">
        <w:t>(CMOC #21)</w:t>
      </w:r>
      <w:r w:rsidR="006C12B0">
        <w:t xml:space="preserve"> </w:t>
      </w:r>
      <w:r w:rsidR="006C12B0">
        <w:fldChar w:fldCharType="begin">
          <w:fldData xml:space="preserve">PEVuZE5vdGU+PENpdGU+PEF1dGhvcj5CcmFkbGV5PC9BdXRob3I+PFllYXI+MjAxNTwvWWVhcj48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sidR="00290AD6">
        <w:instrText xml:space="preserve"> ADDIN EN.CITE </w:instrText>
      </w:r>
      <w:r w:rsidR="00290AD6">
        <w:fldChar w:fldCharType="begin">
          <w:fldData xml:space="preserve">PEVuZE5vdGU+PENpdGU+PEF1dGhvcj5CcmFkbGV5PC9BdXRob3I+PFllYXI+MjAxNTwvWWVhcj48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sidR="00290AD6">
        <w:instrText xml:space="preserve"> ADDIN EN.CITE.DATA </w:instrText>
      </w:r>
      <w:r w:rsidR="00290AD6">
        <w:fldChar w:fldCharType="end"/>
      </w:r>
      <w:r w:rsidR="006C12B0">
        <w:fldChar w:fldCharType="separate"/>
      </w:r>
      <w:r w:rsidR="00290AD6">
        <w:rPr>
          <w:noProof/>
        </w:rPr>
        <w:t>(40, 48, 52, 56-58)</w:t>
      </w:r>
      <w:r w:rsidR="006C12B0">
        <w:fldChar w:fldCharType="end"/>
      </w:r>
      <w:r w:rsidR="00CE2B08" w:rsidRPr="000D6E48">
        <w:t xml:space="preserve">. </w:t>
      </w:r>
      <w:r w:rsidR="00325F25">
        <w:t xml:space="preserve">We suggest that the integration of the biomedical and person-centered illness perspectives required in MO practice should be seen as a transformative learning process. </w:t>
      </w:r>
      <w:r w:rsidR="008D4F1B" w:rsidRPr="000D6E48">
        <w:t xml:space="preserve">Meaningful clinical placements have the potential to offer many of the components, for example immersion, dilemma and opportunity for </w:t>
      </w:r>
      <w:proofErr w:type="spellStart"/>
      <w:r w:rsidR="008D4F1B" w:rsidRPr="000D6E48">
        <w:t>trialling</w:t>
      </w:r>
      <w:proofErr w:type="spellEnd"/>
      <w:r w:rsidR="008D4F1B" w:rsidRPr="000D6E48">
        <w:t xml:space="preserve">, deemed necessary for meta-level reinvention or transformative learning </w:t>
      </w:r>
      <w:r w:rsidR="00FA0088">
        <w:t xml:space="preserve">(CMOC #20) </w:t>
      </w:r>
      <w:r w:rsidR="008D4F1B" w:rsidRPr="000D6E48">
        <w:fldChar w:fldCharType="begin">
          <w:fldData xml:space="preserve">PEVuZE5vdGU+PENpdGU+PEF1dGhvcj5EaXJreDwvQXV0aG9yPjxZZWFyPjE5OTg8L1llYXI+PFJl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DaGVuZzwvQXV0aG9yPjxZZWFyPjIwMTY8L1llYXI+PFJlY051bT4xNzk1PC9SZWNOdW0+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lppbW1lcm1hbjwvQXV0aG9yPjxZ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gB=
</w:fldData>
        </w:fldChar>
      </w:r>
      <w:r w:rsidR="00290AD6">
        <w:instrText xml:space="preserve"> ADDIN EN.CITE </w:instrText>
      </w:r>
      <w:r w:rsidR="00290AD6">
        <w:fldChar w:fldCharType="begin">
          <w:fldData xml:space="preserve">PEVuZE5vdGU+PENpdGU+PEF1dGhvcj5EaXJreDwvQXV0aG9yPjxZZWFyPjE5OTg8L1llYXI+PFJl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DaGVuZzwvQXV0aG9yPjxZZWFyPjIwMTY8L1llYXI+PFJlY051bT4xNzk1PC9SZWNOdW0+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lppbW1lcm1hbjwvQXV0aG9yPjxZ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gB=
</w:fldData>
        </w:fldChar>
      </w:r>
      <w:r w:rsidR="00290AD6">
        <w:instrText xml:space="preserve"> ADDIN EN.CITE.DATA </w:instrText>
      </w:r>
      <w:r w:rsidR="00290AD6">
        <w:fldChar w:fldCharType="end"/>
      </w:r>
      <w:r w:rsidR="008D4F1B" w:rsidRPr="000D6E48">
        <w:fldChar w:fldCharType="separate"/>
      </w:r>
      <w:r w:rsidR="00290AD6">
        <w:rPr>
          <w:noProof/>
        </w:rPr>
        <w:t>(13, 25, 29, 30, 44, 45, 49, 59, 60)</w:t>
      </w:r>
      <w:r w:rsidR="008D4F1B" w:rsidRPr="000D6E48">
        <w:fldChar w:fldCharType="end"/>
      </w:r>
      <w:r w:rsidR="008D4F1B" w:rsidRPr="000D6E48">
        <w:t xml:space="preserve">. </w:t>
      </w:r>
      <w:r w:rsidR="00016DDA" w:rsidRPr="000D6E48">
        <w:t>I</w:t>
      </w:r>
      <w:r w:rsidR="008D4F1B" w:rsidRPr="000D6E48">
        <w:t xml:space="preserve">mmersion may be </w:t>
      </w:r>
      <w:r w:rsidR="00770902" w:rsidRPr="000D6E48">
        <w:t>an important trigger for the</w:t>
      </w:r>
      <w:r w:rsidR="008D4F1B" w:rsidRPr="000D6E48">
        <w:t xml:space="preserve"> develop</w:t>
      </w:r>
      <w:r w:rsidR="00770902" w:rsidRPr="000D6E48">
        <w:t>ment of</w:t>
      </w:r>
      <w:r w:rsidR="008D4F1B" w:rsidRPr="000D6E48">
        <w:t xml:space="preserve"> the complex, multilayered, flexible amalgamations of knowledge, skills and attitudes necessary for enduring ‘knowledge-in-practice-in-context’ needed in </w:t>
      </w:r>
      <w:r w:rsidR="00D755DB" w:rsidRPr="000D6E48">
        <w:t>MO</w:t>
      </w:r>
      <w:r w:rsidR="008D4F1B" w:rsidRPr="000D6E48">
        <w:t xml:space="preserve"> </w:t>
      </w:r>
      <w:r w:rsidR="008D4F1B" w:rsidRPr="000D6E48">
        <w:fldChar w:fldCharType="begin">
          <w:fldData xml:space="preserve">PEVuZE5vdGU+PENpdGU+PEF1dGhvcj5HYWJiYXk8L0F1dGhvcj48WWVhcj4yMDEwPC9ZZWFyPjxS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kNoZW5nPC9BdXRob3I+PFllYXI+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WmltbWVybWFuPC9BdXRob3I+PFllYXI+MjAyMDwvWWVhcj48UmVjTnVtPjQ0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</w:fldData>
        </w:fldChar>
      </w:r>
      <w:r w:rsidR="00290AD6">
        <w:instrText xml:space="preserve"> ADDIN EN.CITE </w:instrText>
      </w:r>
      <w:r w:rsidR="00290AD6">
        <w:fldChar w:fldCharType="begin">
          <w:fldData xml:space="preserve">PEVuZE5vdGU+PENpdGU+PEF1dGhvcj5HYWJiYXk8L0F1dGhvcj48WWVhcj4yMDEwPC9ZZWFyPjxS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kNoZW5nPC9BdXRob3I+PFllYXI+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WmltbWVybWFuPC9BdXRob3I+PFllYXI+MjAyMDwvWWVhcj48UmVjTnVtPjQ0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</w:fldData>
        </w:fldChar>
      </w:r>
      <w:r w:rsidR="00290AD6">
        <w:instrText xml:space="preserve"> ADDIN EN.CITE.DATA </w:instrText>
      </w:r>
      <w:r w:rsidR="00290AD6">
        <w:fldChar w:fldCharType="end"/>
      </w:r>
      <w:r w:rsidR="008D4F1B" w:rsidRPr="000D6E48">
        <w:fldChar w:fldCharType="separate"/>
      </w:r>
      <w:r w:rsidR="00290AD6">
        <w:rPr>
          <w:noProof/>
        </w:rPr>
        <w:t>(13, 29, 30, 44, 45, 49, 60)</w:t>
      </w:r>
      <w:r w:rsidR="008D4F1B" w:rsidRPr="000D6E48">
        <w:fldChar w:fldCharType="end"/>
      </w:r>
      <w:r w:rsidR="008D4F1B" w:rsidRPr="000D6E48">
        <w:t>.</w:t>
      </w:r>
    </w:p>
    <w:p w14:paraId="22BFDC65" w14:textId="3FB85167" w:rsidR="00DF6092" w:rsidRPr="000D6E48" w:rsidRDefault="00D755DB" w:rsidP="00301211">
      <w:pPr>
        <w:spacing w:line="360" w:lineRule="auto"/>
      </w:pPr>
      <w:r w:rsidRPr="000D6E48">
        <w:lastRenderedPageBreak/>
        <w:t>I</w:t>
      </w:r>
      <w:r w:rsidR="00B87EAD" w:rsidRPr="000D6E48">
        <w:t>nterprofessional clinical experience</w:t>
      </w:r>
      <w:r w:rsidR="00221C2D" w:rsidRPr="000D6E48">
        <w:t xml:space="preserve"> and the ‘safe</w:t>
      </w:r>
      <w:r w:rsidR="00B87EAD" w:rsidRPr="000D6E48">
        <w:t xml:space="preserve"> </w:t>
      </w:r>
      <w:r w:rsidR="00221C2D" w:rsidRPr="000D6E48">
        <w:t xml:space="preserve">space to trial new skills’ </w:t>
      </w:r>
      <w:r w:rsidR="0092291F" w:rsidRPr="000D6E48">
        <w:t>should</w:t>
      </w:r>
      <w:r w:rsidR="00B87EAD" w:rsidRPr="000D6E48">
        <w:t xml:space="preserve"> be supported by </w:t>
      </w:r>
      <w:r w:rsidR="00FA4FF5" w:rsidRPr="000D6E48">
        <w:t>robust supervision and provision of feedback</w:t>
      </w:r>
      <w:r w:rsidR="00A9112E" w:rsidRPr="000D6E48">
        <w:t xml:space="preserve"> in order to be safe and maximally effective</w:t>
      </w:r>
      <w:r w:rsidR="00CC6833" w:rsidRPr="000D6E48">
        <w:t xml:space="preserve"> (CMOC #14</w:t>
      </w:r>
      <w:r w:rsidR="00120009" w:rsidRPr="000D6E48">
        <w:t>, 22</w:t>
      </w:r>
      <w:r w:rsidR="00CC6833" w:rsidRPr="000D6E48">
        <w:t>)</w:t>
      </w:r>
      <w:r w:rsidR="00A111CC">
        <w:t xml:space="preserve"> </w:t>
      </w:r>
      <w:r w:rsidR="00A111CC">
        <w:fldChar w:fldCharType="begin">
          <w:fldData xml:space="preserve">YXNlLXByb3ZpZGVyPk92aWQgVGVjaG5vbG9naWVzPC9yZW1vdGUtZGF0YWJhc2UtcHJvdmlkZXI+
PC9yZWNvcmQ+PC9DaXRlPjwvRW5kTm90ZT4A
</w:fldData>
        </w:fldChar>
      </w:r>
      <w:r w:rsidR="00290AD6">
        <w:instrText xml:space="preserve"> ADDIN EN.CITE </w:instrText>
      </w:r>
      <w:r w:rsidR="00290AD6">
        <w:fldChar w:fldCharType="begin">
          <w:fldData xml:space="preserve">PEVuZE5vdGU+PENpdGU+PEF1dGhvcj5CcmFkbGV5PC9BdXRob3I+PFllYXI+MjAxNTwvWWVhcj48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kVyaWtzc29uPC9BdXRob3I+PFll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WmltbWVybWFuPC9BdXRob3I+PFllYXI+MjAyMDwvWWVh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==
</w:fldData>
        </w:fldChar>
      </w:r>
      <w:r w:rsidR="00290AD6">
        <w:instrText xml:space="preserve"> ADDIN EN.CITE.DATA </w:instrText>
      </w:r>
      <w:r w:rsidR="00290AD6">
        <w:fldChar w:fldCharType="end"/>
      </w:r>
      <w:r w:rsidR="00290AD6">
        <w:fldChar w:fldCharType="begin">
          <w:fldData xml:space="preserve">YXNlLXByb3ZpZGVyPk92aWQgVGVjaG5vbG9naWVzPC9yZW1vdGUtZGF0YWJhc2UtcHJvdmlkZXI+
PC9yZWNvcmQ+PC9DaXRlPjwvRW5kTm90ZT4A
</w:fldData>
        </w:fldChar>
      </w:r>
      <w:r w:rsidR="00290AD6">
        <w:instrText xml:space="preserve"> ADDIN EN.CITE.DATA </w:instrText>
      </w:r>
      <w:r w:rsidR="00290AD6">
        <w:fldChar w:fldCharType="end"/>
      </w:r>
      <w:r w:rsidR="00A111CC">
        <w:fldChar w:fldCharType="separate"/>
      </w:r>
      <w:r w:rsidR="00290AD6">
        <w:rPr>
          <w:noProof/>
        </w:rPr>
        <w:t>(13, 29, 40, 44-52, 56-58)</w:t>
      </w:r>
      <w:r w:rsidR="00A111CC">
        <w:fldChar w:fldCharType="end"/>
      </w:r>
      <w:r w:rsidR="00FA4FF5" w:rsidRPr="000D6E48">
        <w:t>.</w:t>
      </w:r>
      <w:r w:rsidR="00481AC6" w:rsidRPr="000D6E48">
        <w:t xml:space="preserve"> </w:t>
      </w:r>
      <w:r w:rsidR="008716A1" w:rsidRPr="000D6E48">
        <w:t>Feedback is a pre-requisite for meanin</w:t>
      </w:r>
      <w:r w:rsidR="004B5CAA" w:rsidRPr="000D6E48">
        <w:t xml:space="preserve">gful reflection and critical reflection. </w:t>
      </w:r>
      <w:r w:rsidR="00481AC6" w:rsidRPr="000D6E48">
        <w:t>An MO programme</w:t>
      </w:r>
      <w:r w:rsidR="00FA4FF5" w:rsidRPr="000D6E48">
        <w:t xml:space="preserve"> </w:t>
      </w:r>
      <w:r w:rsidR="00481AC6" w:rsidRPr="000D6E48">
        <w:t>that failed to provide</w:t>
      </w:r>
      <w:r w:rsidR="00CA2726" w:rsidRPr="000D6E48">
        <w:t xml:space="preserve"> this safe space</w:t>
      </w:r>
      <w:r w:rsidR="00BF3457" w:rsidRPr="000D6E48">
        <w:t xml:space="preserve"> and meaningful</w:t>
      </w:r>
      <w:r w:rsidR="00CA2726" w:rsidRPr="000D6E48">
        <w:t xml:space="preserve"> supervision </w:t>
      </w:r>
      <w:r w:rsidR="00D82F24" w:rsidRPr="000D6E48">
        <w:t>with</w:t>
      </w:r>
      <w:r w:rsidR="00CA2726" w:rsidRPr="000D6E48">
        <w:t xml:space="preserve"> feedback resulted in a significant mismatch </w:t>
      </w:r>
      <w:r w:rsidR="00BF3457" w:rsidRPr="000D6E48">
        <w:t>between student confi</w:t>
      </w:r>
      <w:r w:rsidR="00EA2F82" w:rsidRPr="000D6E48">
        <w:t>dence (high), and ability (low)</w:t>
      </w:r>
      <w:r w:rsidR="00485B59" w:rsidRPr="000D6E48">
        <w:t xml:space="preserve"> </w:t>
      </w:r>
      <w:r w:rsidR="004C0370" w:rsidRPr="000D6E48">
        <w:fldChar w:fldCharType="begin">
          <w:fldData xml:space="preserve">PEVuZE5vdGU+PENpdGU+PEF1dGhvcj5MZWU8L0F1dGhvcj48WWVhcj4yMDIwPC9ZZWFyPjxSZWNO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00290AD6">
        <w:instrText xml:space="preserve"> ADDIN EN.CITE </w:instrText>
      </w:r>
      <w:r w:rsidR="00290AD6">
        <w:fldChar w:fldCharType="begin">
          <w:fldData xml:space="preserve">PEVuZE5vdGU+PENpdGU+PEF1dGhvcj5MZWU8L0F1dGhvcj48WWVhcj4yMDIwPC9ZZWFyPjxSZWNO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00290AD6">
        <w:instrText xml:space="preserve"> ADDIN EN.CITE.DATA </w:instrText>
      </w:r>
      <w:r w:rsidR="00290AD6">
        <w:fldChar w:fldCharType="end"/>
      </w:r>
      <w:r w:rsidR="004C0370" w:rsidRPr="000D6E48">
        <w:fldChar w:fldCharType="separate"/>
      </w:r>
      <w:r w:rsidR="00290AD6">
        <w:rPr>
          <w:noProof/>
        </w:rPr>
        <w:t>(52)</w:t>
      </w:r>
      <w:r w:rsidR="004C0370" w:rsidRPr="000D6E48">
        <w:fldChar w:fldCharType="end"/>
      </w:r>
      <w:r w:rsidR="004C0370" w:rsidRPr="000D6E48">
        <w:t xml:space="preserve">. </w:t>
      </w:r>
      <w:r w:rsidR="001D37FA" w:rsidRPr="000D6E48">
        <w:t xml:space="preserve">MO practice is </w:t>
      </w:r>
      <w:r w:rsidR="00AE3CF0">
        <w:t>overtly</w:t>
      </w:r>
      <w:r w:rsidR="004960EC">
        <w:t xml:space="preserve"> </w:t>
      </w:r>
      <w:r w:rsidR="001D37FA" w:rsidRPr="000D6E48">
        <w:t>uncertain</w:t>
      </w:r>
      <w:r w:rsidR="00DA0F9B">
        <w:t>;</w:t>
      </w:r>
      <w:r w:rsidR="00D1503F" w:rsidRPr="000D6E48">
        <w:t xml:space="preserve"> this perception</w:t>
      </w:r>
      <w:r w:rsidR="00A47C3E" w:rsidRPr="000D6E48">
        <w:t>,</w:t>
      </w:r>
      <w:r w:rsidR="00A26B64" w:rsidRPr="000D6E48">
        <w:t xml:space="preserve"> and that of a lack of permission </w:t>
      </w:r>
      <w:r w:rsidR="00DB20B5" w:rsidRPr="000D6E48">
        <w:t>to undertake the task</w:t>
      </w:r>
      <w:r w:rsidR="00A47C3E" w:rsidRPr="000D6E48">
        <w:t>,</w:t>
      </w:r>
      <w:r w:rsidR="00DB20B5" w:rsidRPr="000D6E48">
        <w:t xml:space="preserve"> have frequently been cited as barriers to practice </w:t>
      </w:r>
      <w:r w:rsidR="00BC320A" w:rsidRPr="000D6E48">
        <w:fldChar w:fldCharType="begin">
          <w:fldData xml:space="preserve">PEVuZE5vdGU+PENpdGU+PEF1dGhvcj52YW4gUG9lbGdlZXN0PC9BdXRob3I+PFllYXI+MjAyMjwv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</w:fldData>
        </w:fldChar>
      </w:r>
      <w:r w:rsidR="00290AD6">
        <w:instrText xml:space="preserve"> ADDIN EN.CITE </w:instrText>
      </w:r>
      <w:r w:rsidR="00290AD6">
        <w:fldChar w:fldCharType="begin">
          <w:fldData xml:space="preserve">PEVuZE5vdGU+PENpdGU+PEF1dGhvcj52YW4gUG9lbGdlZXN0PC9BdXRob3I+PFllYXI+MjAyMjwv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</w:fldData>
        </w:fldChar>
      </w:r>
      <w:r w:rsidR="00290AD6">
        <w:instrText xml:space="preserve"> ADDIN EN.CITE.DATA </w:instrText>
      </w:r>
      <w:r w:rsidR="00290AD6">
        <w:fldChar w:fldCharType="end"/>
      </w:r>
      <w:r w:rsidR="00BC320A" w:rsidRPr="000D6E48">
        <w:fldChar w:fldCharType="separate"/>
      </w:r>
      <w:r w:rsidR="00290AD6">
        <w:rPr>
          <w:noProof/>
        </w:rPr>
        <w:t>(28, 45, 61)</w:t>
      </w:r>
      <w:r w:rsidR="00BC320A" w:rsidRPr="000D6E48">
        <w:fldChar w:fldCharType="end"/>
      </w:r>
      <w:r w:rsidR="00AC3559" w:rsidRPr="000D6E48">
        <w:t xml:space="preserve">. </w:t>
      </w:r>
      <w:r w:rsidR="00F87D98" w:rsidRPr="000D6E48">
        <w:t xml:space="preserve">Learners may be reticent to meaningfully share </w:t>
      </w:r>
      <w:r w:rsidR="00D44166" w:rsidRPr="000D6E48">
        <w:t>experiences and reflections on MO</w:t>
      </w:r>
      <w:r w:rsidR="00F81FAB" w:rsidRPr="000D6E48">
        <w:t xml:space="preserve"> practice due to the </w:t>
      </w:r>
      <w:r w:rsidR="002747F5" w:rsidRPr="000D6E48">
        <w:t xml:space="preserve">perception of </w:t>
      </w:r>
      <w:r w:rsidR="00F81FAB" w:rsidRPr="000D6E48">
        <w:t>vulnerability</w:t>
      </w:r>
      <w:r w:rsidR="002747F5" w:rsidRPr="000D6E48">
        <w:t xml:space="preserve"> in the face of uncertain</w:t>
      </w:r>
      <w:r w:rsidR="00CC2B7A" w:rsidRPr="000D6E48">
        <w:t>t</w:t>
      </w:r>
      <w:r w:rsidR="002747F5" w:rsidRPr="000D6E48">
        <w:t>y</w:t>
      </w:r>
      <w:r w:rsidR="0085665C" w:rsidRPr="000D6E48">
        <w:t xml:space="preserve">, especially in </w:t>
      </w:r>
      <w:r w:rsidR="000631BA" w:rsidRPr="000D6E48">
        <w:t>unfamiliar groups</w:t>
      </w:r>
      <w:r w:rsidR="002747F5" w:rsidRPr="000D6E48">
        <w:t xml:space="preserve"> </w:t>
      </w:r>
      <w:r w:rsidR="00CC2B7A" w:rsidRPr="000D6E48">
        <w:t>(CMOC #15, 16)</w:t>
      </w:r>
      <w:r w:rsidR="00A54DA2">
        <w:t xml:space="preserve"> </w:t>
      </w:r>
      <w:r w:rsidR="00A54DA2">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DATA </w:instrText>
      </w:r>
      <w:r w:rsidR="00290AD6">
        <w:fldChar w:fldCharType="end"/>
      </w:r>
      <w:r w:rsidR="00A54DA2">
        <w:fldChar w:fldCharType="separate"/>
      </w:r>
      <w:r w:rsidR="00290AD6">
        <w:rPr>
          <w:noProof/>
        </w:rPr>
        <w:t>(29, 31, 50, 52, 58, 62-64)</w:t>
      </w:r>
      <w:r w:rsidR="00A54DA2">
        <w:fldChar w:fldCharType="end"/>
      </w:r>
      <w:r w:rsidR="0085665C" w:rsidRPr="000D6E48">
        <w:t>.</w:t>
      </w:r>
      <w:r w:rsidR="00EE3BAC">
        <w:t xml:space="preserve"> I</w:t>
      </w:r>
      <w:r w:rsidR="00FC2867" w:rsidRPr="000D6E48">
        <w:t>n-depth sharing</w:t>
      </w:r>
      <w:r w:rsidR="00CD3211" w:rsidRPr="000D6E48">
        <w:t xml:space="preserve"> </w:t>
      </w:r>
      <w:r w:rsidR="00CA189D">
        <w:t xml:space="preserve">and </w:t>
      </w:r>
      <w:r w:rsidR="00CD3211" w:rsidRPr="000D6E48">
        <w:t>subsequent processing of experiences</w:t>
      </w:r>
      <w:r w:rsidR="005341E1" w:rsidRPr="000D6E48">
        <w:t>,</w:t>
      </w:r>
      <w:r w:rsidR="00CD3211" w:rsidRPr="000D6E48">
        <w:t xml:space="preserve"> and </w:t>
      </w:r>
      <w:r w:rsidR="0042549F" w:rsidRPr="000D6E48">
        <w:t xml:space="preserve">critical reflection with perspective transformation, </w:t>
      </w:r>
      <w:r w:rsidR="008E1818" w:rsidRPr="000D6E48">
        <w:t xml:space="preserve">can be promoted </w:t>
      </w:r>
      <w:r w:rsidR="009F478A" w:rsidRPr="000D6E48">
        <w:t xml:space="preserve">by the use of small groups with relational continuity </w:t>
      </w:r>
      <w:r w:rsidR="00D620D1" w:rsidRPr="000D6E48">
        <w:t>between participants and facilitators</w:t>
      </w:r>
      <w:r w:rsidR="00CF4C76" w:rsidRPr="000D6E48">
        <w:t xml:space="preserve"> (CMOC #19)</w:t>
      </w:r>
      <w:r w:rsidR="0064499D">
        <w:t xml:space="preserve"> </w:t>
      </w:r>
      <w:r w:rsidR="0064499D">
        <w:fldChar w:fldCharType="begin">
          <w:fldData xml:space="preserve">PEVuZE5vdGU+PENpdGU+PEF1dGhvcj5DaGVuZzwvQXV0aG9yPjxZZWFyPjIwMTY8L1llYXI+PFJl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</w:fldData>
        </w:fldChar>
      </w:r>
      <w:r w:rsidR="00290AD6">
        <w:instrText xml:space="preserve"> ADDIN EN.CITE </w:instrText>
      </w:r>
      <w:r w:rsidR="00290AD6">
        <w:fldChar w:fldCharType="begin">
          <w:fldData xml:space="preserve">PEVuZE5vdGU+PENpdGU+PEF1dGhvcj5DaGVuZzwvQXV0aG9yPjxZZWFyPjIwMTY8L1llYXI+PFJl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</w:fldData>
        </w:fldChar>
      </w:r>
      <w:r w:rsidR="00290AD6">
        <w:instrText xml:space="preserve"> ADDIN EN.CITE.DATA </w:instrText>
      </w:r>
      <w:r w:rsidR="00290AD6">
        <w:fldChar w:fldCharType="end"/>
      </w:r>
      <w:r w:rsidR="0064499D">
        <w:fldChar w:fldCharType="separate"/>
      </w:r>
      <w:r w:rsidR="00290AD6">
        <w:rPr>
          <w:noProof/>
        </w:rPr>
        <w:t>(44, 62, 64)</w:t>
      </w:r>
      <w:r w:rsidR="0064499D">
        <w:fldChar w:fldCharType="end"/>
      </w:r>
      <w:r w:rsidR="005B77DB" w:rsidRPr="000D6E48">
        <w:t>.</w:t>
      </w:r>
      <w:r w:rsidR="008F384E" w:rsidRPr="000D6E48">
        <w:t xml:space="preserve"> </w:t>
      </w:r>
      <w:r w:rsidR="00F4470C" w:rsidRPr="000D6E48">
        <w:t>S</w:t>
      </w:r>
      <w:r w:rsidR="008F384E" w:rsidRPr="000D6E48">
        <w:t>tudies</w:t>
      </w:r>
      <w:r w:rsidR="000157EC" w:rsidRPr="000D6E48">
        <w:t xml:space="preserve"> in contrary settings have been shown </w:t>
      </w:r>
      <w:r w:rsidR="000B4CB4" w:rsidRPr="000D6E48">
        <w:t>to provide ineffective feedback</w:t>
      </w:r>
      <w:r w:rsidR="00D620D1" w:rsidRPr="000D6E48">
        <w:t xml:space="preserve"> </w:t>
      </w:r>
      <w:r w:rsidR="00D645B9" w:rsidRPr="000D6E48">
        <w:fldChar w:fldCharType="begin"/>
      </w:r>
      <w:r w:rsidR="00BF5503">
        <w:instrText xml:space="preserve"> ADDIN EN.CITE &lt;EndNote&gt;&lt;Cite&gt;&lt;Author&gt;Bansal&lt;/Author&gt;&lt;Year&gt;2022&lt;/Year&gt;&lt;RecNum&gt;4679&lt;/RecNum&gt;&lt;DisplayText&gt;(7, 65)&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Cite&gt;&lt;Author&gt;Stewart&lt;/Author&gt;&lt;Year&gt;2013&lt;/Year&gt;&lt;RecNum&gt;4660&lt;/RecNum&gt;&lt;record&gt;&lt;rec-number&gt;4660&lt;/rec-number&gt;&lt;foreign-keys&gt;&lt;key app="EN" db-id="0dzxez9tl9feaaesrz6x9vfydsvadv05edta" timestamp="1704357238"&gt;4660&lt;/key&gt;&lt;/foreign-keys&gt;&lt;ref-type name="Book"&gt;6&lt;/ref-type&gt;&lt;contributors&gt;&lt;authors&gt;&lt;author&gt;Stewart, Moira&lt;/author&gt;&lt;author&gt;Brown, Judith Belle&lt;/author&gt;&lt;author&gt;Weston, Wayne&lt;/author&gt;&lt;author&gt;McWhinney, Ian R&lt;/author&gt;&lt;author&gt;McWilliam, Carol L&lt;/author&gt;&lt;author&gt;Freeman, Thomas&lt;/author&gt;&lt;/authors&gt;&lt;/contributors&gt;&lt;titles&gt;&lt;title&gt;Patient-centered medicine: transforming the clinical method&lt;/title&gt;&lt;/titles&gt;&lt;dates&gt;&lt;year&gt;2013&lt;/year&gt;&lt;/dates&gt;&lt;publisher&gt;CRC press&lt;/publisher&gt;&lt;isbn&gt;1909368032&lt;/isbn&gt;&lt;urls&gt;&lt;/urls&gt;&lt;/record&gt;&lt;/Cite&gt;&lt;/EndNote&gt;</w:instrText>
      </w:r>
      <w:r w:rsidR="00D645B9" w:rsidRPr="000D6E48">
        <w:fldChar w:fldCharType="separate"/>
      </w:r>
      <w:r w:rsidR="00BF5503">
        <w:rPr>
          <w:noProof/>
        </w:rPr>
        <w:t>(7, 65)</w:t>
      </w:r>
      <w:r w:rsidR="00D645B9" w:rsidRPr="000D6E48">
        <w:fldChar w:fldCharType="end"/>
      </w:r>
      <w:r w:rsidR="00D645B9" w:rsidRPr="000D6E48">
        <w:t xml:space="preserve">. </w:t>
      </w:r>
      <w:r w:rsidR="00182814">
        <w:t>T</w:t>
      </w:r>
      <w:r w:rsidR="00B80660" w:rsidRPr="000D6E48">
        <w:t>he fac</w:t>
      </w:r>
      <w:r w:rsidR="008245E6" w:rsidRPr="000D6E48">
        <w:t xml:space="preserve">ilitated processing of patient-centered experiences </w:t>
      </w:r>
      <w:r w:rsidR="00480A8B" w:rsidRPr="000D6E48">
        <w:t>has been shown to be</w:t>
      </w:r>
      <w:r w:rsidR="007749D1" w:rsidRPr="000D6E48">
        <w:t xml:space="preserve"> important in sense-making</w:t>
      </w:r>
      <w:r w:rsidR="00E03404" w:rsidRPr="000D6E48">
        <w:t xml:space="preserve">; without this learners may be </w:t>
      </w:r>
      <w:r w:rsidR="000A1F98" w:rsidRPr="000D6E48">
        <w:t>reluctant</w:t>
      </w:r>
      <w:r w:rsidR="00E03404" w:rsidRPr="000D6E48">
        <w:t xml:space="preserve"> to engage </w:t>
      </w:r>
      <w:r w:rsidR="000A1F98" w:rsidRPr="000D6E48">
        <w:t xml:space="preserve">with person-centered practice as a means of emotional protection </w:t>
      </w:r>
      <w:r w:rsidR="001B13AD" w:rsidRPr="000D6E48">
        <w:t xml:space="preserve">(CMOC #22) </w:t>
      </w:r>
      <w:r w:rsidR="001B13AD" w:rsidRPr="000D6E48">
        <w:fldChar w:fldCharType="begin">
          <w:fldData xml:space="preserve">PEVuZE5vdGU+PENpdGU+PEF1dGhvcj5CYW5zYWw8L0F1dGhvcj48WWVhcj4yMDIyPC9ZZWFyPjxS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L0VuZE5vdGU+AG==
</w:fldData>
        </w:fldChar>
      </w:r>
      <w:r w:rsidR="00290AD6">
        <w:instrText xml:space="preserve"> ADDIN EN.CITE </w:instrText>
      </w:r>
      <w:r w:rsidR="00290AD6">
        <w:fldChar w:fldCharType="begin">
          <w:fldData xml:space="preserve">PEVuZE5vdGU+PENpdGU+PEF1dGhvcj5CYW5zYWw8L0F1dGhvcj48WWVhcj4yMDIyPC9ZZWFyPjxS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L0VuZE5vdGU+AG==
</w:fldData>
        </w:fldChar>
      </w:r>
      <w:r w:rsidR="00290AD6">
        <w:instrText xml:space="preserve"> ADDIN EN.CITE.DATA </w:instrText>
      </w:r>
      <w:r w:rsidR="00290AD6">
        <w:fldChar w:fldCharType="end"/>
      </w:r>
      <w:r w:rsidR="001B13AD" w:rsidRPr="000D6E48">
        <w:fldChar w:fldCharType="separate"/>
      </w:r>
      <w:r w:rsidR="00290AD6">
        <w:rPr>
          <w:noProof/>
        </w:rPr>
        <w:t>(7, 40, 48, 52, 56-58)</w:t>
      </w:r>
      <w:r w:rsidR="001B13AD" w:rsidRPr="000D6E48">
        <w:fldChar w:fldCharType="end"/>
      </w:r>
      <w:r w:rsidR="001B13AD" w:rsidRPr="000D6E48">
        <w:t xml:space="preserve">. </w:t>
      </w:r>
    </w:p>
    <w:p w14:paraId="330D7CF8" w14:textId="1D17ACD2" w:rsidR="00AF76B8" w:rsidRPr="000D6E48" w:rsidRDefault="00002131" w:rsidP="00301211">
      <w:pPr>
        <w:spacing w:line="360" w:lineRule="auto"/>
      </w:pPr>
      <w:r w:rsidRPr="000D6E48">
        <w:t>Our analysis</w:t>
      </w:r>
      <w:r w:rsidR="00301211" w:rsidRPr="000D6E48">
        <w:t xml:space="preserve"> suggest</w:t>
      </w:r>
      <w:r w:rsidRPr="000D6E48">
        <w:t>s</w:t>
      </w:r>
      <w:r w:rsidR="00490DE9" w:rsidRPr="000D6E48">
        <w:t xml:space="preserve"> feedback groups should be i</w:t>
      </w:r>
      <w:r w:rsidR="004B5721" w:rsidRPr="000D6E48">
        <w:t>nterprofessional</w:t>
      </w:r>
      <w:r w:rsidR="00D14895" w:rsidRPr="000D6E48">
        <w:t>; interprofessional feedback</w:t>
      </w:r>
      <w:r w:rsidR="000D2DD3" w:rsidRPr="000D6E48">
        <w:t xml:space="preserve"> can provide a greater spread of perspectives </w:t>
      </w:r>
      <w:r w:rsidR="00AF2E49" w:rsidRPr="000D6E48">
        <w:t>and allow the learner to gain an understanding of their own roles, responsibilities</w:t>
      </w:r>
      <w:r w:rsidR="0049408C" w:rsidRPr="000D6E48">
        <w:t xml:space="preserve"> </w:t>
      </w:r>
      <w:r w:rsidR="00AF2E49" w:rsidRPr="000D6E48">
        <w:t>and expertise in MO</w:t>
      </w:r>
      <w:r w:rsidR="00734528" w:rsidRPr="000D6E48">
        <w:t>, as well as those of other members of the interprofessional team</w:t>
      </w:r>
      <w:r w:rsidR="008D1C2C">
        <w:t>. T</w:t>
      </w:r>
      <w:r w:rsidR="00F917CF" w:rsidRPr="000D6E48">
        <w:t>hrough this understanding</w:t>
      </w:r>
      <w:r w:rsidR="00780655">
        <w:t>,</w:t>
      </w:r>
      <w:r w:rsidR="00F917CF" w:rsidRPr="000D6E48">
        <w:t xml:space="preserve"> </w:t>
      </w:r>
      <w:r w:rsidR="0030634C" w:rsidRPr="000D6E48">
        <w:t>learners</w:t>
      </w:r>
      <w:r w:rsidR="00F917CF" w:rsidRPr="000D6E48">
        <w:t xml:space="preserve"> may </w:t>
      </w:r>
      <w:r w:rsidR="00793CAA" w:rsidRPr="000D6E48">
        <w:t>perceive efficacy in the team for the care of patients</w:t>
      </w:r>
      <w:r w:rsidR="00F14D78" w:rsidRPr="000D6E48">
        <w:t xml:space="preserve"> for whom they </w:t>
      </w:r>
      <w:r w:rsidR="00FE656A" w:rsidRPr="000D6E48">
        <w:t xml:space="preserve">previously </w:t>
      </w:r>
      <w:r w:rsidR="00F14D78" w:rsidRPr="000D6E48">
        <w:t>saw no personal role</w:t>
      </w:r>
      <w:r w:rsidR="00597C16" w:rsidRPr="000D6E48">
        <w:t xml:space="preserve"> (CMOC #23</w:t>
      </w:r>
      <w:r w:rsidR="00F3150F" w:rsidRPr="000D6E48">
        <w:t>, 24</w:t>
      </w:r>
      <w:r w:rsidR="00597C16" w:rsidRPr="000D6E48">
        <w:t>)</w:t>
      </w:r>
      <w:r w:rsidR="00AF0112">
        <w:t xml:space="preserve"> </w:t>
      </w:r>
      <w:r w:rsidR="00AF0112">
        <w:fldChar w:fldCharType="begin">
          <w:fldData xml:space="preserve">PEVuZE5vdGU+PENpdGU+PEF1dGhvcj5HZWhya2UtQmVjazwvQXV0aG9yPjxZZWFyPjIwMjM8L1ll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W5kZXJzb248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lJldW1lcm1hbjwvQXV0aG9yPjxZZWFyPjIwMjE8L1llYXI+PFJlY051bT41OTwvUmVj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ZWNjYTwv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TMsIDE0LCAzMSwgNTApPC9EaXNw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W5kZXJzb248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lJldW1lcm1hbjwvQXV0aG9yPjxZZWFyPjIwMjE8L1llYXI+PFJlY051bT41OTwvUmVj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ZWNjYTwv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290AD6">
        <w:instrText xml:space="preserve"> ADDIN EN.CITE.DATA </w:instrText>
      </w:r>
      <w:r w:rsidR="00290AD6">
        <w:fldChar w:fldCharType="end"/>
      </w:r>
      <w:r w:rsidR="00AF0112">
        <w:fldChar w:fldCharType="separate"/>
      </w:r>
      <w:r w:rsidR="00290AD6">
        <w:rPr>
          <w:noProof/>
        </w:rPr>
        <w:t>(13, 14, 31, 50)</w:t>
      </w:r>
      <w:r w:rsidR="00AF0112">
        <w:fldChar w:fldCharType="end"/>
      </w:r>
      <w:r w:rsidR="00DE2385" w:rsidRPr="000D6E48">
        <w:t xml:space="preserve">. </w:t>
      </w:r>
      <w:r w:rsidR="00FE3182" w:rsidRPr="000D6E48">
        <w:t>D</w:t>
      </w:r>
      <w:r w:rsidR="00F8143C" w:rsidRPr="000D6E48">
        <w:t>iscussion on d</w:t>
      </w:r>
      <w:r w:rsidR="00FE3182" w:rsidRPr="000D6E48">
        <w:t>iversity of perspectives</w:t>
      </w:r>
      <w:r w:rsidR="00F8143C" w:rsidRPr="000D6E48">
        <w:t xml:space="preserve"> in a safe, non-judgmental setting</w:t>
      </w:r>
      <w:r w:rsidR="00405444" w:rsidRPr="000D6E48">
        <w:t xml:space="preserve"> </w:t>
      </w:r>
      <w:r w:rsidR="00746F5C" w:rsidRPr="000D6E48">
        <w:t>may also promote critical reflection</w:t>
      </w:r>
      <w:r w:rsidR="00EC3EFD" w:rsidRPr="000D6E48">
        <w:t xml:space="preserve"> and</w:t>
      </w:r>
      <w:r w:rsidR="0027616D" w:rsidRPr="000D6E48">
        <w:t xml:space="preserve"> an understand</w:t>
      </w:r>
      <w:r w:rsidR="002577D3" w:rsidRPr="000D6E48">
        <w:t>ing</w:t>
      </w:r>
      <w:r w:rsidR="0027616D" w:rsidRPr="000D6E48">
        <w:t xml:space="preserve"> of the whole person in context</w:t>
      </w:r>
      <w:r w:rsidR="00192C6E" w:rsidRPr="000D6E48">
        <w:t>.</w:t>
      </w:r>
      <w:r w:rsidR="00641313">
        <w:t xml:space="preserve"> Interprofessional interventions mus</w:t>
      </w:r>
      <w:r w:rsidR="005D7EEC">
        <w:t>t provide time to allow</w:t>
      </w:r>
      <w:r w:rsidR="00A91786">
        <w:t xml:space="preserve"> this </w:t>
      </w:r>
      <w:r w:rsidR="009C38AD">
        <w:t>appreciation</w:t>
      </w:r>
      <w:r w:rsidR="00A91786">
        <w:t xml:space="preserve"> of roles through the building of rapport</w:t>
      </w:r>
      <w:r w:rsidR="00DF5632">
        <w:t xml:space="preserve">; for this reason stand-alone sessions may fail to see this mechanism actuate </w:t>
      </w:r>
      <w:r w:rsidR="009C38AD">
        <w:fldChar w:fldCharType="begin"/>
      </w:r>
      <w:r w:rsidR="00BF5503">
        <w:instrText xml:space="preserve"> ADDIN EN.CITE &lt;EndNote&gt;&lt;Cite&gt;&lt;Author&gt;Shelvey&lt;/Author&gt;&lt;Year&gt;2016&lt;/Year&gt;&lt;RecNum&gt;4808&lt;/RecNum&gt;&lt;DisplayText&gt;(66)&lt;/DisplayText&gt;&lt;record&gt;&lt;rec-number&gt;4808&lt;/rec-number&gt;&lt;foreign-keys&gt;&lt;key app="EN" db-id="0dzxez9tl9feaaesrz6x9vfydsvadv05edta" timestamp="1738843301"&gt;4808&lt;/key&gt;&lt;/foreign-keys&gt;&lt;ref-type name="Journal Article"&gt;17&lt;/ref-type&gt;&lt;contributors&gt;&lt;authors&gt;&lt;author&gt;Shelvey, Bethany M&lt;/author&gt;&lt;author&gt;Coulman, Sion A&lt;/author&gt;&lt;author&gt;John, Dai N&lt;/author&gt;&lt;/authors&gt;&lt;/contributors&gt;&lt;titles&gt;&lt;title&gt;Evaluating an undergraduate interprofessional education session for medical and pharmacy undergraduates on therapeutics and prescribing: the medical student perspective&lt;/title&gt;&lt;secondary-title&gt;Advances in Medical Education and Practice&lt;/secondary-title&gt;&lt;/titles&gt;&lt;periodical&gt;&lt;full-title&gt;Advances in Medical Education and Practice&lt;/full-title&gt;&lt;/periodical&gt;&lt;pages&gt;661-670&lt;/pages&gt;&lt;dates&gt;&lt;year&gt;2016&lt;/year&gt;&lt;/dates&gt;&lt;isbn&gt;1179-7258&lt;/isbn&gt;&lt;urls&gt;&lt;/urls&gt;&lt;/record&gt;&lt;/Cite&gt;&lt;/EndNote&gt;</w:instrText>
      </w:r>
      <w:r w:rsidR="009C38AD">
        <w:fldChar w:fldCharType="separate"/>
      </w:r>
      <w:r w:rsidR="00BF5503">
        <w:rPr>
          <w:noProof/>
        </w:rPr>
        <w:t>(66)</w:t>
      </w:r>
      <w:r w:rsidR="009C38AD">
        <w:fldChar w:fldCharType="end"/>
      </w:r>
      <w:r w:rsidR="009C38AD">
        <w:t xml:space="preserve">. </w:t>
      </w:r>
    </w:p>
    <w:p w14:paraId="25C91C50" w14:textId="36AF39E5" w:rsidR="002149B9" w:rsidRPr="000D6E48" w:rsidRDefault="005E15F9" w:rsidP="002A058F">
      <w:pPr>
        <w:spacing w:line="360" w:lineRule="auto"/>
      </w:pPr>
      <w:r w:rsidRPr="000D6E48">
        <w:t>A</w:t>
      </w:r>
      <w:r w:rsidR="007D1A45" w:rsidRPr="000D6E48">
        <w:t>ppropriately aligned and weighted a</w:t>
      </w:r>
      <w:r w:rsidRPr="000D6E48">
        <w:t>ssessment</w:t>
      </w:r>
      <w:r w:rsidR="003F012C" w:rsidRPr="000D6E48">
        <w:t xml:space="preserve"> forms </w:t>
      </w:r>
      <w:r w:rsidR="00A731A6" w:rsidRPr="000D6E48">
        <w:t xml:space="preserve">a </w:t>
      </w:r>
      <w:r w:rsidR="00AD3400" w:rsidRPr="000D6E48">
        <w:t xml:space="preserve">supporting </w:t>
      </w:r>
      <w:r w:rsidR="00C7162D" w:rsidRPr="000D6E48">
        <w:t xml:space="preserve">intervention </w:t>
      </w:r>
      <w:r w:rsidR="00AD3400" w:rsidRPr="000D6E48">
        <w:t xml:space="preserve">element in our model. </w:t>
      </w:r>
      <w:r w:rsidR="00055331" w:rsidRPr="000D6E48">
        <w:t>Assessment is a major driver of learning</w:t>
      </w:r>
      <w:r w:rsidR="003B55EE" w:rsidRPr="000D6E48">
        <w:t>, particularly in the undergraduate setting</w:t>
      </w:r>
      <w:r w:rsidR="008F6CC7" w:rsidRPr="000D6E48">
        <w:t xml:space="preserve"> </w:t>
      </w:r>
      <w:r w:rsidR="00A9551D" w:rsidRPr="000D6E48">
        <w:fldChar w:fldCharType="begin"/>
      </w:r>
      <w:r w:rsidR="00BF5503">
        <w:instrText xml:space="preserve"> ADDIN EN.CITE &lt;EndNote&gt;&lt;Cite&gt;&lt;Author&gt;Stewart&lt;/Author&gt;&lt;Year&gt;2013&lt;/Year&gt;&lt;RecNum&gt;4660&lt;/RecNum&gt;&lt;DisplayText&gt;(65)&lt;/DisplayText&gt;&lt;record&gt;&lt;rec-number&gt;4660&lt;/rec-number&gt;&lt;foreign-keys&gt;&lt;key app="EN" db-id="0dzxez9tl9feaaesrz6x9vfydsvadv05edta" timestamp="1704357238"&gt;4660&lt;/key&gt;&lt;/foreign-keys&gt;&lt;ref-type name="Book"&gt;6&lt;/ref-type&gt;&lt;contributors&gt;&lt;authors&gt;&lt;author&gt;Stewart, Moira&lt;/author&gt;&lt;author&gt;Brown, Judith Belle&lt;/author&gt;&lt;author&gt;Weston, Wayne&lt;/author&gt;&lt;author&gt;McWhinney, Ian R&lt;/author&gt;&lt;author&gt;McWilliam, Carol L&lt;/author&gt;&lt;author&gt;Freeman, Thomas&lt;/author&gt;&lt;/authors&gt;&lt;/contributors&gt;&lt;titles&gt;&lt;title&gt;Patient-centered medicine: transforming the clinical method&lt;/title&gt;&lt;/titles&gt;&lt;dates&gt;&lt;year&gt;2013&lt;/year&gt;&lt;/dates&gt;&lt;publisher&gt;CRC press&lt;/publisher&gt;&lt;isbn&gt;1909368032&lt;/isbn&gt;&lt;urls&gt;&lt;/urls&gt;&lt;/record&gt;&lt;/Cite&gt;&lt;/EndNote&gt;</w:instrText>
      </w:r>
      <w:r w:rsidR="00A9551D" w:rsidRPr="000D6E48">
        <w:fldChar w:fldCharType="separate"/>
      </w:r>
      <w:r w:rsidR="00BF5503">
        <w:rPr>
          <w:noProof/>
        </w:rPr>
        <w:t>(65)</w:t>
      </w:r>
      <w:r w:rsidR="00A9551D" w:rsidRPr="000D6E48">
        <w:fldChar w:fldCharType="end"/>
      </w:r>
      <w:r w:rsidR="00A9551D" w:rsidRPr="000D6E48">
        <w:t>.</w:t>
      </w:r>
      <w:r w:rsidR="003F012C" w:rsidRPr="000D6E48">
        <w:t xml:space="preserve"> </w:t>
      </w:r>
      <w:r w:rsidR="00E03A02" w:rsidRPr="000D6E48">
        <w:t>We</w:t>
      </w:r>
      <w:r w:rsidR="00306C08" w:rsidRPr="000D6E48">
        <w:t xml:space="preserve"> </w:t>
      </w:r>
      <w:r w:rsidR="00DB69A4">
        <w:t xml:space="preserve">reiterate </w:t>
      </w:r>
      <w:r w:rsidR="00306C08" w:rsidRPr="000D6E48">
        <w:t>the importa</w:t>
      </w:r>
      <w:r w:rsidR="00862887" w:rsidRPr="000D6E48">
        <w:t xml:space="preserve">nce of the careful alignment of </w:t>
      </w:r>
      <w:r w:rsidR="00202706" w:rsidRPr="000D6E48">
        <w:t>learning outcomes with learning activities</w:t>
      </w:r>
      <w:r w:rsidR="006F0697" w:rsidRPr="000D6E48">
        <w:t xml:space="preserve"> and assessment </w:t>
      </w:r>
      <w:r w:rsidR="007F5260" w:rsidRPr="000D6E48">
        <w:t>(CMOC #18)</w:t>
      </w:r>
      <w:r w:rsidR="00B17710">
        <w:t xml:space="preserve"> </w:t>
      </w:r>
      <w:r w:rsidR="00266BDC">
        <w:fldChar w:fldCharType="begin">
          <w:fldData xml:space="preserve">PEVuZE5vdGU+PENpdGU+PEF1dGhvcj5Fcmlrc3NvbjwvQXV0aG9yPjxZZWFyPjIwMTg8L1llYXI+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YW1hbi1XaWxtczwvQXV0aG9yPjxZZWFyPjIw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ZhcnJlbGw8L0F1dGhv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</w:fldData>
        </w:fldChar>
      </w:r>
      <w:r w:rsidR="00290AD6">
        <w:instrText xml:space="preserve"> ADDIN EN.CITE </w:instrText>
      </w:r>
      <w:r w:rsidR="00290AD6">
        <w:fldChar w:fldCharType="begin">
          <w:fldData xml:space="preserve">PEVuZE5vdGU+PENpdGU+PEF1dGhvcj5Fcmlrc3NvbjwvQXV0aG9yPjxZZWFyPjIwMTg8L1llYXI+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YW1hbi1XaWxtczwvQXV0aG9yPjxZZWFyPjIw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ZhcnJlbGw8L0F1dGhv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</w:fldData>
        </w:fldChar>
      </w:r>
      <w:r w:rsidR="00290AD6">
        <w:instrText xml:space="preserve"> ADDIN EN.CITE.DATA </w:instrText>
      </w:r>
      <w:r w:rsidR="00290AD6">
        <w:fldChar w:fldCharType="end"/>
      </w:r>
      <w:r w:rsidR="00266BDC">
        <w:fldChar w:fldCharType="separate"/>
      </w:r>
      <w:r w:rsidR="00290AD6">
        <w:rPr>
          <w:noProof/>
        </w:rPr>
        <w:t>(29, 32, 33, 49, 67, 68)</w:t>
      </w:r>
      <w:r w:rsidR="00266BDC">
        <w:fldChar w:fldCharType="end"/>
      </w:r>
      <w:r w:rsidR="009754E1" w:rsidRPr="000D6E48">
        <w:t xml:space="preserve">. </w:t>
      </w:r>
      <w:r w:rsidR="008E62E2" w:rsidRPr="000D6E48">
        <w:t xml:space="preserve">Failure to do say may drive the learning </w:t>
      </w:r>
      <w:r w:rsidR="008F0FA0" w:rsidRPr="000D6E48">
        <w:t>of MO in undesirable directions</w:t>
      </w:r>
      <w:r w:rsidR="00F35EF0" w:rsidRPr="000D6E48">
        <w:t xml:space="preserve">; this has been </w:t>
      </w:r>
      <w:r w:rsidR="00F35EF0" w:rsidRPr="000D6E48">
        <w:lastRenderedPageBreak/>
        <w:t>demonstrated in MO interventions assessed via</w:t>
      </w:r>
      <w:r w:rsidR="00AB14DA">
        <w:t xml:space="preserve"> inappropriately</w:t>
      </w:r>
      <w:r w:rsidR="00F35EF0" w:rsidRPr="000D6E48">
        <w:t xml:space="preserve"> simplistic</w:t>
      </w:r>
      <w:r w:rsidR="00DF0554" w:rsidRPr="000D6E48">
        <w:t xml:space="preserve"> multiple-choice question</w:t>
      </w:r>
      <w:r w:rsidR="003A7963">
        <w:t>s</w:t>
      </w:r>
      <w:r w:rsidR="00DF0554" w:rsidRPr="000D6E48">
        <w:t xml:space="preserve"> result</w:t>
      </w:r>
      <w:r w:rsidR="003A7963">
        <w:t>ing</w:t>
      </w:r>
      <w:r w:rsidR="00DF0554" w:rsidRPr="000D6E48">
        <w:t xml:space="preserve"> in </w:t>
      </w:r>
      <w:r w:rsidR="00033AFF" w:rsidRPr="000D6E48">
        <w:t>a</w:t>
      </w:r>
      <w:r w:rsidR="00B777F2">
        <w:t xml:space="preserve"> naive</w:t>
      </w:r>
      <w:r w:rsidR="00033AFF" w:rsidRPr="000D6E48">
        <w:t xml:space="preserve"> rules-based approach to MO which </w:t>
      </w:r>
      <w:r w:rsidR="003A7963">
        <w:t>was</w:t>
      </w:r>
      <w:r w:rsidR="00B72638">
        <w:t xml:space="preserve"> </w:t>
      </w:r>
      <w:r w:rsidR="00C728E1">
        <w:t>not applicable to</w:t>
      </w:r>
      <w:r w:rsidR="00033AFF" w:rsidRPr="000D6E48">
        <w:t xml:space="preserve"> clinical practice</w:t>
      </w:r>
      <w:r w:rsidR="00487A3E" w:rsidRPr="000D6E48">
        <w:t xml:space="preserve"> </w:t>
      </w:r>
      <w:r w:rsidR="00487A3E" w:rsidRPr="000D6E48">
        <w:fldChar w:fldCharType="begin">
          <w:fldData xml:space="preserve">PEVuZE5vdGU+PENpdGU+PEF1dGhvcj5SYW1hbi1XaWxtczwvQXV0aG9yPjxZZWFyPjIwMTk8L1ll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C9F
bmROb3RlPgB=
</w:fldData>
        </w:fldChar>
      </w:r>
      <w:r w:rsidR="00BF5503">
        <w:instrText xml:space="preserve"> ADDIN EN.CITE </w:instrText>
      </w:r>
      <w:r w:rsidR="00BF5503">
        <w:fldChar w:fldCharType="begin">
          <w:fldData xml:space="preserve">PEVuZE5vdGU+PENpdGU+PEF1dGhvcj5SYW1hbi1XaWxtczwvQXV0aG9yPjxZZWFyPjIwMTk8L1ll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C9F
bmROb3RlPgB=
</w:fldData>
        </w:fldChar>
      </w:r>
      <w:r w:rsidR="00BF5503">
        <w:instrText xml:space="preserve"> ADDIN EN.CITE.DATA </w:instrText>
      </w:r>
      <w:r w:rsidR="00BF5503">
        <w:fldChar w:fldCharType="end"/>
      </w:r>
      <w:r w:rsidR="00487A3E" w:rsidRPr="000D6E48">
        <w:fldChar w:fldCharType="separate"/>
      </w:r>
      <w:r w:rsidR="00BF5503">
        <w:rPr>
          <w:noProof/>
        </w:rPr>
        <w:t>(32)</w:t>
      </w:r>
      <w:r w:rsidR="00487A3E" w:rsidRPr="000D6E48">
        <w:fldChar w:fldCharType="end"/>
      </w:r>
      <w:r w:rsidR="00033AFF" w:rsidRPr="000D6E48">
        <w:t xml:space="preserve">. </w:t>
      </w:r>
      <w:r w:rsidR="009E313D" w:rsidRPr="000D6E48">
        <w:t>Our analysis</w:t>
      </w:r>
      <w:r w:rsidR="00416038" w:rsidRPr="000D6E48">
        <w:t xml:space="preserve"> suggest</w:t>
      </w:r>
      <w:r w:rsidR="009E313D" w:rsidRPr="000D6E48">
        <w:t>s</w:t>
      </w:r>
      <w:r w:rsidR="00416038" w:rsidRPr="000D6E48">
        <w:t xml:space="preserve"> that MO assessment should include a summative component</w:t>
      </w:r>
      <w:r w:rsidR="00622026" w:rsidRPr="000D6E48">
        <w:t>.</w:t>
      </w:r>
      <w:r w:rsidR="00416038" w:rsidRPr="000D6E48">
        <w:t xml:space="preserve"> </w:t>
      </w:r>
      <w:r w:rsidR="00622026" w:rsidRPr="000D6E48">
        <w:t>T</w:t>
      </w:r>
      <w:r w:rsidR="00B27E9B" w:rsidRPr="000D6E48">
        <w:t xml:space="preserve">he absence of summative assessment </w:t>
      </w:r>
      <w:r w:rsidR="00294B10" w:rsidRPr="000D6E48">
        <w:t>hints at a lack of institutional</w:t>
      </w:r>
      <w:r w:rsidR="008D6454" w:rsidRPr="000D6E48">
        <w:t xml:space="preserve"> perception</w:t>
      </w:r>
      <w:r w:rsidR="00294B10" w:rsidRPr="000D6E48">
        <w:t xml:space="preserve"> of value in the skill</w:t>
      </w:r>
      <w:r w:rsidR="00622026" w:rsidRPr="000D6E48">
        <w:t xml:space="preserve">, which is likely to </w:t>
      </w:r>
      <w:r w:rsidR="008D6454" w:rsidRPr="000D6E48">
        <w:t xml:space="preserve">be reflected in learner’s assessment of value and </w:t>
      </w:r>
      <w:r w:rsidR="00AB6A8F" w:rsidRPr="000D6E48">
        <w:t>their subsequent engagement with MO programmes</w:t>
      </w:r>
      <w:r w:rsidR="007F5260" w:rsidRPr="000D6E48">
        <w:t xml:space="preserve"> (CMOC #17)</w:t>
      </w:r>
      <w:r w:rsidR="00DF57DD">
        <w:t xml:space="preserve"> </w:t>
      </w:r>
      <w:r w:rsidR="00DF57DD">
        <w:fldChar w:fldCharType="begin">
          <w:fldData xml:space="preserve">PEVuZE5vdGU+PENpdGU+PEF1dGhvcj5Fcmlrc3NvbjwvQXV0aG9yPjxZZWFyPjIwMTg8L1llYXI+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YW1hbi1XaWxtczwvQXV0aG9yPjxZZWFyPjIw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ZhcnJlbGw8L0F1dGhv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</w:fldData>
        </w:fldChar>
      </w:r>
      <w:r w:rsidR="00290AD6">
        <w:instrText xml:space="preserve"> ADDIN EN.CITE </w:instrText>
      </w:r>
      <w:r w:rsidR="00290AD6">
        <w:fldChar w:fldCharType="begin">
          <w:fldData xml:space="preserve">PEVuZE5vdGU+PENpdGU+PEF1dGhvcj5Fcmlrc3NvbjwvQXV0aG9yPjxZZWFyPjIwMTg8L1llYXI+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YW1hbi1XaWxtczwvQXV0aG9yPjxZZWFyPjIw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ZhcnJlbGw8L0F1dGhv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</w:fldData>
        </w:fldChar>
      </w:r>
      <w:r w:rsidR="00290AD6">
        <w:instrText xml:space="preserve"> ADDIN EN.CITE.DATA </w:instrText>
      </w:r>
      <w:r w:rsidR="00290AD6">
        <w:fldChar w:fldCharType="end"/>
      </w:r>
      <w:r w:rsidR="00DF57DD">
        <w:fldChar w:fldCharType="separate"/>
      </w:r>
      <w:r w:rsidR="00290AD6">
        <w:rPr>
          <w:noProof/>
        </w:rPr>
        <w:t>(29, 32, 33, 49, 67, 68)</w:t>
      </w:r>
      <w:r w:rsidR="00DF57DD">
        <w:fldChar w:fldCharType="end"/>
      </w:r>
      <w:r w:rsidR="00AB6A8F" w:rsidRPr="000D6E48">
        <w:t xml:space="preserve">. </w:t>
      </w:r>
      <w:r w:rsidR="00586ABD" w:rsidRPr="000D6E48">
        <w:t xml:space="preserve">Meaningful assessment requires support with an appropriate level of institutional resources. Alignment in the design of </w:t>
      </w:r>
      <w:r w:rsidR="0064665C" w:rsidRPr="000D6E48">
        <w:t>MO</w:t>
      </w:r>
      <w:r w:rsidR="00586ABD" w:rsidRPr="000D6E48">
        <w:t xml:space="preserve"> programmes may provide opportunities to introduce resource efficiencies via whole programme assessment blueprinting</w:t>
      </w:r>
      <w:r w:rsidR="00A778AB" w:rsidRPr="000D6E48">
        <w:t>.</w:t>
      </w:r>
      <w:r w:rsidR="00586ABD" w:rsidRPr="000D6E48">
        <w:t xml:space="preserve"> </w:t>
      </w:r>
      <w:r w:rsidR="001C735D">
        <w:t>For example, a</w:t>
      </w:r>
      <w:r w:rsidR="00FB43E7">
        <w:t>ssessed a</w:t>
      </w:r>
      <w:r w:rsidR="00586ABD" w:rsidRPr="000D6E48">
        <w:t xml:space="preserve">spects of </w:t>
      </w:r>
      <w:r w:rsidR="0064665C" w:rsidRPr="000D6E48">
        <w:t>MO</w:t>
      </w:r>
      <w:r w:rsidR="00586ABD" w:rsidRPr="000D6E48">
        <w:t xml:space="preserve"> educational interventions, such as SDM</w:t>
      </w:r>
      <w:r w:rsidR="00A26683">
        <w:t xml:space="preserve"> or </w:t>
      </w:r>
      <w:r w:rsidR="00E25B64">
        <w:t>generalist principles</w:t>
      </w:r>
      <w:r w:rsidR="00586ABD" w:rsidRPr="000D6E48">
        <w:t xml:space="preserve">, </w:t>
      </w:r>
      <w:r w:rsidR="00AB3FA4">
        <w:t>may</w:t>
      </w:r>
      <w:r w:rsidR="0092312E">
        <w:t xml:space="preserve"> then need not be assessed </w:t>
      </w:r>
      <w:r w:rsidR="00A26683">
        <w:t>as frequently elsewhere in the curricul</w:t>
      </w:r>
      <w:r w:rsidR="00E25B64">
        <w:t xml:space="preserve">um. </w:t>
      </w:r>
    </w:p>
    <w:p w14:paraId="2F4FF796" w14:textId="571CA531" w:rsidR="002149B9" w:rsidRPr="000D6E48" w:rsidRDefault="002149B9" w:rsidP="002149B9">
      <w:pPr>
        <w:pStyle w:val="Heading4"/>
      </w:pPr>
      <w:r w:rsidRPr="000D6E48">
        <w:t>Processes which promote learner empowerment and self-efficacy in medicines optimization</w:t>
      </w:r>
      <w:r w:rsidR="003B47EB">
        <w:t xml:space="preserve"> (</w:t>
      </w:r>
      <w:r w:rsidR="00216D9C">
        <w:t>P</w:t>
      </w:r>
      <w:r w:rsidR="003B47EB">
        <w:t xml:space="preserve">T elements </w:t>
      </w:r>
      <w:r w:rsidR="00110A77">
        <w:t>I4</w:t>
      </w:r>
      <w:r w:rsidR="006A5C04">
        <w:t>, M4, M7, O1-3</w:t>
      </w:r>
      <w:r w:rsidR="00DE5AB5">
        <w:t>; CMOC #</w:t>
      </w:r>
      <w:r w:rsidR="00EF03AC">
        <w:t xml:space="preserve"> </w:t>
      </w:r>
      <w:r w:rsidR="00DF62A6">
        <w:t>15,16,23,24,</w:t>
      </w:r>
      <w:r w:rsidR="00E664FF">
        <w:t>26-29,30,32)</w:t>
      </w:r>
    </w:p>
    <w:p w14:paraId="6755F4EE" w14:textId="43D4B6EA" w:rsidR="00545926" w:rsidRPr="000D6E48" w:rsidRDefault="00916174" w:rsidP="00135651">
      <w:pPr>
        <w:spacing w:line="360" w:lineRule="auto"/>
      </w:pPr>
      <w:r w:rsidRPr="000D6E48">
        <w:t xml:space="preserve">A perception of confidence </w:t>
      </w:r>
      <w:r w:rsidR="00C5604F" w:rsidRPr="000D6E48">
        <w:t xml:space="preserve">in one’s ability in </w:t>
      </w:r>
      <w:r w:rsidR="005B5081" w:rsidRPr="000D6E48">
        <w:t>MO</w:t>
      </w:r>
      <w:r w:rsidR="00C5604F" w:rsidRPr="000D6E48">
        <w:t xml:space="preserve"> </w:t>
      </w:r>
      <w:r w:rsidR="00693E8A" w:rsidRPr="000D6E48">
        <w:t>is</w:t>
      </w:r>
      <w:r w:rsidR="0082327D" w:rsidRPr="000D6E48">
        <w:t xml:space="preserve"> </w:t>
      </w:r>
      <w:r w:rsidR="00077584" w:rsidRPr="000D6E48">
        <w:t>commonly held as</w:t>
      </w:r>
      <w:r w:rsidR="004B1E20" w:rsidRPr="000D6E48">
        <w:t xml:space="preserve"> prerequisite to</w:t>
      </w:r>
      <w:r w:rsidR="0056435F" w:rsidRPr="000D6E48">
        <w:t xml:space="preserve"> its clinical practice. </w:t>
      </w:r>
      <w:r w:rsidR="0028001F" w:rsidRPr="000D6E48">
        <w:t xml:space="preserve">Forty-two percent </w:t>
      </w:r>
      <w:r w:rsidR="00062E5B" w:rsidRPr="000D6E48">
        <w:t xml:space="preserve">of MO </w:t>
      </w:r>
      <w:r w:rsidR="00B868BB" w:rsidRPr="000D6E48">
        <w:t xml:space="preserve">programmes in medical curricula used </w:t>
      </w:r>
      <w:r w:rsidR="00D5315E" w:rsidRPr="000D6E48">
        <w:t>confidence as an outcome measure</w:t>
      </w:r>
      <w:r w:rsidR="002C004D" w:rsidRPr="000D6E48">
        <w:t xml:space="preserve">; </w:t>
      </w:r>
      <w:r w:rsidR="00EA51FE" w:rsidRPr="000D6E48">
        <w:t xml:space="preserve">a reflection in part of the ease </w:t>
      </w:r>
      <w:r w:rsidR="009244F7" w:rsidRPr="000D6E48">
        <w:t>collecting this outcome measure</w:t>
      </w:r>
      <w:r w:rsidR="00AD76ED" w:rsidRPr="000D6E48">
        <w:t xml:space="preserve"> as well as its importance</w:t>
      </w:r>
      <w:r w:rsidR="00D5315E" w:rsidRPr="000D6E48">
        <w:t xml:space="preserve"> (Table 3).</w:t>
      </w:r>
      <w:r w:rsidR="00E1795B" w:rsidRPr="000D6E48">
        <w:t xml:space="preserve"> </w:t>
      </w:r>
      <w:r w:rsidR="00EE4BA6" w:rsidRPr="000D6E48">
        <w:t xml:space="preserve">Our </w:t>
      </w:r>
      <w:proofErr w:type="spellStart"/>
      <w:r w:rsidR="00760F91" w:rsidRPr="000D6E48">
        <w:t>iPT</w:t>
      </w:r>
      <w:proofErr w:type="spellEnd"/>
      <w:r w:rsidR="00D74D5D" w:rsidRPr="000D6E48">
        <w:t xml:space="preserve"> included confidence as a mechanism</w:t>
      </w:r>
      <w:r w:rsidR="001C75E8" w:rsidRPr="000D6E48">
        <w:t xml:space="preserve"> but this term was developed into ‘self-efficacy’ </w:t>
      </w:r>
      <w:r w:rsidR="00C06C03" w:rsidRPr="000D6E48">
        <w:t xml:space="preserve">to reflect the </w:t>
      </w:r>
      <w:r w:rsidR="00F34B39" w:rsidRPr="000D6E48">
        <w:t>context and task</w:t>
      </w:r>
      <w:r w:rsidR="005A6263" w:rsidRPr="000D6E48">
        <w:t>-</w:t>
      </w:r>
      <w:r w:rsidR="00F34B39" w:rsidRPr="000D6E48">
        <w:t>specific nature</w:t>
      </w:r>
      <w:r w:rsidR="009868CD" w:rsidRPr="000D6E48">
        <w:t xml:space="preserve"> of the perception</w:t>
      </w:r>
      <w:r w:rsidR="00283D2A" w:rsidRPr="000D6E48">
        <w:t xml:space="preserve"> </w:t>
      </w:r>
      <w:r w:rsidR="008208DC" w:rsidRPr="000D6E48">
        <w:fldChar w:fldCharType="begin"/>
      </w:r>
      <w:r w:rsidR="00BF5503">
        <w:instrText xml:space="preserve"> ADDIN EN.CITE &lt;EndNote&gt;&lt;Cite&gt;&lt;Author&gt;Bandura&lt;/Author&gt;&lt;Year&gt;1996&lt;/Year&gt;&lt;RecNum&gt;4700&lt;/RecNum&gt;&lt;DisplayText&gt;(69)&lt;/DisplayText&gt;&lt;record&gt;&lt;rec-number&gt;4700&lt;/rec-number&gt;&lt;foreign-keys&gt;&lt;key app="EN" db-id="0dzxez9tl9feaaesrz6x9vfydsvadv05edta" timestamp="1715074288"&gt;4700&lt;/key&gt;&lt;/foreign-keys&gt;&lt;ref-type name="Generic"&gt;13&lt;/ref-type&gt;&lt;contributors&gt;&lt;authors&gt;&lt;author&gt;Bandura, Albert&lt;/author&gt;&lt;author&gt;Watts, Richard E&lt;/author&gt;&lt;/authors&gt;&lt;/contributors&gt;&lt;titles&gt;&lt;title&gt;Self-efficacy in changing societies&lt;/title&gt;&lt;/titles&gt;&lt;dates&gt;&lt;year&gt;1996&lt;/year&gt;&lt;/dates&gt;&lt;publisher&gt;Springer&lt;/publisher&gt;&lt;isbn&gt;0889-8391&lt;/isbn&gt;&lt;urls&gt;&lt;/urls&gt;&lt;/record&gt;&lt;/Cite&gt;&lt;/EndNote&gt;</w:instrText>
      </w:r>
      <w:r w:rsidR="008208DC" w:rsidRPr="000D6E48">
        <w:fldChar w:fldCharType="separate"/>
      </w:r>
      <w:r w:rsidR="00BF5503">
        <w:rPr>
          <w:noProof/>
        </w:rPr>
        <w:t>(69)</w:t>
      </w:r>
      <w:r w:rsidR="008208DC" w:rsidRPr="000D6E48">
        <w:fldChar w:fldCharType="end"/>
      </w:r>
      <w:r w:rsidR="00C272F0" w:rsidRPr="000D6E48">
        <w:t xml:space="preserve">. </w:t>
      </w:r>
      <w:r w:rsidR="00BC40D9" w:rsidRPr="000D6E48">
        <w:t xml:space="preserve">Our </w:t>
      </w:r>
      <w:r w:rsidR="002D1ACB">
        <w:t>P</w:t>
      </w:r>
      <w:r w:rsidR="00BC40D9" w:rsidRPr="000D6E48">
        <w:t xml:space="preserve">T places </w:t>
      </w:r>
      <w:r w:rsidR="00CE62A5" w:rsidRPr="000D6E48">
        <w:t>self-efficacy as the final common effector mechanism</w:t>
      </w:r>
      <w:r w:rsidR="00F15898" w:rsidRPr="000D6E48">
        <w:t xml:space="preserve"> resulting from the afore mentioned </w:t>
      </w:r>
      <w:r w:rsidR="001F2B5D" w:rsidRPr="000D6E48">
        <w:t>intervention elements</w:t>
      </w:r>
      <w:r w:rsidR="002175F4" w:rsidRPr="000D6E48">
        <w:t xml:space="preserve"> </w:t>
      </w:r>
      <w:r w:rsidR="00164EB2" w:rsidRPr="000D6E48">
        <w:t xml:space="preserve">and </w:t>
      </w:r>
      <w:r w:rsidR="00125F97" w:rsidRPr="000D6E48">
        <w:t>more proximal mechanisms</w:t>
      </w:r>
      <w:r w:rsidR="005744DB" w:rsidRPr="000D6E48">
        <w:t xml:space="preserve">. </w:t>
      </w:r>
      <w:r w:rsidR="002432DB" w:rsidRPr="000D6E48">
        <w:t>If the programme misfires</w:t>
      </w:r>
      <w:r w:rsidR="009B5E49" w:rsidRPr="000D6E48">
        <w:t>,</w:t>
      </w:r>
      <w:r w:rsidR="006961F1" w:rsidRPr="000D6E48">
        <w:t xml:space="preserve"> </w:t>
      </w:r>
      <w:r w:rsidR="00586632">
        <w:t>the</w:t>
      </w:r>
      <w:r w:rsidR="00925E69" w:rsidRPr="000D6E48">
        <w:t xml:space="preserve"> contrary</w:t>
      </w:r>
      <w:r w:rsidR="0085637A" w:rsidRPr="000D6E48">
        <w:t xml:space="preserve"> mechanism ‘feeling overwhelmed’ </w:t>
      </w:r>
      <w:r w:rsidR="00586632">
        <w:t xml:space="preserve">may result </w:t>
      </w:r>
      <w:r w:rsidR="009E4722">
        <w:t>which</w:t>
      </w:r>
      <w:r w:rsidR="006E431B" w:rsidRPr="000D6E48">
        <w:t xml:space="preserve"> could be </w:t>
      </w:r>
      <w:r w:rsidR="002B1ABB" w:rsidRPr="000D6E48">
        <w:t>conceived</w:t>
      </w:r>
      <w:r w:rsidR="006E431B" w:rsidRPr="000D6E48">
        <w:t xml:space="preserve"> as </w:t>
      </w:r>
      <w:r w:rsidR="002B1ABB" w:rsidRPr="000D6E48">
        <w:t>a lack of self-efficacy (Figure 2).</w:t>
      </w:r>
      <w:r w:rsidR="000E6B96" w:rsidRPr="000D6E48">
        <w:t xml:space="preserve"> </w:t>
      </w:r>
      <w:r w:rsidR="002B6B29" w:rsidRPr="000D6E48">
        <w:t>W</w:t>
      </w:r>
      <w:r w:rsidR="0003491C" w:rsidRPr="000D6E48">
        <w:t xml:space="preserve">e </w:t>
      </w:r>
      <w:r w:rsidR="002B6B29" w:rsidRPr="000D6E48">
        <w:t xml:space="preserve">conceptualize </w:t>
      </w:r>
      <w:r w:rsidR="0003491C" w:rsidRPr="000D6E48">
        <w:t>‘feeling overwhelmed’</w:t>
      </w:r>
      <w:r w:rsidR="002B6B29" w:rsidRPr="000D6E48">
        <w:t xml:space="preserve"> as</w:t>
      </w:r>
      <w:r w:rsidR="0003491C" w:rsidRPr="000D6E48">
        <w:t xml:space="preserve"> the state of disempowerment resulting from a lack of the knowledge and skills required to practice </w:t>
      </w:r>
      <w:r w:rsidR="00CE5567" w:rsidRPr="000D6E48">
        <w:t>MO</w:t>
      </w:r>
      <w:r w:rsidR="0003491C" w:rsidRPr="000D6E48">
        <w:t>, whether or not this is perceived as ‘feeling overwhelmed’ by learners.</w:t>
      </w:r>
    </w:p>
    <w:p w14:paraId="7AED7D09" w14:textId="206461D2" w:rsidR="005E2349" w:rsidRDefault="00545926" w:rsidP="000631D4">
      <w:pPr>
        <w:spacing w:line="360" w:lineRule="auto"/>
      </w:pPr>
      <w:r w:rsidRPr="000D6E48">
        <w:t xml:space="preserve">Empowerment and self-efficacy </w:t>
      </w:r>
      <w:r w:rsidR="00E075EA" w:rsidRPr="000D6E48">
        <w:t xml:space="preserve">and their inverse, </w:t>
      </w:r>
      <w:r w:rsidR="002A0E27" w:rsidRPr="000D6E48">
        <w:t>powerlessness and feeling overwhelmed</w:t>
      </w:r>
      <w:r w:rsidR="006856A7" w:rsidRPr="000D6E48">
        <w:t xml:space="preserve">, have been </w:t>
      </w:r>
      <w:r w:rsidR="00270799" w:rsidRPr="000D6E48">
        <w:t xml:space="preserve">frequently cited as enablers or barriers respectively, to MO clinical practice </w:t>
      </w:r>
      <w:r w:rsidR="00AD6B7F" w:rsidRPr="000D6E48">
        <w:fldChar w:fldCharType="begin">
          <w:fldData xml:space="preserve">PEVuZE5vdGU+PENpdGU+PEF1dGhvcj5SZWV2ZTwvQXV0aG9yPjxZZWFyPjIwMjI8L1llYXI+PFJl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yOCwgNzApPC9EaXNwbGF5VGV4dD48cmVj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</w:fldData>
        </w:fldChar>
      </w:r>
      <w:r w:rsidR="00BF5503">
        <w:instrText xml:space="preserve"> ADDIN EN.CITE.DATA </w:instrText>
      </w:r>
      <w:r w:rsidR="00BF5503">
        <w:fldChar w:fldCharType="end"/>
      </w:r>
      <w:r w:rsidR="00AD6B7F" w:rsidRPr="000D6E48">
        <w:fldChar w:fldCharType="separate"/>
      </w:r>
      <w:r w:rsidR="00BF5503">
        <w:rPr>
          <w:noProof/>
        </w:rPr>
        <w:t>(28, 70)</w:t>
      </w:r>
      <w:r w:rsidR="00AD6B7F" w:rsidRPr="000D6E48">
        <w:fldChar w:fldCharType="end"/>
      </w:r>
      <w:r w:rsidR="00AD6B7F" w:rsidRPr="000D6E48">
        <w:t>.</w:t>
      </w:r>
      <w:r w:rsidR="006D20D7" w:rsidRPr="000D6E48">
        <w:t xml:space="preserve"> Many doctors</w:t>
      </w:r>
      <w:r w:rsidR="00226B46" w:rsidRPr="000D6E48">
        <w:t xml:space="preserve"> </w:t>
      </w:r>
      <w:r w:rsidR="00F75EEF" w:rsidRPr="000D6E48">
        <w:t>graduate</w:t>
      </w:r>
      <w:r w:rsidR="00064169" w:rsidRPr="000D6E48">
        <w:t xml:space="preserve"> medical school </w:t>
      </w:r>
      <w:r w:rsidR="0001611A" w:rsidRPr="000D6E48">
        <w:t>perceiving</w:t>
      </w:r>
      <w:r w:rsidR="00064169" w:rsidRPr="000D6E48">
        <w:t xml:space="preserve"> they have no role, </w:t>
      </w:r>
      <w:r w:rsidR="00F04634" w:rsidRPr="000D6E48">
        <w:t>stake,</w:t>
      </w:r>
      <w:r w:rsidR="00064169" w:rsidRPr="000D6E48">
        <w:t xml:space="preserve"> or purpose in </w:t>
      </w:r>
      <w:r w:rsidR="006642C0" w:rsidRPr="000D6E48">
        <w:t>MO</w:t>
      </w:r>
      <w:r w:rsidR="00AD0B08" w:rsidRPr="000D6E48">
        <w:t xml:space="preserve">; </w:t>
      </w:r>
      <w:r w:rsidR="00C43051" w:rsidRPr="000D6E48">
        <w:t xml:space="preserve">a lack of clarity in terms of responsibility for </w:t>
      </w:r>
      <w:r w:rsidR="002E38F5" w:rsidRPr="000D6E48">
        <w:t>MO</w:t>
      </w:r>
      <w:r w:rsidR="00A001C6" w:rsidRPr="000D6E48">
        <w:t xml:space="preserve"> additionally inhibit</w:t>
      </w:r>
      <w:r w:rsidR="00B61C1F" w:rsidRPr="000D6E48">
        <w:t>s</w:t>
      </w:r>
      <w:r w:rsidR="00A001C6" w:rsidRPr="000D6E48">
        <w:t xml:space="preserve"> their</w:t>
      </w:r>
      <w:r w:rsidR="007D349D" w:rsidRPr="000D6E48">
        <w:t xml:space="preserve"> routine practice</w:t>
      </w:r>
      <w:r w:rsidR="006642C0" w:rsidRPr="000D6E48">
        <w:t xml:space="preserve"> </w:t>
      </w:r>
      <w:r w:rsidR="0001611A" w:rsidRPr="000D6E48">
        <w:fldChar w:fldCharType="begin">
          <w:fldData xml:space="preserve">PEVuZE5vdGU+PENpdGU+PEF1dGhvcj5KdWJyYWo8L0F1dGhvcj48WWVhcj4yMDE1PC9ZZWFyPjxS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SZWV2ZTwvQXV0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</w:fldData>
        </w:fldChar>
      </w:r>
      <w:r w:rsidR="00BF5503">
        <w:instrText xml:space="preserve"> ADDIN EN.CITE </w:instrText>
      </w:r>
      <w:r w:rsidR="00BF5503">
        <w:fldChar w:fldCharType="begin">
          <w:fldData xml:space="preserve">PEVuZE5vdGU+PENpdGU+PEF1dGhvcj5KdWJyYWo8L0F1dGhvcj48WWVhcj4yMDE1PC9ZZWFyPjxS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SZWV2ZTwvQXV0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</w:fldData>
        </w:fldChar>
      </w:r>
      <w:r w:rsidR="00BF5503">
        <w:instrText xml:space="preserve"> ADDIN EN.CITE.DATA </w:instrText>
      </w:r>
      <w:r w:rsidR="00BF5503">
        <w:fldChar w:fldCharType="end"/>
      </w:r>
      <w:r w:rsidR="0001611A" w:rsidRPr="000D6E48">
        <w:fldChar w:fldCharType="separate"/>
      </w:r>
      <w:r w:rsidR="00BF5503">
        <w:rPr>
          <w:noProof/>
        </w:rPr>
        <w:t>(28, 71)</w:t>
      </w:r>
      <w:r w:rsidR="0001611A" w:rsidRPr="000D6E48">
        <w:fldChar w:fldCharType="end"/>
      </w:r>
      <w:r w:rsidR="0001611A" w:rsidRPr="000D6E48">
        <w:t>.</w:t>
      </w:r>
      <w:r w:rsidR="007D349D" w:rsidRPr="000D6E48">
        <w:t xml:space="preserve"> </w:t>
      </w:r>
      <w:r w:rsidR="003A3BA4" w:rsidRPr="000D6E48">
        <w:t>Accordingly,</w:t>
      </w:r>
      <w:r w:rsidR="00CF3516" w:rsidRPr="000D6E48">
        <w:t xml:space="preserve"> </w:t>
      </w:r>
      <w:r w:rsidR="00D6165C" w:rsidRPr="000D6E48">
        <w:t xml:space="preserve">an understanding of </w:t>
      </w:r>
      <w:r w:rsidR="00C423D5" w:rsidRPr="000D6E48">
        <w:t>one’s</w:t>
      </w:r>
      <w:r w:rsidR="00D6165C" w:rsidRPr="000D6E48">
        <w:t xml:space="preserve"> own roles, responsibilities and expertise in MO </w:t>
      </w:r>
      <w:r w:rsidR="00CC54F5" w:rsidRPr="000D6E48">
        <w:t>with</w:t>
      </w:r>
      <w:r w:rsidR="00B80941" w:rsidRPr="000D6E48">
        <w:t xml:space="preserve"> an understanding of the roles, responsibilities and expertise of</w:t>
      </w:r>
      <w:r w:rsidR="001275F2" w:rsidRPr="000D6E48">
        <w:t xml:space="preserve"> the </w:t>
      </w:r>
      <w:r w:rsidR="001275F2" w:rsidRPr="000D6E48">
        <w:lastRenderedPageBreak/>
        <w:t>MDT</w:t>
      </w:r>
      <w:r w:rsidR="0001611A" w:rsidRPr="000D6E48">
        <w:t xml:space="preserve"> </w:t>
      </w:r>
      <w:r w:rsidR="001275F2" w:rsidRPr="000D6E48">
        <w:t>involved in MO</w:t>
      </w:r>
      <w:r w:rsidR="00515036" w:rsidRPr="000D6E48">
        <w:t xml:space="preserve"> has a key contribution to self-efficacy (CMOC #23, 24)</w:t>
      </w:r>
      <w:r w:rsidR="002617D7">
        <w:t xml:space="preserve"> </w:t>
      </w:r>
      <w:r w:rsidR="002617D7">
        <w:fldChar w:fldCharType="begin">
          <w:fldData xml:space="preserve">PEVuZE5vdGU+PENpdGU+PEF1dGhvcj5HZWhya2UtQmVjazwvQXV0aG9yPjxZZWFyPjIwMjM8L1ll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W5kZXJzb248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lJldW1lcm1hbjwvQXV0aG9yPjxZZWFyPjIwMjE8L1llYXI+PFJlY051bT41OTwvUmVj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ZWNjYTwv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TMsIDE0LCAzMSwgNTApPC9EaXNw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W5kZXJzb248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lJldW1lcm1hbjwvQXV0aG9yPjxZZWFyPjIwMjE8L1llYXI+PFJlY051bT41OTwvUmVj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ZWNjYTwv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290AD6">
        <w:instrText xml:space="preserve"> ADDIN EN.CITE.DATA </w:instrText>
      </w:r>
      <w:r w:rsidR="00290AD6">
        <w:fldChar w:fldCharType="end"/>
      </w:r>
      <w:r w:rsidR="002617D7">
        <w:fldChar w:fldCharType="separate"/>
      </w:r>
      <w:r w:rsidR="00290AD6">
        <w:rPr>
          <w:noProof/>
        </w:rPr>
        <w:t>(13, 14, 31, 50)</w:t>
      </w:r>
      <w:r w:rsidR="002617D7">
        <w:fldChar w:fldCharType="end"/>
      </w:r>
      <w:r w:rsidR="00536470" w:rsidRPr="000D6E48">
        <w:t xml:space="preserve">. </w:t>
      </w:r>
      <w:r w:rsidR="00257E52" w:rsidRPr="000D6E48">
        <w:t>Uni</w:t>
      </w:r>
      <w:r w:rsidR="00ED03E2" w:rsidRPr="000D6E48">
        <w:t>-</w:t>
      </w:r>
      <w:r w:rsidR="00257E52" w:rsidRPr="000D6E48">
        <w:t xml:space="preserve">professional </w:t>
      </w:r>
      <w:r w:rsidR="006809D2" w:rsidRPr="000D6E48">
        <w:t>MO teaching</w:t>
      </w:r>
      <w:r w:rsidR="00ED03E2" w:rsidRPr="000D6E48">
        <w:t xml:space="preserve"> that fails to trigger </w:t>
      </w:r>
      <w:r w:rsidR="00C4399C" w:rsidRPr="000D6E48">
        <w:t>the mechanism of roles</w:t>
      </w:r>
      <w:r w:rsidR="00B509B3" w:rsidRPr="000D6E48">
        <w:t xml:space="preserve"> may result</w:t>
      </w:r>
      <w:r w:rsidR="00037C89" w:rsidRPr="000D6E48">
        <w:t xml:space="preserve"> </w:t>
      </w:r>
      <w:r w:rsidR="005952EA">
        <w:t xml:space="preserve">in </w:t>
      </w:r>
      <w:r w:rsidR="00037C89" w:rsidRPr="000D6E48">
        <w:t>theoretical learning less reflective of clinical practice</w:t>
      </w:r>
      <w:r w:rsidR="004D397E" w:rsidRPr="000D6E48">
        <w:t xml:space="preserve">, or </w:t>
      </w:r>
      <w:r w:rsidR="00BA5472" w:rsidRPr="000D6E48">
        <w:t xml:space="preserve">professionally </w:t>
      </w:r>
      <w:r w:rsidR="004D397E" w:rsidRPr="000D6E48">
        <w:t xml:space="preserve">siloed </w:t>
      </w:r>
      <w:r w:rsidR="00BA5472" w:rsidRPr="000D6E48">
        <w:t>MO practice</w:t>
      </w:r>
      <w:r w:rsidR="00914D42" w:rsidRPr="000D6E48">
        <w:t xml:space="preserve">, which may lead to </w:t>
      </w:r>
      <w:r w:rsidR="00674A82" w:rsidRPr="000D6E48">
        <w:t xml:space="preserve">non-sustainable or ineffective </w:t>
      </w:r>
      <w:r w:rsidR="00044A2D">
        <w:t>MO</w:t>
      </w:r>
      <w:r w:rsidR="00674A82" w:rsidRPr="000D6E48">
        <w:t xml:space="preserve"> </w:t>
      </w:r>
      <w:r w:rsidR="003756DE" w:rsidRPr="000D6E48">
        <w:t xml:space="preserve">and erode self-efficacy </w:t>
      </w:r>
      <w:r w:rsidR="0071539D" w:rsidRPr="000D6E48">
        <w:t>and likelihood of routine M</w:t>
      </w:r>
      <w:r w:rsidR="003A3BA4" w:rsidRPr="000D6E48">
        <w:t>O</w:t>
      </w:r>
      <w:r w:rsidR="0071539D" w:rsidRPr="000D6E48">
        <w:t xml:space="preserve"> practice </w:t>
      </w:r>
      <w:r w:rsidR="00020C94" w:rsidRPr="000D6E48">
        <w:t>(CMOC #30)</w:t>
      </w:r>
      <w:r w:rsidR="005E2EB0">
        <w:t xml:space="preserve"> </w:t>
      </w:r>
      <w:r w:rsidR="005E2EB0">
        <w:fldChar w:fldCharType="begin">
          <w:fldData xml:space="preserve">PEVuZE5vdGU+PENpdGU+PEF1dGhvcj5HZWhya2UtQmVjazwvQXV0aG9yPjxZZWFyPjIwMjM8L1ll
YXI+PFJlY051bT4zOTwvUmVjTnVtPjxEaXNwbGF5VGV4dD4oMTMsIDE0LCAzMSwgMzIsIDUzLTU2
KTwvRGlzcGxheVRleHQ+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gB=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TMsIDE0LCAzMSwgMzIsIDUzLTU2
KTwvRGlzcGxheVRleHQ+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gB=
</w:fldData>
        </w:fldChar>
      </w:r>
      <w:r w:rsidR="00290AD6">
        <w:instrText xml:space="preserve"> ADDIN EN.CITE.DATA </w:instrText>
      </w:r>
      <w:r w:rsidR="00290AD6">
        <w:fldChar w:fldCharType="end"/>
      </w:r>
      <w:r w:rsidR="005E2EB0">
        <w:fldChar w:fldCharType="separate"/>
      </w:r>
      <w:r w:rsidR="00290AD6">
        <w:rPr>
          <w:noProof/>
        </w:rPr>
        <w:t>(13, 14, 31, 32, 53-56)</w:t>
      </w:r>
      <w:r w:rsidR="005E2EB0">
        <w:fldChar w:fldCharType="end"/>
      </w:r>
      <w:r w:rsidR="00020C94" w:rsidRPr="000D6E48">
        <w:t xml:space="preserve">. </w:t>
      </w:r>
      <w:r w:rsidR="009F37E5" w:rsidRPr="00C026D8">
        <w:t xml:space="preserve">For example, the literature describes programmes in which students develop increasingly negative attitudes towards the care of patients with multi-morbidity, with sentiments of hopelessness and disillusionment developing from excessive exposure to seriously ill patients in the in-patient setting without opportunity to follow them up as out-patients </w:t>
      </w:r>
      <w:r w:rsidR="009F37E5" w:rsidRPr="00C026D8">
        <w:fldChar w:fldCharType="begin"/>
      </w:r>
      <w:r w:rsidR="00290AD6">
        <w:instrText xml:space="preserve"> ADDIN EN.CITE &lt;EndNote&gt;&lt;Cite&gt;&lt;Author&gt;Lai&lt;/Author&gt;&lt;Year&gt;2008&lt;/Year&gt;&lt;RecNum&gt;4678&lt;/RecNum&gt;&lt;DisplayText&gt;(55)&lt;/DisplayText&gt;&lt;record&gt;&lt;rec-number&gt;4678&lt;/rec-number&gt;&lt;foreign-keys&gt;&lt;key app="EN" db-id="0dzxez9tl9feaaesrz6x9vfydsvadv05edta" timestamp="1707150220"&gt;4678&lt;/key&gt;&lt;/foreign-keys&gt;&lt;ref-type name="Journal Article"&gt;17&lt;/ref-type&gt;&lt;contributors&gt;&lt;authors&gt;&lt;author&gt;Lai, Cindy J&lt;/author&gt;&lt;author&gt;Nye, Heather E&lt;/author&gt;&lt;author&gt;Bookwalter, Thomas&lt;/author&gt;&lt;author&gt;Kwan, Anson&lt;/author&gt;&lt;author&gt;Hauer, Karen E&lt;/author&gt;&lt;/authors&gt;&lt;/contributors&gt;&lt;titles&gt;&lt;title&gt;Postdischarge follow‐up visits for medical and pharmacy students on an inpatient medicine clerkship&lt;/title&gt;&lt;secondary-title&gt;Journal of Hospital Medicine: An Official Publication of the Society of Hospital Medicine&lt;/secondary-title&gt;&lt;/titles&gt;&lt;periodical&gt;&lt;full-title&gt;Journal of Hospital Medicine: An Official Publication of the Society of Hospital Medicine&lt;/full-title&gt;&lt;/periodical&gt;&lt;pages&gt;20-27&lt;/pages&gt;&lt;volume&gt;3&lt;/volume&gt;&lt;number&gt;1&lt;/number&gt;&lt;dates&gt;&lt;year&gt;2008&lt;/year&gt;&lt;/dates&gt;&lt;isbn&gt;1553-5592&lt;/isbn&gt;&lt;urls&gt;&lt;/urls&gt;&lt;/record&gt;&lt;/Cite&gt;&lt;/EndNote&gt;</w:instrText>
      </w:r>
      <w:r w:rsidR="009F37E5" w:rsidRPr="00C026D8">
        <w:fldChar w:fldCharType="separate"/>
      </w:r>
      <w:r w:rsidR="00290AD6">
        <w:rPr>
          <w:noProof/>
        </w:rPr>
        <w:t>(55)</w:t>
      </w:r>
      <w:r w:rsidR="009F37E5" w:rsidRPr="00C026D8">
        <w:fldChar w:fldCharType="end"/>
      </w:r>
      <w:r w:rsidR="009F37E5" w:rsidRPr="00C026D8">
        <w:t>.</w:t>
      </w:r>
    </w:p>
    <w:p w14:paraId="57403E9A" w14:textId="62E55FE1" w:rsidR="0047545A" w:rsidRPr="000D6E48" w:rsidRDefault="00BD387F" w:rsidP="00D23173">
      <w:pPr>
        <w:spacing w:line="360" w:lineRule="auto"/>
      </w:pPr>
      <w:r w:rsidRPr="000D6E48">
        <w:t>Permission to act in a generalist, boundary-spanning, role</w:t>
      </w:r>
      <w:r w:rsidR="006809D2" w:rsidRPr="000D6E48">
        <w:t xml:space="preserve"> </w:t>
      </w:r>
      <w:r w:rsidR="00353671" w:rsidRPr="000D6E48">
        <w:t xml:space="preserve">has </w:t>
      </w:r>
      <w:r w:rsidR="00024491" w:rsidRPr="000D6E48">
        <w:t>been</w:t>
      </w:r>
      <w:r w:rsidR="00353671" w:rsidRPr="000D6E48">
        <w:t xml:space="preserve"> </w:t>
      </w:r>
      <w:r w:rsidR="00490913" w:rsidRPr="000D6E48">
        <w:t xml:space="preserve">cited as an important enabling factor in MO practice </w:t>
      </w:r>
      <w:r w:rsidR="00490913" w:rsidRPr="000D6E48">
        <w:fldChar w:fldCharType="begin"/>
      </w:r>
      <w:r w:rsidR="00BF5503">
        <w:instrText xml:space="preserve"> ADDIN EN.CITE &lt;EndNote&gt;&lt;Cite&gt;&lt;Author&gt;Reeve&lt;/Author&gt;&lt;Year&gt;2022&lt;/Year&gt;&lt;RecNum&gt;2998&lt;/RecNum&gt;&lt;DisplayText&gt;(28)&lt;/DisplayText&gt;&lt;record&gt;&lt;rec-number&gt;2998&lt;/rec-number&gt;&lt;foreign-keys&gt;&lt;key app="EN" db-id="0dzxez9tl9feaaesrz6x9vfydsvadv05edta" timestamp="1692190924"&gt;2998&lt;/key&gt;&lt;/foreign-keys&gt;&lt;ref-type name="Journal Article"&gt;17&lt;/ref-type&gt;&lt;contributors&gt;&lt;authors&gt;&lt;author&gt;Reeve, J.&lt;/author&gt;&lt;author&gt;Maden, M.&lt;/author&gt;&lt;author&gt;Hill, R.&lt;/author&gt;&lt;author&gt;Turk, A.&lt;/author&gt;&lt;author&gt;Mahtani, K.&lt;/author&gt;&lt;author&gt;Wong, G.&lt;/author&gt;&lt;author&gt;Lasserson, D.&lt;/author&gt;&lt;author&gt;Krska, J.&lt;/author&gt;&lt;author&gt;Mangin, D.&lt;/author&gt;&lt;author&gt;Byng, R.&lt;/author&gt;&lt;author&gt;Wallacc, E.&lt;/author&gt;&lt;author&gt;Ranson, E.&lt;/author&gt;&lt;/authors&gt;&lt;/contributors&gt;&lt;titles&gt;&lt;title&gt;Deprescribing medicines in older people living with multimorbidity and polypharmacy: the TAILOR evidence synthesis&lt;/title&gt;&lt;secondary-title&gt;Health Technology Assessment&lt;/secondary-title&gt;&lt;/titles&gt;&lt;periodical&gt;&lt;full-title&gt;Health Technology Assessment&lt;/full-title&gt;&lt;/periodical&gt;&lt;pages&gt;1-+&lt;/pages&gt;&lt;volume&gt;26&lt;/volume&gt;&lt;number&gt;32&lt;/number&gt;&lt;dates&gt;&lt;year&gt;2022&lt;/year&gt;&lt;pub-dates&gt;&lt;date&gt;Jul&lt;/date&gt;&lt;/pub-dates&gt;&lt;/dates&gt;&lt;isbn&gt;1366-5278&lt;/isbn&gt;&lt;accession-num&gt;WOS:000834238200002&lt;/accession-num&gt;&lt;urls&gt;&lt;related-urls&gt;&lt;url&gt;&amp;lt;Go to ISI&amp;gt;://WOS:000834238200002&lt;/url&gt;&lt;/related-urls&gt;&lt;/urls&gt;&lt;electronic-resource-num&gt;10.3310/aafo2475&lt;/electronic-resource-num&gt;&lt;/record&gt;&lt;/Cite&gt;&lt;/EndNote&gt;</w:instrText>
      </w:r>
      <w:r w:rsidR="00490913" w:rsidRPr="000D6E48">
        <w:fldChar w:fldCharType="separate"/>
      </w:r>
      <w:r w:rsidR="00BF5503">
        <w:rPr>
          <w:noProof/>
        </w:rPr>
        <w:t>(28)</w:t>
      </w:r>
      <w:r w:rsidR="00490913" w:rsidRPr="000D6E48">
        <w:fldChar w:fldCharType="end"/>
      </w:r>
      <w:r w:rsidR="00D209D3" w:rsidRPr="000D6E48">
        <w:t xml:space="preserve">. </w:t>
      </w:r>
      <w:r w:rsidR="000D6462" w:rsidRPr="000D6E48">
        <w:t>Promotion</w:t>
      </w:r>
      <w:r w:rsidR="007220BF" w:rsidRPr="000D6E48">
        <w:t xml:space="preserve"> and development</w:t>
      </w:r>
      <w:r w:rsidR="000D6462" w:rsidRPr="000D6E48">
        <w:t xml:space="preserve"> of a </w:t>
      </w:r>
      <w:r w:rsidR="007220BF" w:rsidRPr="000D6E48">
        <w:t xml:space="preserve">generalist approach to medicine </w:t>
      </w:r>
      <w:r w:rsidR="0012493C" w:rsidRPr="000D6E48">
        <w:t xml:space="preserve">could therefore be expected to act </w:t>
      </w:r>
      <w:r w:rsidR="00CD777B" w:rsidRPr="000D6E48">
        <w:t>to empower learners</w:t>
      </w:r>
      <w:r w:rsidR="008C467D" w:rsidRPr="000D6E48">
        <w:t xml:space="preserve"> in MO </w:t>
      </w:r>
      <w:r w:rsidR="00E337AD" w:rsidRPr="000D6E48">
        <w:t xml:space="preserve">and enhance self-efficacy </w:t>
      </w:r>
      <w:r w:rsidR="008C467D" w:rsidRPr="000D6E48">
        <w:t>(CMOC # 27)</w:t>
      </w:r>
      <w:r w:rsidR="006D417F">
        <w:t xml:space="preserve"> </w:t>
      </w:r>
      <w:r w:rsidR="006D417F">
        <w:fldChar w:fldCharType="begin">
          <w:fldData xml:space="preserve">PEVuZE5vdGU+PENpdGU+PEF1dGhvcj5NYW5naW48L0F1dGhvcj48WWVhcj4yMDE4PC9ZZWFyPjxS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SYW1h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JhbnNhbDwvQXV0aG9yPjxZZWFyPjIwMjI8L1llYXI+PFJlY051bT40Njc5PC9S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</w:fldData>
        </w:fldChar>
      </w:r>
      <w:r w:rsidR="00290AD6">
        <w:instrText xml:space="preserve"> ADDIN EN.CITE </w:instrText>
      </w:r>
      <w:r w:rsidR="00290AD6">
        <w:fldChar w:fldCharType="begin">
          <w:fldData xml:space="preserve">PEVuZE5vdGU+PENpdGU+PEF1dGhvcj5NYW5naW48L0F1dGhvcj48WWVhcj4yMDE4PC9ZZWFyPjxS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SYW1h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JhbnNhbDwvQXV0aG9yPjxZZWFyPjIwMjI8L1llYXI+PFJlY051bT40Njc5PC9S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</w:fldData>
        </w:fldChar>
      </w:r>
      <w:r w:rsidR="00290AD6">
        <w:instrText xml:space="preserve"> ADDIN EN.CITE.DATA </w:instrText>
      </w:r>
      <w:r w:rsidR="00290AD6">
        <w:fldChar w:fldCharType="end"/>
      </w:r>
      <w:r w:rsidR="006D417F">
        <w:fldChar w:fldCharType="separate"/>
      </w:r>
      <w:r w:rsidR="00290AD6">
        <w:rPr>
          <w:noProof/>
        </w:rPr>
        <w:t>(7, 32, 36)</w:t>
      </w:r>
      <w:r w:rsidR="006D417F">
        <w:fldChar w:fldCharType="end"/>
      </w:r>
      <w:r w:rsidR="00E337AD" w:rsidRPr="000D6E48">
        <w:t xml:space="preserve">. </w:t>
      </w:r>
      <w:r w:rsidR="00B4044F" w:rsidRPr="000D6E48">
        <w:t xml:space="preserve">Security </w:t>
      </w:r>
      <w:r w:rsidR="008C6762" w:rsidRPr="000D6E48">
        <w:t>i</w:t>
      </w:r>
      <w:r w:rsidR="00B4044F" w:rsidRPr="000D6E48">
        <w:t xml:space="preserve">n decision making </w:t>
      </w:r>
      <w:r w:rsidR="006B1517" w:rsidRPr="000D6E48">
        <w:t>i</w:t>
      </w:r>
      <w:r w:rsidR="008C6762" w:rsidRPr="000D6E48">
        <w:t>s another empowering factor in MO practice</w:t>
      </w:r>
      <w:r w:rsidR="009E60E9" w:rsidRPr="000D6E48">
        <w:t xml:space="preserve"> that can promote self-efficacy</w:t>
      </w:r>
      <w:r w:rsidR="008C6762" w:rsidRPr="000D6E48">
        <w:t xml:space="preserve">. </w:t>
      </w:r>
      <w:r w:rsidR="005420EC" w:rsidRPr="000D6E48">
        <w:t xml:space="preserve">Development of shared </w:t>
      </w:r>
      <w:r w:rsidR="00755961" w:rsidRPr="000D6E48">
        <w:t>decision-making</w:t>
      </w:r>
      <w:r w:rsidR="005420EC" w:rsidRPr="000D6E48">
        <w:t xml:space="preserve"> skills as a</w:t>
      </w:r>
      <w:r w:rsidR="000722D4" w:rsidRPr="000D6E48">
        <w:t>n outcome of MO programmes</w:t>
      </w:r>
      <w:r w:rsidR="00323006" w:rsidRPr="000D6E48">
        <w:t xml:space="preserve">, to help learners </w:t>
      </w:r>
      <w:r w:rsidR="002304FF" w:rsidRPr="000D6E48">
        <w:t xml:space="preserve">come to </w:t>
      </w:r>
      <w:r w:rsidR="000536C3" w:rsidRPr="000D6E48">
        <w:t>acceptable and defendable MO decisions</w:t>
      </w:r>
      <w:r w:rsidR="00965173" w:rsidRPr="000D6E48">
        <w:t xml:space="preserve">, </w:t>
      </w:r>
      <w:r w:rsidR="002E554E" w:rsidRPr="000D6E48">
        <w:t xml:space="preserve">may contribute to </w:t>
      </w:r>
      <w:r w:rsidR="00561E35" w:rsidRPr="000D6E48">
        <w:t>a perception of security</w:t>
      </w:r>
      <w:r w:rsidR="002E554E" w:rsidRPr="000D6E48">
        <w:t xml:space="preserve"> </w:t>
      </w:r>
      <w:r w:rsidR="00C30DDD" w:rsidRPr="000D6E48">
        <w:t>(CMOC #29</w:t>
      </w:r>
      <w:r w:rsidR="009E60E9" w:rsidRPr="000D6E48">
        <w:t>, 32</w:t>
      </w:r>
      <w:r w:rsidR="00C30DDD" w:rsidRPr="000D6E48">
        <w:t>)</w:t>
      </w:r>
      <w:r w:rsidR="00D960B8">
        <w:t xml:space="preserve"> </w:t>
      </w:r>
      <w:r w:rsidR="005B4028">
        <w:fldChar w:fldCharType="begin">
          <w:fldData xml:space="preserve">PEVuZE5vdGU+PENpdGU+PEF1dGhvcj5UdXJrPC9BdXRob3I+PFllYXI+MjAyMjwvWWVhcj48UmVj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n==
</w:fldData>
        </w:fldChar>
      </w:r>
      <w:r w:rsidR="00290AD6">
        <w:instrText xml:space="preserve"> ADDIN EN.CITE </w:instrText>
      </w:r>
      <w:r w:rsidR="00290AD6">
        <w:fldChar w:fldCharType="begin">
          <w:fldData xml:space="preserve">PEVuZE5vdGU+PENpdGU+PEF1dGhvcj5UdXJrPC9BdXRob3I+PFllYXI+MjAyMjwvWWVhcj48UmVj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n==
</w:fldData>
        </w:fldChar>
      </w:r>
      <w:r w:rsidR="00290AD6">
        <w:instrText xml:space="preserve"> ADDIN EN.CITE.DATA </w:instrText>
      </w:r>
      <w:r w:rsidR="00290AD6">
        <w:fldChar w:fldCharType="end"/>
      </w:r>
      <w:r w:rsidR="005B4028">
        <w:fldChar w:fldCharType="separate"/>
      </w:r>
      <w:r w:rsidR="00290AD6">
        <w:rPr>
          <w:noProof/>
        </w:rPr>
        <w:t>(13, 14, 28, 31, 32, 53-56, 70)</w:t>
      </w:r>
      <w:r w:rsidR="005B4028">
        <w:fldChar w:fldCharType="end"/>
      </w:r>
      <w:r w:rsidR="00094B5F" w:rsidRPr="000D6E48">
        <w:t xml:space="preserve">. </w:t>
      </w:r>
      <w:r w:rsidR="002F3C12" w:rsidRPr="000D6E48">
        <w:t xml:space="preserve">Security in decision making may also be promoted </w:t>
      </w:r>
      <w:r w:rsidR="00C017A5" w:rsidRPr="000D6E48">
        <w:t>by the working out of safe boundaries for inherently uncertain practice</w:t>
      </w:r>
      <w:r w:rsidR="00367D5E" w:rsidRPr="000D6E48">
        <w:t xml:space="preserve">; </w:t>
      </w:r>
      <w:r w:rsidR="00AF5529" w:rsidRPr="000D6E48">
        <w:t xml:space="preserve">the working out of such boundaries may be </w:t>
      </w:r>
      <w:r w:rsidR="00C110A0" w:rsidRPr="000D6E48">
        <w:t xml:space="preserve">facilitated via </w:t>
      </w:r>
      <w:r w:rsidR="009A669C" w:rsidRPr="000D6E48">
        <w:t>clinical experience</w:t>
      </w:r>
      <w:r w:rsidR="009C68C7" w:rsidRPr="000D6E48">
        <w:t xml:space="preserve"> followed by</w:t>
      </w:r>
      <w:r w:rsidR="009A669C" w:rsidRPr="000D6E48">
        <w:t xml:space="preserve"> </w:t>
      </w:r>
      <w:r w:rsidR="005A42EE" w:rsidRPr="000D6E48">
        <w:t>facilitated</w:t>
      </w:r>
      <w:r w:rsidR="00983438" w:rsidRPr="000D6E48">
        <w:t xml:space="preserve"> feedback</w:t>
      </w:r>
      <w:r w:rsidR="00B23679" w:rsidRPr="000D6E48">
        <w:t xml:space="preserve"> and reflection</w:t>
      </w:r>
      <w:r w:rsidR="00983438" w:rsidRPr="000D6E48">
        <w:t xml:space="preserve"> in groups</w:t>
      </w:r>
      <w:r w:rsidR="00585683" w:rsidRPr="000D6E48">
        <w:t xml:space="preserve"> (CMOC #28)</w:t>
      </w:r>
      <w:r w:rsidR="00F10D52">
        <w:t xml:space="preserve"> </w:t>
      </w:r>
      <w:r w:rsidR="00F10D52">
        <w:fldChar w:fldCharType="begin">
          <w:fldData xml:space="preserve">PEVuZE5vdGU+PENpdGU+PEF1dGhvcj5NYW5naW48L0F1dGhvcj48WWVhcj4yMDE4PC9ZZWFyPjxS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SYW1h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JhbnNhbDwvQXV0aG9yPjxZZWFyPjIwMjI8L1llYXI+PFJlY051bT40Njc5PC9S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</w:fldData>
        </w:fldChar>
      </w:r>
      <w:r w:rsidR="00290AD6">
        <w:instrText xml:space="preserve"> ADDIN EN.CITE </w:instrText>
      </w:r>
      <w:r w:rsidR="00290AD6">
        <w:fldChar w:fldCharType="begin">
          <w:fldData xml:space="preserve">PEVuZE5vdGU+PENpdGU+PEF1dGhvcj5NYW5naW48L0F1dGhvcj48WWVhcj4yMDE4PC9ZZWFyPjxS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SYW1h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kJhbnNhbDwvQXV0aG9yPjxZZWFyPjIwMjI8L1llYXI+PFJlY051bT40Njc5PC9S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</w:fldData>
        </w:fldChar>
      </w:r>
      <w:r w:rsidR="00290AD6">
        <w:instrText xml:space="preserve"> ADDIN EN.CITE.DATA </w:instrText>
      </w:r>
      <w:r w:rsidR="00290AD6">
        <w:fldChar w:fldCharType="end"/>
      </w:r>
      <w:r w:rsidR="00F10D52">
        <w:fldChar w:fldCharType="separate"/>
      </w:r>
      <w:r w:rsidR="00290AD6">
        <w:rPr>
          <w:noProof/>
        </w:rPr>
        <w:t>(7, 32, 36)</w:t>
      </w:r>
      <w:r w:rsidR="00F10D52">
        <w:fldChar w:fldCharType="end"/>
      </w:r>
      <w:r w:rsidR="00BF7FC9" w:rsidRPr="000D6E48">
        <w:t xml:space="preserve">. This perception of security </w:t>
      </w:r>
      <w:r w:rsidR="007112BD">
        <w:t xml:space="preserve">and </w:t>
      </w:r>
      <w:r w:rsidR="0007401A">
        <w:t>inter</w:t>
      </w:r>
      <w:r w:rsidR="00785FDD" w:rsidRPr="000D6E48">
        <w:t>professional role</w:t>
      </w:r>
      <w:r w:rsidR="003730A9">
        <w:t>s</w:t>
      </w:r>
      <w:r w:rsidR="00456EC2">
        <w:t xml:space="preserve"> in MO</w:t>
      </w:r>
      <w:r w:rsidR="00850B72">
        <w:t xml:space="preserve"> may result in a </w:t>
      </w:r>
      <w:r w:rsidR="000912CC" w:rsidRPr="000D6E48">
        <w:t>perception of greater headspace</w:t>
      </w:r>
      <w:r w:rsidR="0007401A">
        <w:t xml:space="preserve"> </w:t>
      </w:r>
      <w:r w:rsidR="00E81682" w:rsidRPr="000D6E48">
        <w:t>(CMOC #15)</w:t>
      </w:r>
      <w:r w:rsidR="001F2F8B">
        <w:t xml:space="preserve"> </w:t>
      </w:r>
      <w:r w:rsidR="001F2F8B">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DATA </w:instrText>
      </w:r>
      <w:r w:rsidR="00290AD6">
        <w:fldChar w:fldCharType="end"/>
      </w:r>
      <w:r w:rsidR="001F2F8B">
        <w:fldChar w:fldCharType="separate"/>
      </w:r>
      <w:r w:rsidR="00290AD6">
        <w:rPr>
          <w:noProof/>
        </w:rPr>
        <w:t>(29, 31, 50, 52, 58, 62-64)</w:t>
      </w:r>
      <w:r w:rsidR="001F2F8B">
        <w:fldChar w:fldCharType="end"/>
      </w:r>
      <w:r w:rsidR="00BC42E2" w:rsidRPr="000D6E48">
        <w:t xml:space="preserve">. </w:t>
      </w:r>
    </w:p>
    <w:p w14:paraId="7EF22343" w14:textId="58F53CCA" w:rsidR="00385359" w:rsidRPr="000D6E48" w:rsidRDefault="00875773" w:rsidP="00902DF0">
      <w:pPr>
        <w:spacing w:line="360" w:lineRule="auto"/>
      </w:pPr>
      <w:r w:rsidRPr="000D6E48">
        <w:t>Provision of feedback</w:t>
      </w:r>
      <w:r w:rsidR="00AF79B4" w:rsidRPr="000D6E48">
        <w:t xml:space="preserve"> is suggested to be central to the </w:t>
      </w:r>
      <w:r w:rsidR="00FE4897" w:rsidRPr="000D6E48">
        <w:t>development of self-efficacy</w:t>
      </w:r>
      <w:r w:rsidR="00E81682" w:rsidRPr="000D6E48">
        <w:t xml:space="preserve"> </w:t>
      </w:r>
      <w:r w:rsidR="00277017" w:rsidRPr="000D6E48">
        <w:t xml:space="preserve">via the afore mentioned intermediate mechanisms </w:t>
      </w:r>
      <w:r w:rsidR="00AA1873" w:rsidRPr="000D6E48">
        <w:t>(</w:t>
      </w:r>
      <w:r w:rsidR="00E81682" w:rsidRPr="000D6E48">
        <w:t>CMOC #15, 16)</w:t>
      </w:r>
      <w:r w:rsidR="00424A1F">
        <w:t xml:space="preserve"> </w:t>
      </w:r>
      <w:r w:rsidR="00424A1F">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jksIDMxLCA1MCwgNTIsIDU4LCA2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Fcmlrc3NvbjwvQXV0aG9yPjxZZWFyPjIwMTg8L1llYXI+PFJlY051bT41MTg8L1JlY051bT48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kJyb29rczwvQXV0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290AD6">
        <w:instrText xml:space="preserve"> ADDIN EN.CITE.DATA </w:instrText>
      </w:r>
      <w:r w:rsidR="00290AD6">
        <w:fldChar w:fldCharType="end"/>
      </w:r>
      <w:r w:rsidR="00424A1F">
        <w:fldChar w:fldCharType="separate"/>
      </w:r>
      <w:r w:rsidR="00290AD6">
        <w:rPr>
          <w:noProof/>
        </w:rPr>
        <w:t>(29, 31, 50, 52, 58, 62-64)</w:t>
      </w:r>
      <w:r w:rsidR="00424A1F">
        <w:fldChar w:fldCharType="end"/>
      </w:r>
      <w:r w:rsidR="00FE4897" w:rsidRPr="000D6E48">
        <w:t xml:space="preserve">. </w:t>
      </w:r>
      <w:r w:rsidR="00AF5400" w:rsidRPr="000D6E48">
        <w:t>L</w:t>
      </w:r>
      <w:r w:rsidR="003F3C4C" w:rsidRPr="000D6E48">
        <w:t>ack of feedback may result in learners failing to integrate and process new knowledge and experience</w:t>
      </w:r>
      <w:r w:rsidR="005A42EE" w:rsidRPr="000D6E48">
        <w:t xml:space="preserve"> </w:t>
      </w:r>
      <w:r w:rsidR="002514D6" w:rsidRPr="000D6E48">
        <w:t>and r</w:t>
      </w:r>
      <w:r w:rsidR="009316DD" w:rsidRPr="000D6E48">
        <w:t>esult in the perception of being overwhelmed</w:t>
      </w:r>
      <w:r w:rsidR="00B34DB2" w:rsidRPr="000D6E48">
        <w:t xml:space="preserve"> </w:t>
      </w:r>
      <w:r w:rsidR="00DE588C" w:rsidRPr="000D6E48">
        <w:t>(CMOC #26)</w:t>
      </w:r>
      <w:r w:rsidR="00E510A2">
        <w:t xml:space="preserve"> </w:t>
      </w:r>
      <w:r w:rsidR="00E510A2">
        <w:fldChar w:fldCharType="begin">
          <w:fldData xml:space="preserve">PEVuZE5vdGU+PENpdGU+PEF1dGhvcj5Fcmlrc3NvbjwvQXV0aG9yPjxZZWFyPjIwMTg8L1llYXI+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</w:fldData>
        </w:fldChar>
      </w:r>
      <w:r w:rsidR="00BF5503">
        <w:instrText xml:space="preserve"> ADDIN EN.CITE </w:instrText>
      </w:r>
      <w:r w:rsidR="00BF5503">
        <w:fldChar w:fldCharType="begin">
          <w:fldData xml:space="preserve">PEVuZE5vdGU+PENpdGU+PEF1dGhvcj5Fcmlrc3NvbjwvQXV0aG9yPjxZZWFyPjIwMTg8L1llYXI+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</w:fldData>
        </w:fldChar>
      </w:r>
      <w:r w:rsidR="00BF5503">
        <w:instrText xml:space="preserve"> ADDIN EN.CITE.DATA </w:instrText>
      </w:r>
      <w:r w:rsidR="00BF5503">
        <w:fldChar w:fldCharType="end"/>
      </w:r>
      <w:r w:rsidR="00E510A2">
        <w:fldChar w:fldCharType="separate"/>
      </w:r>
      <w:r w:rsidR="00BF5503">
        <w:rPr>
          <w:noProof/>
        </w:rPr>
        <w:t>(7, 29, 72)</w:t>
      </w:r>
      <w:r w:rsidR="00E510A2">
        <w:fldChar w:fldCharType="end"/>
      </w:r>
      <w:r w:rsidR="003E2DAF" w:rsidRPr="000D6E48">
        <w:t xml:space="preserve">. The excessive cognitive load resulting from this lack of integration and processing </w:t>
      </w:r>
      <w:r w:rsidR="00234EF0" w:rsidRPr="000D6E48">
        <w:t>may contribute to the lack of self</w:t>
      </w:r>
      <w:r w:rsidR="00717531" w:rsidRPr="000D6E48">
        <w:t>-</w:t>
      </w:r>
      <w:r w:rsidR="00234EF0" w:rsidRPr="000D6E48">
        <w:t>efficacy</w:t>
      </w:r>
      <w:r w:rsidR="00717531" w:rsidRPr="000D6E48">
        <w:t xml:space="preserve"> and inhibit ongoing </w:t>
      </w:r>
      <w:proofErr w:type="spellStart"/>
      <w:r w:rsidR="00717531" w:rsidRPr="000D6E48">
        <w:t>trialling</w:t>
      </w:r>
      <w:proofErr w:type="spellEnd"/>
      <w:r w:rsidR="00717531" w:rsidRPr="000D6E48">
        <w:t xml:space="preserve"> of MO</w:t>
      </w:r>
      <w:r w:rsidR="003265BF" w:rsidRPr="000D6E48">
        <w:t xml:space="preserve"> (CMOC #32)</w:t>
      </w:r>
      <w:r w:rsidR="00E80FD3">
        <w:t xml:space="preserve"> </w:t>
      </w:r>
      <w:r w:rsidR="00E80FD3">
        <w:fldChar w:fldCharType="begin">
          <w:fldData xml:space="preserve">PEVuZE5vdGU+PENpdGU+PEF1dGhvcj5HZWhya2UtQmVjazwvQXV0aG9yPjxZZWFyPjIwMjM8L1ll
YXI+PFJlY051bT4zOTwvUmVjTnVtPjxEaXNwbGF5VGV4dD4oMTMsIDE0LCAzMSwgMzIsIDUzLTU2
KTwvRGlzcGxheVRleHQ+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gB=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MTMsIDE0LCAzMSwgMzIsIDUzLTU2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Fu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SZXVtZXJtYW48L0F1dGhvcj48WWVhcj4yMDIxPC9ZZWFyPjxSZWNOdW0+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S29zdGFzPC9BdXRob3I+PFllYXI+MjAxODwvWWVhcj48UmVjTnVtPjU0MjwvUmVjTnVtPjxyZWNv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Qb290czwv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MYWk8L0F1dGhvcj48WWVhcj4yMDA4PC9ZZWFyPjxSZWNO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</w:fldData>
        </w:fldChar>
      </w:r>
      <w:r w:rsidR="00290AD6">
        <w:instrText xml:space="preserve"> ADDIN EN.CITE.DATA </w:instrText>
      </w:r>
      <w:r w:rsidR="00290AD6">
        <w:fldChar w:fldCharType="end"/>
      </w:r>
      <w:r w:rsidR="00E80FD3">
        <w:fldChar w:fldCharType="separate"/>
      </w:r>
      <w:r w:rsidR="00290AD6">
        <w:rPr>
          <w:noProof/>
        </w:rPr>
        <w:t>(13, 14, 31, 32, 53-56)</w:t>
      </w:r>
      <w:r w:rsidR="00E80FD3">
        <w:fldChar w:fldCharType="end"/>
      </w:r>
      <w:r w:rsidR="00717531" w:rsidRPr="000D6E48">
        <w:t xml:space="preserve">. </w:t>
      </w:r>
    </w:p>
    <w:p w14:paraId="7B9B6519" w14:textId="001C3791" w:rsidR="00740090" w:rsidRPr="000D6E48" w:rsidRDefault="002149B9" w:rsidP="002149B9">
      <w:pPr>
        <w:pStyle w:val="Heading4"/>
      </w:pPr>
      <w:r w:rsidRPr="000D6E48">
        <w:lastRenderedPageBreak/>
        <w:t>Outcomes, aligned with wider medical education priorities, that facilitate routine medicines optimization practice</w:t>
      </w:r>
      <w:r w:rsidR="00587A6A">
        <w:t xml:space="preserve"> (</w:t>
      </w:r>
      <w:r w:rsidR="00395512">
        <w:t>P</w:t>
      </w:r>
      <w:r w:rsidR="00587A6A">
        <w:t xml:space="preserve">T elements </w:t>
      </w:r>
      <w:r w:rsidR="004B575B">
        <w:t>C3</w:t>
      </w:r>
      <w:r w:rsidR="0079707B">
        <w:t xml:space="preserve">, </w:t>
      </w:r>
      <w:r w:rsidR="002D3B4C">
        <w:t>O1</w:t>
      </w:r>
      <w:r w:rsidR="004D79BA">
        <w:t>-3</w:t>
      </w:r>
      <w:r w:rsidR="004A6144">
        <w:t>; CMOC #27-29,32)</w:t>
      </w:r>
    </w:p>
    <w:p w14:paraId="187668D2" w14:textId="2F111A3D" w:rsidR="00892159" w:rsidRPr="000D6E48" w:rsidRDefault="00F821DA" w:rsidP="00AF4B61">
      <w:pPr>
        <w:spacing w:line="360" w:lineRule="auto"/>
      </w:pPr>
      <w:r w:rsidRPr="000D6E48">
        <w:t>Our analysis</w:t>
      </w:r>
      <w:r w:rsidR="00A006BF" w:rsidRPr="000D6E48">
        <w:t xml:space="preserve"> has resulted in </w:t>
      </w:r>
      <w:r w:rsidR="00ED2D5D" w:rsidRPr="000D6E48">
        <w:t xml:space="preserve">the elucidation of three high level outcomes </w:t>
      </w:r>
      <w:r w:rsidR="00363331" w:rsidRPr="000D6E48">
        <w:t xml:space="preserve">from MO programmes; </w:t>
      </w:r>
      <w:r w:rsidR="00F26DF2" w:rsidRPr="000D6E48">
        <w:t>the development of a generalist approach to medicine</w:t>
      </w:r>
      <w:r w:rsidR="00AF4B61" w:rsidRPr="000D6E48">
        <w:t xml:space="preserve">, competence in shared decision making and ability in interprofessional collaboration to optimize medicines (Figure 2). </w:t>
      </w:r>
      <w:r w:rsidR="00673C12" w:rsidRPr="000D6E48">
        <w:t xml:space="preserve">These outcomes are explicitly aligned with </w:t>
      </w:r>
      <w:r w:rsidR="00B8164F" w:rsidRPr="000D6E48">
        <w:t xml:space="preserve">the aims of </w:t>
      </w:r>
      <w:r w:rsidR="00C74B11">
        <w:t>the UK</w:t>
      </w:r>
      <w:r w:rsidR="000B467C">
        <w:t>’s Health Education England (HEE)</w:t>
      </w:r>
      <w:r w:rsidR="00440DA8" w:rsidRPr="000D6E48">
        <w:t xml:space="preserve"> </w:t>
      </w:r>
      <w:r w:rsidR="00B8164F" w:rsidRPr="000D6E48">
        <w:t>Future Doctor</w:t>
      </w:r>
      <w:r w:rsidR="00E1542B" w:rsidRPr="000D6E48">
        <w:t xml:space="preserve"> Programme</w:t>
      </w:r>
      <w:r w:rsidR="0049161A" w:rsidRPr="000D6E48">
        <w:t xml:space="preserve">, </w:t>
      </w:r>
      <w:r w:rsidR="00BF46AD" w:rsidRPr="000D6E48">
        <w:t>O</w:t>
      </w:r>
      <w:r w:rsidR="005D750D" w:rsidRPr="000D6E48">
        <w:t>utcome 1</w:t>
      </w:r>
      <w:r w:rsidR="00E87D6F" w:rsidRPr="000D6E48">
        <w:t xml:space="preserve"> </w:t>
      </w:r>
      <w:r w:rsidR="00C02F49" w:rsidRPr="000D6E48">
        <w:t xml:space="preserve">and the central patient centered approach of the Royal </w:t>
      </w:r>
      <w:r w:rsidR="00440DA8" w:rsidRPr="000D6E48">
        <w:t>Pharmaceutical Society’s (RPS)</w:t>
      </w:r>
      <w:r w:rsidR="00E87D6F" w:rsidRPr="000D6E48">
        <w:t xml:space="preserve"> </w:t>
      </w:r>
      <w:r w:rsidR="00D019B1" w:rsidRPr="000D6E48">
        <w:t>G</w:t>
      </w:r>
      <w:r w:rsidR="009B7DE1" w:rsidRPr="000D6E48">
        <w:t xml:space="preserve">ood </w:t>
      </w:r>
      <w:r w:rsidR="00D019B1" w:rsidRPr="000D6E48">
        <w:t>P</w:t>
      </w:r>
      <w:r w:rsidR="009B7DE1" w:rsidRPr="000D6E48">
        <w:t xml:space="preserve">ractice </w:t>
      </w:r>
      <w:r w:rsidR="00D019B1" w:rsidRPr="000D6E48">
        <w:t>G</w:t>
      </w:r>
      <w:r w:rsidR="009B7DE1" w:rsidRPr="000D6E48">
        <w:t xml:space="preserve">uideline on </w:t>
      </w:r>
      <w:r w:rsidR="00D019B1" w:rsidRPr="000D6E48">
        <w:t>M</w:t>
      </w:r>
      <w:r w:rsidR="00637694" w:rsidRPr="000D6E48">
        <w:t xml:space="preserve">edicines </w:t>
      </w:r>
      <w:r w:rsidR="00D019B1" w:rsidRPr="000D6E48">
        <w:t>O</w:t>
      </w:r>
      <w:r w:rsidR="00637694" w:rsidRPr="000D6E48">
        <w:t>ptimization</w:t>
      </w:r>
      <w:r w:rsidR="00A034B6" w:rsidRPr="000D6E48">
        <w:t xml:space="preserve"> and Quality Statement 1</w:t>
      </w:r>
      <w:r w:rsidR="0089109E" w:rsidRPr="000D6E48">
        <w:t xml:space="preserve"> </w:t>
      </w:r>
      <w:r w:rsidR="00E861C7" w:rsidRPr="000D6E48">
        <w:t xml:space="preserve">of the </w:t>
      </w:r>
      <w:r w:rsidR="003278AE">
        <w:t>National Institute for Health and Care Excellence (</w:t>
      </w:r>
      <w:r w:rsidR="00E861C7" w:rsidRPr="000D6E48">
        <w:t>NICE</w:t>
      </w:r>
      <w:r w:rsidR="003278AE">
        <w:t>)</w:t>
      </w:r>
      <w:r w:rsidR="00E861C7" w:rsidRPr="000D6E48">
        <w:t xml:space="preserve"> Quality Standard for Medicines Optimization</w:t>
      </w:r>
      <w:r w:rsidR="00637694" w:rsidRPr="000D6E48">
        <w:t xml:space="preserve"> </w:t>
      </w:r>
      <w:r w:rsidR="00637694" w:rsidRPr="000D6E48">
        <w:fldChar w:fldCharType="begin">
          <w:fldData xml:space="preserve">PEVuZE5vdGU+PENpdGU+PEF1dGhvcj5FbmdsYW5kPC9BdXRob3I+PFllYXI+MjAyMDwvWWVhcj48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</w:fldData>
        </w:fldChar>
      </w:r>
      <w:r w:rsidR="00BF5503">
        <w:instrText xml:space="preserve"> ADDIN EN.CITE </w:instrText>
      </w:r>
      <w:r w:rsidR="00BF5503">
        <w:fldChar w:fldCharType="begin">
          <w:fldData xml:space="preserve">PEVuZE5vdGU+PENpdGU+PEF1dGhvcj5FbmdsYW5kPC9BdXRob3I+PFllYXI+MjAyMDwvWWVhcj48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</w:fldData>
        </w:fldChar>
      </w:r>
      <w:r w:rsidR="00BF5503">
        <w:instrText xml:space="preserve"> ADDIN EN.CITE.DATA </w:instrText>
      </w:r>
      <w:r w:rsidR="00BF5503">
        <w:fldChar w:fldCharType="end"/>
      </w:r>
      <w:r w:rsidR="00637694" w:rsidRPr="000D6E48">
        <w:fldChar w:fldCharType="separate"/>
      </w:r>
      <w:r w:rsidR="00BF5503">
        <w:rPr>
          <w:noProof/>
        </w:rPr>
        <w:t>(5, 10, 73)</w:t>
      </w:r>
      <w:r w:rsidR="00637694" w:rsidRPr="000D6E48">
        <w:fldChar w:fldCharType="end"/>
      </w:r>
      <w:r w:rsidR="00637694" w:rsidRPr="000D6E48">
        <w:t xml:space="preserve">. </w:t>
      </w:r>
      <w:r w:rsidR="005F18DD" w:rsidRPr="000D6E48">
        <w:t xml:space="preserve">The outcomes of our </w:t>
      </w:r>
      <w:r w:rsidR="00BD4A73">
        <w:t>P</w:t>
      </w:r>
      <w:r w:rsidR="005F18DD" w:rsidRPr="000D6E48">
        <w:t xml:space="preserve">T are also aligned with the proposed curricular framework for an interprofessional approach to deprescribing described by the </w:t>
      </w:r>
      <w:r w:rsidR="00E37FE3">
        <w:t xml:space="preserve">Canadian </w:t>
      </w:r>
      <w:r w:rsidR="005F18DD" w:rsidRPr="000D6E48">
        <w:t xml:space="preserve">Farrell group </w:t>
      </w:r>
      <w:r w:rsidR="00E137FB" w:rsidRPr="000D6E48">
        <w:fldChar w:fldCharType="begin"/>
      </w:r>
      <w:r w:rsidR="00BF5503">
        <w:instrText xml:space="preserve"> ADDIN EN.CITE &lt;EndNote&gt;&lt;Cite&gt;&lt;Author&gt;Farrell&lt;/Author&gt;&lt;Year&gt;2023&lt;/Year&gt;&lt;RecNum&gt;1102&lt;/RecNum&gt;&lt;DisplayText&gt;(33)&lt;/DisplayText&gt;&lt;record&gt;&lt;rec-number&gt;1102&lt;/rec-number&gt;&lt;foreign-keys&gt;&lt;key app="EN" db-id="0dzxez9tl9feaaesrz6x9vfydsvadv05edta" timestamp="1692190635"&gt;1102&lt;/key&gt;&lt;/foreign-keys&gt;&lt;ref-type name="Journal Article"&gt;17&lt;/ref-type&gt;&lt;contributors&gt;&lt;authors&gt;&lt;author&gt;Farrell, B.&lt;/author&gt;&lt;author&gt;Raman-Wilms, L.&lt;/author&gt;&lt;author&gt;Sadowski, C. A.&lt;/author&gt;&lt;author&gt;Mallery, L.&lt;/author&gt;&lt;author&gt;Turner, J.&lt;/author&gt;&lt;author&gt;Gagnon, C.&lt;/author&gt;&lt;author&gt;Cole, M.&lt;/author&gt;&lt;author&gt;Grill, A.&lt;/author&gt;&lt;author&gt;Isenor, J. E.&lt;/author&gt;&lt;author&gt;Mangin, D.&lt;/author&gt;&lt;author&gt;McCarthy, L. M.&lt;/author&gt;&lt;author&gt;Schuster, B.&lt;/author&gt;&lt;author&gt;Sirois, C.&lt;/author&gt;&lt;author&gt;Sun, W.&lt;/author&gt;&lt;author&gt;Upshur, R.&lt;/author&gt;&lt;/authors&gt;&lt;/contributors&gt;&lt;titles&gt;&lt;title&gt;A Proposed Curricular Framework for an Interprofessional Approach to Deprescribing&lt;/title&gt;&lt;secondary-title&gt;Medical Science Educator&lt;/secondary-title&gt;&lt;/titles&gt;&lt;periodical&gt;&lt;full-title&gt;Medical Science Educator&lt;/full-title&gt;&lt;/periodical&gt;&lt;pages&gt;551-567&lt;/pages&gt;&lt;volume&gt;33&lt;/volume&gt;&lt;number&gt;2&lt;/number&gt;&lt;keywords&gt;&lt;keyword&gt;Competency&lt;/keyword&gt;&lt;keyword&gt;Curriculum&lt;/keyword&gt;&lt;keyword&gt;Deprescribing&lt;/keyword&gt;&lt;keyword&gt;Education, medical&lt;/keyword&gt;&lt;keyword&gt;Geriatrics&lt;/keyword&gt;&lt;keyword&gt;Polypharmacy&lt;/keyword&gt;&lt;/keywords&gt;&lt;dates&gt;&lt;year&gt;2023&lt;/year&gt;&lt;/dates&gt;&lt;work-type&gt;Article&lt;/work-type&gt;&lt;urls&gt;&lt;related-urls&gt;&lt;url&gt;https://www.scopus.com/inward/record.uri?eid=2-s2.0-85148648208&amp;amp;doi=10.1007%2fs40670-022-01704-9&amp;amp;partnerID=40&amp;amp;md5=a3d1da4904ff25e64bdaee59b92ae4ae&lt;/url&gt;&lt;/related-urls&gt;&lt;/urls&gt;&lt;electronic-resource-num&gt;10.1007/s40670-022-01704-9&lt;/electronic-resource-num&gt;&lt;remote-database-name&gt;Scopus&lt;/remote-database-name&gt;&lt;/record&gt;&lt;/Cite&gt;&lt;/EndNote&gt;</w:instrText>
      </w:r>
      <w:r w:rsidR="00E137FB" w:rsidRPr="000D6E48">
        <w:fldChar w:fldCharType="separate"/>
      </w:r>
      <w:r w:rsidR="00BF5503">
        <w:rPr>
          <w:noProof/>
        </w:rPr>
        <w:t>(33)</w:t>
      </w:r>
      <w:r w:rsidR="00E137FB" w:rsidRPr="000D6E48">
        <w:fldChar w:fldCharType="end"/>
      </w:r>
      <w:r w:rsidR="0024619E" w:rsidRPr="000D6E48">
        <w:t>.</w:t>
      </w:r>
      <w:r w:rsidR="00217B00" w:rsidRPr="000D6E48">
        <w:t xml:space="preserve"> Th</w:t>
      </w:r>
      <w:r w:rsidR="00786864">
        <w:t>e latter</w:t>
      </w:r>
      <w:r w:rsidR="00217B00" w:rsidRPr="000D6E48">
        <w:t xml:space="preserve"> group puts forward a detailed list of </w:t>
      </w:r>
      <w:r w:rsidR="00CC00FC">
        <w:t xml:space="preserve">deprescribing </w:t>
      </w:r>
      <w:r w:rsidR="00B95994" w:rsidRPr="000D6E48">
        <w:t>competencies with associated requirements for knowledge and skills</w:t>
      </w:r>
      <w:r w:rsidR="004E4862" w:rsidRPr="000D6E48">
        <w:t xml:space="preserve"> which </w:t>
      </w:r>
      <w:r w:rsidR="00E75433" w:rsidRPr="000D6E48">
        <w:t>this review</w:t>
      </w:r>
      <w:r w:rsidR="00592027">
        <w:t xml:space="preserve"> does not attempt to replicate</w:t>
      </w:r>
      <w:r w:rsidR="00E75433" w:rsidRPr="000D6E48">
        <w:t>. Accordingly, the outcomes of our review are</w:t>
      </w:r>
      <w:r w:rsidR="00BA782A" w:rsidRPr="000D6E48">
        <w:t xml:space="preserve"> broad in nature. </w:t>
      </w:r>
    </w:p>
    <w:p w14:paraId="3DBD6C27" w14:textId="3E285AA5" w:rsidR="00CC42AA" w:rsidRDefault="004B01EA" w:rsidP="00AF4B61">
      <w:pPr>
        <w:spacing w:line="360" w:lineRule="auto"/>
      </w:pPr>
      <w:r w:rsidRPr="000D6E48">
        <w:t>SD</w:t>
      </w:r>
      <w:r w:rsidR="00C67B6A" w:rsidRPr="000D6E48">
        <w:t xml:space="preserve">M is fundamental to gaining and demonstrating </w:t>
      </w:r>
      <w:r w:rsidR="00584036" w:rsidRPr="000D6E48">
        <w:t>an understanding of the whole person in context</w:t>
      </w:r>
      <w:r w:rsidR="00555904">
        <w:t xml:space="preserve"> and </w:t>
      </w:r>
      <w:proofErr w:type="spellStart"/>
      <w:r w:rsidR="00555904">
        <w:t>visa</w:t>
      </w:r>
      <w:proofErr w:type="spellEnd"/>
      <w:r w:rsidR="00555904">
        <w:t xml:space="preserve"> versa</w:t>
      </w:r>
      <w:r w:rsidR="007D46C9">
        <w:t xml:space="preserve"> </w:t>
      </w:r>
      <w:r w:rsidR="007D46C9" w:rsidRPr="000D6E48">
        <w:fldChar w:fldCharType="begin">
          <w:fldData xml:space="preserve">PEVuZE5vdGU+PENpdGU+PEF1dGhvcj5Qb290czwvQXV0aG9yPjxZZWFyPjIwMTc8L1llYXI+PFJl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=
</w:fldData>
        </w:fldChar>
      </w:r>
      <w:r w:rsidR="00BF5503">
        <w:instrText xml:space="preserve"> ADDIN EN.CITE </w:instrText>
      </w:r>
      <w:r w:rsidR="00BF5503">
        <w:fldChar w:fldCharType="begin">
          <w:fldData xml:space="preserve">PEVuZE5vdGU+PENpdGU+PEF1dGhvcj5Qb290czwvQXV0aG9yPjxZZWFyPjIwMTc8L1llYXI+PFJl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=
</w:fldData>
        </w:fldChar>
      </w:r>
      <w:r w:rsidR="00BF5503">
        <w:instrText xml:space="preserve"> ADDIN EN.CITE.DATA </w:instrText>
      </w:r>
      <w:r w:rsidR="00BF5503">
        <w:fldChar w:fldCharType="end"/>
      </w:r>
      <w:r w:rsidR="007D46C9" w:rsidRPr="000D6E48">
        <w:fldChar w:fldCharType="separate"/>
      </w:r>
      <w:r w:rsidR="00BF5503">
        <w:rPr>
          <w:noProof/>
        </w:rPr>
        <w:t>(5, 10, 28, 70, 73, 74)</w:t>
      </w:r>
      <w:r w:rsidR="007D46C9" w:rsidRPr="000D6E48">
        <w:fldChar w:fldCharType="end"/>
      </w:r>
      <w:r w:rsidR="00B01CCE">
        <w:t>.</w:t>
      </w:r>
      <w:r w:rsidR="007E0540" w:rsidRPr="000D6E48">
        <w:t xml:space="preserve"> </w:t>
      </w:r>
      <w:r w:rsidR="00C75377">
        <w:t>B</w:t>
      </w:r>
      <w:r w:rsidR="00E86F58" w:rsidRPr="000D6E48">
        <w:t>oth</w:t>
      </w:r>
      <w:r w:rsidR="007E0540" w:rsidRPr="000D6E48">
        <w:t xml:space="preserve"> elements are </w:t>
      </w:r>
      <w:r w:rsidR="00A44A49" w:rsidRPr="000D6E48">
        <w:t>prerequisites</w:t>
      </w:r>
      <w:r w:rsidR="007E0540" w:rsidRPr="000D6E48">
        <w:t xml:space="preserve"> to</w:t>
      </w:r>
      <w:r w:rsidR="00FE5307" w:rsidRPr="000D6E48">
        <w:t xml:space="preserve"> </w:t>
      </w:r>
      <w:r w:rsidR="00B449D2">
        <w:t>PCC</w:t>
      </w:r>
      <w:r w:rsidR="00FE5307" w:rsidRPr="000D6E48">
        <w:t xml:space="preserve"> and the generalist approach to medicine</w:t>
      </w:r>
      <w:r w:rsidR="00856DB8">
        <w:t xml:space="preserve"> required in MO</w:t>
      </w:r>
      <w:r w:rsidR="0081220B" w:rsidRPr="000D6E48">
        <w:t xml:space="preserve">. </w:t>
      </w:r>
      <w:r w:rsidR="000175BD">
        <w:t xml:space="preserve">The generalist approach and </w:t>
      </w:r>
      <w:r w:rsidR="005E6AB8" w:rsidRPr="008946B6">
        <w:t>SDM</w:t>
      </w:r>
      <w:r w:rsidR="00A626E1" w:rsidRPr="008946B6">
        <w:t xml:space="preserve"> may provide learners with the </w:t>
      </w:r>
      <w:r w:rsidR="00200382" w:rsidRPr="008946B6">
        <w:t xml:space="preserve">self-efficacy </w:t>
      </w:r>
      <w:r w:rsidR="00AA3646">
        <w:t xml:space="preserve">and permission </w:t>
      </w:r>
      <w:r w:rsidR="00200382" w:rsidRPr="008946B6">
        <w:t>to make out</w:t>
      </w:r>
      <w:r w:rsidR="001D2A6B" w:rsidRPr="008946B6">
        <w:t>side</w:t>
      </w:r>
      <w:r w:rsidR="004D64FF" w:rsidRPr="008946B6">
        <w:t>-</w:t>
      </w:r>
      <w:r w:rsidR="00200382" w:rsidRPr="008946B6">
        <w:t>of</w:t>
      </w:r>
      <w:r w:rsidR="004D64FF" w:rsidRPr="008946B6">
        <w:t>-</w:t>
      </w:r>
      <w:r w:rsidR="00200382" w:rsidRPr="008946B6">
        <w:t xml:space="preserve">guideline decisions </w:t>
      </w:r>
      <w:r w:rsidR="00F634FE" w:rsidRPr="008946B6">
        <w:t>when appropriate, the ability to sit with</w:t>
      </w:r>
      <w:r w:rsidR="00A372D9" w:rsidRPr="008946B6">
        <w:t xml:space="preserve"> overt uncertainty and </w:t>
      </w:r>
      <w:r w:rsidR="009C7ECE" w:rsidRPr="008946B6">
        <w:t>facilitate the required headspace</w:t>
      </w:r>
      <w:r w:rsidR="00051821" w:rsidRPr="008946B6">
        <w:t xml:space="preserve"> to undertake MO routinely in clinical practice</w:t>
      </w:r>
      <w:r w:rsidR="00F673AB" w:rsidRPr="008946B6">
        <w:t xml:space="preserve"> </w:t>
      </w:r>
      <w:r w:rsidR="007534DD" w:rsidRPr="008946B6">
        <w:t>(CMOC #</w:t>
      </w:r>
      <w:r w:rsidR="00F673AB" w:rsidRPr="008946B6">
        <w:t>27, 28, 29</w:t>
      </w:r>
      <w:r w:rsidR="007534DD" w:rsidRPr="008946B6">
        <w:t>, 32)</w:t>
      </w:r>
      <w:r w:rsidR="00CA3F25" w:rsidRPr="008946B6">
        <w:t xml:space="preserve"> </w:t>
      </w:r>
      <w:r w:rsidR="00CA3F25" w:rsidRPr="008946B6">
        <w:fldChar w:fldCharType="begin">
          <w:fldData xml:space="preserve">PEVuZE5vdGU+PENpdGU+PEF1dGhvcj5HZWhya2UtQmVjazwvQXV0aG9yPjxZZWFyPjIwMjM8L1ll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ENpdGU+PEF1dGhvcj5SZXVtZXJtYW48L0F1dGhvcj48WWVhcj4yMDIx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S29zdGFzPC9BdXRob3I+PFllYXI+MjAxODwvWWVhcj48UmVjTnVtPjU0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Qb290czwvQXV0aG9yPjxZZWFyPjIwMjA8L1llYXI+PFJlY051bT4xMzwvUmVjTnVt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MYWk8L0F1dGhvcj48WWVhcj4y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lJhbWFuLVdpbG1zPC9BdXRob3I+PFllYXI+MjAxOTwvWWVhcj48UmVjTnVtPjg2PC9SZWNO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
</w:fldData>
        </w:fldChar>
      </w:r>
      <w:r w:rsidR="00290AD6">
        <w:instrText xml:space="preserve"> ADDIN EN.CITE </w:instrText>
      </w:r>
      <w:r w:rsidR="00290AD6">
        <w:fldChar w:fldCharType="begin">
          <w:fldData xml:space="preserve">PEVuZE5vdGU+PENpdGU+PEF1dGhvcj5HZWhya2UtQmVjazwvQXV0aG9yPjxZZWFyPjIwMjM8L1ll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ENpdGU+PEF1dGhvcj5SZXVtZXJtYW48L0F1dGhvcj48WWVhcj4yMDIx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S29zdGFzPC9BdXRob3I+PFllYXI+MjAxODwvWWVhcj48UmVjTnVtPjU0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Qb290czwvQXV0aG9yPjxZZWFyPjIwMjA8L1llYXI+PFJlY051bT4xMzwvUmVjTnVt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MYWk8L0F1dGhvcj48WWVhcj4y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lJhbWFuLVdpbG1zPC9BdXRob3I+PFllYXI+MjAxOTwvWWVhcj48UmVjTnVtPjg2PC9SZWNO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QmFuc2FsPC9BdXRob3I+PFllYXI+MjAyMjwvWWVhcj48UmVjTnVt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</w:fldData>
        </w:fldChar>
      </w:r>
      <w:r w:rsidR="00290AD6">
        <w:instrText xml:space="preserve"> ADDIN EN.CITE.DATA </w:instrText>
      </w:r>
      <w:r w:rsidR="00290AD6">
        <w:fldChar w:fldCharType="end"/>
      </w:r>
      <w:r w:rsidR="00CA3F25" w:rsidRPr="008946B6">
        <w:fldChar w:fldCharType="separate"/>
      </w:r>
      <w:r w:rsidR="00290AD6">
        <w:rPr>
          <w:noProof/>
        </w:rPr>
        <w:t>(7, 13, 14, 28, 31, 32, 36, 53-56, 70)</w:t>
      </w:r>
      <w:r w:rsidR="00CA3F25" w:rsidRPr="008946B6">
        <w:fldChar w:fldCharType="end"/>
      </w:r>
      <w:r w:rsidR="007534DD" w:rsidRPr="008946B6">
        <w:t>.</w:t>
      </w:r>
      <w:r w:rsidR="007534DD">
        <w:t xml:space="preserve"> </w:t>
      </w:r>
    </w:p>
    <w:p w14:paraId="46F7173E" w14:textId="7CBEE646" w:rsidR="00E76CDD" w:rsidRDefault="00E06A7A" w:rsidP="00AF4B61">
      <w:pPr>
        <w:spacing w:line="360" w:lineRule="auto"/>
      </w:pPr>
      <w:r>
        <w:t>A</w:t>
      </w:r>
      <w:r w:rsidR="007A2AD6">
        <w:t>bility in interprofessional collaboration is explicitly sought as an outcome in 42% of MO programmes</w:t>
      </w:r>
      <w:r w:rsidR="006F5A4A">
        <w:t xml:space="preserve"> (supplementary file 6)</w:t>
      </w:r>
      <w:r w:rsidR="007A2AD6">
        <w:t>, as well has being a central theme running through the MO literature.</w:t>
      </w:r>
      <w:r w:rsidR="00BF14E2">
        <w:t xml:space="preserve"> </w:t>
      </w:r>
      <w:r w:rsidR="008B57B2">
        <w:t xml:space="preserve">Ability in interprofessional collaboration mitigates </w:t>
      </w:r>
      <w:r w:rsidR="00F201C2">
        <w:t xml:space="preserve">several of the barriers to </w:t>
      </w:r>
      <w:r w:rsidR="005A5A8B">
        <w:t>MO</w:t>
      </w:r>
      <w:r w:rsidR="00F201C2">
        <w:t xml:space="preserve"> prevalent in the literature</w:t>
      </w:r>
      <w:r w:rsidR="00D11CEE">
        <w:t xml:space="preserve">; </w:t>
      </w:r>
      <w:r w:rsidR="000A1F9B">
        <w:t xml:space="preserve">with </w:t>
      </w:r>
      <w:proofErr w:type="spellStart"/>
      <w:r w:rsidR="000A1F9B">
        <w:t>generalism</w:t>
      </w:r>
      <w:proofErr w:type="spellEnd"/>
      <w:r w:rsidR="000A1F9B">
        <w:t xml:space="preserve"> and</w:t>
      </w:r>
      <w:r w:rsidR="00841F7A">
        <w:t xml:space="preserve"> SDM</w:t>
      </w:r>
      <w:r w:rsidR="000A1F9B">
        <w:t xml:space="preserve"> </w:t>
      </w:r>
      <w:r w:rsidR="00D11CEE">
        <w:t>it provides permission to undertake the task</w:t>
      </w:r>
      <w:r w:rsidR="00AB23DE">
        <w:t>, allows the working through of safe boundaries to practice</w:t>
      </w:r>
      <w:r w:rsidR="00256A7C">
        <w:t xml:space="preserve"> and improves headspace</w:t>
      </w:r>
      <w:r w:rsidR="00F74230">
        <w:t xml:space="preserve"> </w:t>
      </w:r>
      <w:r w:rsidR="0045545C">
        <w:t>(CMOC #</w:t>
      </w:r>
      <w:r w:rsidR="00260FFB">
        <w:t>28)</w:t>
      </w:r>
      <w:r w:rsidR="00F257F6">
        <w:t xml:space="preserve"> </w:t>
      </w:r>
      <w:r w:rsidR="00F257F6">
        <w:fldChar w:fldCharType="begin">
          <w:fldData xml:space="preserve">PEVuZE5vdGU+PENpdGU+PEF1dGhvcj5NYW5naW48L0F1dGhvcj48WWVhcj4yMDE4PC9ZZWFyPjxS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UmFtYW4tV2lsbXM8L0F1dGhvcj48WWVhcj4yMDE5PC9ZZWFyPjxSZWNOdW0+ODY8L1JlY051bT48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CYW5zYWw8L0F1dGhvcj48WWVhcj4yMDIyPC9ZZWFyPjxSZWNOdW0+NDY3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==
</w:fldData>
        </w:fldChar>
      </w:r>
      <w:r w:rsidR="00290AD6">
        <w:instrText xml:space="preserve"> ADDIN EN.CITE </w:instrText>
      </w:r>
      <w:r w:rsidR="00290AD6">
        <w:fldChar w:fldCharType="begin">
          <w:fldData xml:space="preserve">PEVuZE5vdGU+PENpdGU+PEF1dGhvcj5NYW5naW48L0F1dGhvcj48WWVhcj4yMDE4PC9ZZWFyPjxS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UmFtYW4tV2lsbXM8L0F1dGhvcj48WWVhcj4yMDE5PC9ZZWFyPjxSZWNOdW0+ODY8L1JlY051bT48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CYW5zYWw8L0F1dGhvcj48WWVhcj4yMDIyPC9ZZWFyPjxSZWNOdW0+NDY3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==
</w:fldData>
        </w:fldChar>
      </w:r>
      <w:r w:rsidR="00290AD6">
        <w:instrText xml:space="preserve"> ADDIN EN.CITE.DATA </w:instrText>
      </w:r>
      <w:r w:rsidR="00290AD6">
        <w:fldChar w:fldCharType="end"/>
      </w:r>
      <w:r w:rsidR="00F257F6">
        <w:fldChar w:fldCharType="separate"/>
      </w:r>
      <w:r w:rsidR="00290AD6">
        <w:rPr>
          <w:noProof/>
        </w:rPr>
        <w:t>(7, 28, 32, 36)</w:t>
      </w:r>
      <w:r w:rsidR="00F257F6">
        <w:fldChar w:fldCharType="end"/>
      </w:r>
      <w:r w:rsidR="00F74230">
        <w:t xml:space="preserve">. </w:t>
      </w:r>
      <w:r w:rsidR="00CE4F8C">
        <w:t>It results from the mechanisms of an understanding of interprofessional roles and self-efficacy</w:t>
      </w:r>
      <w:r w:rsidR="00524EB9">
        <w:t>.</w:t>
      </w:r>
      <w:r w:rsidR="00CE4F8C">
        <w:t xml:space="preserve"> </w:t>
      </w:r>
      <w:r w:rsidR="00146747">
        <w:t xml:space="preserve">It </w:t>
      </w:r>
      <w:r w:rsidR="007800D6">
        <w:t xml:space="preserve">also provides practical </w:t>
      </w:r>
      <w:r w:rsidR="00BD0EFB">
        <w:t xml:space="preserve">enablers of routine </w:t>
      </w:r>
      <w:r w:rsidR="00DB06C4">
        <w:t xml:space="preserve">MO </w:t>
      </w:r>
      <w:r w:rsidR="00BD0EFB">
        <w:t>practice</w:t>
      </w:r>
      <w:r w:rsidR="00DB06C4">
        <w:t xml:space="preserve"> by allowing the </w:t>
      </w:r>
      <w:r w:rsidR="002916EA">
        <w:t>division</w:t>
      </w:r>
      <w:r w:rsidR="00C62A59">
        <w:t xml:space="preserve"> and delegation of aspects of the task </w:t>
      </w:r>
      <w:r w:rsidR="00162D51">
        <w:fldChar w:fldCharType="begin"/>
      </w:r>
      <w:r w:rsidR="00BF5503">
        <w:instrText xml:space="preserve"> ADDIN EN.CITE &lt;EndNote&gt;&lt;Cite&gt;&lt;Author&gt;Reeve&lt;/Author&gt;&lt;Year&gt;2022&lt;/Year&gt;&lt;RecNum&gt;2998&lt;/RecNum&gt;&lt;DisplayText&gt;(28)&lt;/DisplayText&gt;&lt;record&gt;&lt;rec-number&gt;2998&lt;/rec-number&gt;&lt;foreign-keys&gt;&lt;key app="EN" db-id="0dzxez9tl9feaaesrz6x9vfydsvadv05edta" timestamp="1692190924"&gt;2998&lt;/key&gt;&lt;/foreign-keys&gt;&lt;ref-type name="Journal Article"&gt;17&lt;/ref-type&gt;&lt;contributors&gt;&lt;authors&gt;&lt;author&gt;Reeve, J.&lt;/author&gt;&lt;author&gt;Maden, M.&lt;/author&gt;&lt;author&gt;Hill, R.&lt;/author&gt;&lt;author&gt;Turk, A.&lt;/author&gt;&lt;author&gt;Mahtani, K.&lt;/author&gt;&lt;author&gt;Wong, G.&lt;/author&gt;&lt;author&gt;Lasserson, D.&lt;/author&gt;&lt;author&gt;Krska, J.&lt;/author&gt;&lt;author&gt;Mangin, D.&lt;/author&gt;&lt;author&gt;Byng, R.&lt;/author&gt;&lt;author&gt;Wallacc, E.&lt;/author&gt;&lt;author&gt;Ranson, E.&lt;/author&gt;&lt;/authors&gt;&lt;/contributors&gt;&lt;titles&gt;&lt;title&gt;Deprescribing medicines in older people living with multimorbidity and polypharmacy: the TAILOR evidence synthesis&lt;/title&gt;&lt;secondary-title&gt;Health Technology Assessment&lt;/secondary-title&gt;&lt;/titles&gt;&lt;periodical&gt;&lt;full-title&gt;Health Technology Assessment&lt;/full-title&gt;&lt;/periodical&gt;&lt;pages&gt;1-+&lt;/pages&gt;&lt;volume&gt;26&lt;/volume&gt;&lt;number&gt;32&lt;/number&gt;&lt;dates&gt;&lt;year&gt;2022&lt;/year&gt;&lt;pub-dates&gt;&lt;date&gt;Jul&lt;/date&gt;&lt;/pub-dates&gt;&lt;/dates&gt;&lt;isbn&gt;1366-5278&lt;/isbn&gt;&lt;accession-num&gt;WOS:000834238200002&lt;/accession-num&gt;&lt;urls&gt;&lt;related-urls&gt;&lt;url&gt;&amp;lt;Go to ISI&amp;gt;://WOS:000834238200002&lt;/url&gt;&lt;/related-urls&gt;&lt;/urls&gt;&lt;electronic-resource-num&gt;10.3310/aafo2475&lt;/electronic-resource-num&gt;&lt;/record&gt;&lt;/Cite&gt;&lt;/EndNote&gt;</w:instrText>
      </w:r>
      <w:r w:rsidR="00162D51">
        <w:fldChar w:fldCharType="separate"/>
      </w:r>
      <w:r w:rsidR="00BF5503">
        <w:rPr>
          <w:noProof/>
        </w:rPr>
        <w:t>(28)</w:t>
      </w:r>
      <w:r w:rsidR="00162D51">
        <w:fldChar w:fldCharType="end"/>
      </w:r>
      <w:r w:rsidR="000D4EE2">
        <w:t xml:space="preserve">. </w:t>
      </w:r>
    </w:p>
    <w:p w14:paraId="7004B155" w14:textId="641483C9" w:rsidR="00AF6A6F" w:rsidRPr="00892159" w:rsidRDefault="00BF0845" w:rsidP="00AF4B61">
      <w:pPr>
        <w:spacing w:line="360" w:lineRule="auto"/>
      </w:pPr>
      <w:r>
        <w:lastRenderedPageBreak/>
        <w:t xml:space="preserve">These outcomes may provide learners with </w:t>
      </w:r>
      <w:r w:rsidR="00B02F9E">
        <w:t xml:space="preserve">the knowledge, skills and attitudes to </w:t>
      </w:r>
      <w:r>
        <w:t xml:space="preserve">overcome </w:t>
      </w:r>
      <w:r w:rsidR="007209A7">
        <w:t>many of the non-structural</w:t>
      </w:r>
      <w:r>
        <w:t xml:space="preserve"> barriers to routine MO practice as documented in the literature </w:t>
      </w:r>
      <w:r>
        <w:fldChar w:fldCharType="begin">
          <w:fldData xml:space="preserve">PEVuZE5vdGU+PENpdGU+PEF1dGhvcj5SZWV2ZTwvQXV0aG9yPjxZZWFyPjIwMjI8L1llYXI+PFJl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yOCwgNzAsIDcxKTwvRGlzcGxheVRleHQ+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
</w:fldData>
        </w:fldChar>
      </w:r>
      <w:r w:rsidR="00BF5503">
        <w:instrText xml:space="preserve"> ADDIN EN.CITE.DATA </w:instrText>
      </w:r>
      <w:r w:rsidR="00BF5503">
        <w:fldChar w:fldCharType="end"/>
      </w:r>
      <w:r>
        <w:fldChar w:fldCharType="separate"/>
      </w:r>
      <w:r w:rsidR="00BF5503">
        <w:rPr>
          <w:noProof/>
        </w:rPr>
        <w:t>(28, 70, 71)</w:t>
      </w:r>
      <w:r>
        <w:fldChar w:fldCharType="end"/>
      </w:r>
      <w:r>
        <w:t xml:space="preserve">. </w:t>
      </w:r>
      <w:r w:rsidR="00F0228D">
        <w:t xml:space="preserve">Each of these </w:t>
      </w:r>
      <w:r w:rsidR="00AF6A6F">
        <w:t>programme</w:t>
      </w:r>
      <w:r w:rsidR="00F91B56">
        <w:t xml:space="preserve"> outcomes</w:t>
      </w:r>
      <w:r w:rsidR="00713E73">
        <w:t xml:space="preserve"> are highly transferable between themes in undergraduate curricula</w:t>
      </w:r>
      <w:r w:rsidR="007457C7">
        <w:t xml:space="preserve"> due to their </w:t>
      </w:r>
      <w:r w:rsidR="00B11FC9">
        <w:t>centrality within</w:t>
      </w:r>
      <w:r w:rsidR="003E5377">
        <w:t xml:space="preserve"> the position statements of </w:t>
      </w:r>
      <w:r w:rsidR="00BE0F96">
        <w:t>key steering committees in</w:t>
      </w:r>
      <w:r w:rsidR="00EB56B1">
        <w:t>cluding the</w:t>
      </w:r>
      <w:r w:rsidR="00FF528D">
        <w:t xml:space="preserve"> UK General Medical Council</w:t>
      </w:r>
      <w:r w:rsidR="00EB56B1">
        <w:t xml:space="preserve"> </w:t>
      </w:r>
      <w:r w:rsidR="00FF528D">
        <w:t>(</w:t>
      </w:r>
      <w:r w:rsidR="00EB56B1">
        <w:t>GMC</w:t>
      </w:r>
      <w:r w:rsidR="00FF528D">
        <w:t>)</w:t>
      </w:r>
      <w:r w:rsidR="00EB56B1">
        <w:t xml:space="preserve"> </w:t>
      </w:r>
      <w:r w:rsidR="005E7622">
        <w:fldChar w:fldCharType="begin"/>
      </w:r>
      <w:r w:rsidR="00BA372F">
        <w:instrText xml:space="preserve"> ADDIN EN.CITE &lt;EndNote&gt;&lt;Cite&gt;&lt;Author&gt;Council&lt;/Author&gt;&lt;Year&gt;2018&lt;/Year&gt;&lt;RecNum&gt;4583&lt;/RecNum&gt;&lt;DisplayText&gt;(5, 6)&lt;/DisplayText&gt;&lt;record&gt;&lt;rec-number&gt;4583&lt;/rec-number&gt;&lt;foreign-keys&gt;&lt;key app="EN" db-id="0dzxez9tl9feaaesrz6x9vfydsvadv05edta" timestamp="1696857524"&gt;4583&lt;/key&gt;&lt;/foreign-keys&gt;&lt;ref-type name="Journal Article"&gt;17&lt;/ref-type&gt;&lt;contributors&gt;&lt;authors&gt;&lt;author&gt;General Medical Council&lt;/author&gt;&lt;/authors&gt;&lt;/contributors&gt;&lt;titles&gt;&lt;title&gt;Outcomes for graduates&lt;/title&gt;&lt;secondary-title&gt;General Medical Council&lt;/secondary-title&gt;&lt;/titles&gt;&lt;periodical&gt;&lt;full-title&gt;General Medical Council&lt;/full-title&gt;&lt;/periodical&gt;&lt;dates&gt;&lt;year&gt;2018&lt;/year&gt;&lt;/dates&gt;&lt;urls&gt;&lt;/urls&gt;&lt;/record&gt;&lt;/Cite&gt;&lt;Cite&gt;&lt;Author&gt;England&lt;/Author&gt;&lt;Year&gt;2020&lt;/Year&gt;&lt;RecNum&gt;4663&lt;/RecNum&gt;&lt;record&gt;&lt;rec-number&gt;4663&lt;/rec-number&gt;&lt;foreign-keys&gt;&lt;key app="EN" db-id="0dzxez9tl9feaaesrz6x9vfydsvadv05edta" timestamp="1704385019"&gt;4663&lt;/key&gt;&lt;/foreign-keys&gt;&lt;ref-type name="Generic"&gt;13&lt;/ref-type&gt;&lt;contributors&gt;&lt;authors&gt;&lt;author&gt;Health Education England&lt;/author&gt;&lt;/authors&gt;&lt;/contributors&gt;&lt;titles&gt;&lt;title&gt;The Future Doctor Programme. A co-created vision for the future clinical team&lt;/title&gt;&lt;/titles&gt;&lt;dates&gt;&lt;year&gt;2020&lt;/year&gt;&lt;/dates&gt;&lt;publisher&gt;Author&lt;/publisher&gt;&lt;urls&gt;&lt;/urls&gt;&lt;/record&gt;&lt;/Cite&gt;&lt;/EndNote&gt;</w:instrText>
      </w:r>
      <w:r w:rsidR="005E7622">
        <w:fldChar w:fldCharType="separate"/>
      </w:r>
      <w:r w:rsidR="00BA372F">
        <w:rPr>
          <w:noProof/>
        </w:rPr>
        <w:t>(5, 6)</w:t>
      </w:r>
      <w:r w:rsidR="005E7622">
        <w:fldChar w:fldCharType="end"/>
      </w:r>
      <w:r w:rsidR="00C52740">
        <w:t xml:space="preserve">. </w:t>
      </w:r>
      <w:r w:rsidR="002E178D">
        <w:t xml:space="preserve">Such transferability of outcomes </w:t>
      </w:r>
      <w:r w:rsidR="00200AF2">
        <w:t xml:space="preserve">may increase </w:t>
      </w:r>
      <w:r w:rsidR="007368EB">
        <w:t>learners’</w:t>
      </w:r>
      <w:r w:rsidR="00200AF2">
        <w:t xml:space="preserve"> </w:t>
      </w:r>
      <w:r w:rsidR="00557992">
        <w:t>perception</w:t>
      </w:r>
      <w:r w:rsidR="00200AF2">
        <w:t xml:space="preserve"> of value </w:t>
      </w:r>
      <w:r w:rsidR="00381763">
        <w:t xml:space="preserve">in MO education and boost their engagement </w:t>
      </w:r>
      <w:r w:rsidR="00D060FD">
        <w:t>with it</w:t>
      </w:r>
      <w:r w:rsidR="002E3821">
        <w:t xml:space="preserve"> (CMOC #6) </w:t>
      </w:r>
      <w:r w:rsidR="0005441E">
        <w:fldChar w:fldCharType="begin">
          <w:fldData xml:space="preserve">PEVuZE5vdGU+PENpdGU+PEF1dGhvcj5HZWhya2UtQmVjazwvQXV0aG9yPjxZZWFyPjIwMjM8L1ll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Fcmlr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kZhcnJlbGw8L0F1dGhvcj48WWVhcj4yMDIzPC9ZZWFyPjxS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</w:fldData>
        </w:fldChar>
      </w:r>
      <w:r w:rsidR="00BF5503">
        <w:instrText xml:space="preserve"> ADDIN EN.CITE </w:instrText>
      </w:r>
      <w:r w:rsidR="00BF5503">
        <w:fldChar w:fldCharType="begin">
          <w:fldData xml:space="preserve">PEVuZE5vdGU+PENpdGU+PEF1dGhvcj5HZWhya2UtQmVjazwvQXV0aG9yPjxZZWFyPjIwMjM8L1ll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Fcmlr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kZhcnJlbGw8L0F1dGhvcj48WWVhcj4yMDIzPC9ZZWFyPjxS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</w:fldData>
        </w:fldChar>
      </w:r>
      <w:r w:rsidR="00BF5503">
        <w:instrText xml:space="preserve"> ADDIN EN.CITE.DATA </w:instrText>
      </w:r>
      <w:r w:rsidR="00BF5503">
        <w:fldChar w:fldCharType="end"/>
      </w:r>
      <w:r w:rsidR="0005441E">
        <w:fldChar w:fldCharType="separate"/>
      </w:r>
      <w:r w:rsidR="00BF5503">
        <w:rPr>
          <w:noProof/>
        </w:rPr>
        <w:t>(5, 7, 12, 29, 31-33)</w:t>
      </w:r>
      <w:r w:rsidR="0005441E">
        <w:fldChar w:fldCharType="end"/>
      </w:r>
      <w:r w:rsidR="00095D80">
        <w:t xml:space="preserve">. The alignment of outcomes with the priorities of national </w:t>
      </w:r>
      <w:r w:rsidR="00E562FF">
        <w:t xml:space="preserve">steering committees may also </w:t>
      </w:r>
      <w:r w:rsidR="008F5C25">
        <w:t>improve</w:t>
      </w:r>
      <w:r w:rsidR="00E562FF">
        <w:t xml:space="preserve"> institutional buy-in</w:t>
      </w:r>
      <w:r w:rsidR="00816B68">
        <w:t xml:space="preserve"> and resource allocation</w:t>
      </w:r>
      <w:r w:rsidR="00E07659">
        <w:t xml:space="preserve"> </w:t>
      </w:r>
      <w:r w:rsidR="00F0171B">
        <w:t>and may be leveraged by educationalists in this field</w:t>
      </w:r>
      <w:r w:rsidR="00DA232D">
        <w:t xml:space="preserve">. </w:t>
      </w:r>
    </w:p>
    <w:p w14:paraId="48076D20" w14:textId="77777777" w:rsidR="003C75A4" w:rsidRDefault="003C75A4" w:rsidP="001A6A7F"/>
    <w:p w14:paraId="511CE1F3" w14:textId="308510DA" w:rsidR="00FD0BB9" w:rsidRDefault="00B57C28" w:rsidP="00B57C28">
      <w:pPr>
        <w:pStyle w:val="Heading2"/>
      </w:pPr>
      <w:r w:rsidRPr="00054FC7">
        <w:t>Discussio</w:t>
      </w:r>
      <w:r>
        <w:t>n</w:t>
      </w:r>
    </w:p>
    <w:p w14:paraId="71B2E6F7" w14:textId="27A1BFFA" w:rsidR="005613DC" w:rsidRDefault="00D727C8" w:rsidP="005613DC">
      <w:pPr>
        <w:pStyle w:val="Heading3"/>
      </w:pPr>
      <w:r>
        <w:t>Summary of findings</w:t>
      </w:r>
    </w:p>
    <w:p w14:paraId="2909F71D" w14:textId="4A8D22AC" w:rsidR="00B65707" w:rsidRDefault="00BA280D" w:rsidP="00045F29">
      <w:pPr>
        <w:spacing w:line="360" w:lineRule="auto"/>
      </w:pPr>
      <w:r>
        <w:t xml:space="preserve">This study is the first to review the field of MO and deprescribing </w:t>
      </w:r>
      <w:r w:rsidR="00137147">
        <w:t xml:space="preserve">educational </w:t>
      </w:r>
      <w:r>
        <w:t>interventions</w:t>
      </w:r>
      <w:r w:rsidR="00137147">
        <w:t xml:space="preserve"> in undergraduate medical education. </w:t>
      </w:r>
      <w:r w:rsidR="00D950B2">
        <w:t xml:space="preserve">Through the analysis of these collated </w:t>
      </w:r>
      <w:r w:rsidR="00781395">
        <w:t>articles and purposive iterative searching in related fields of the literature</w:t>
      </w:r>
      <w:r w:rsidR="004011C1">
        <w:t>,</w:t>
      </w:r>
      <w:r w:rsidR="002B6636">
        <w:t xml:space="preserve"> a </w:t>
      </w:r>
      <w:r w:rsidR="00263529">
        <w:t>programme theory</w:t>
      </w:r>
      <w:r w:rsidR="00AD5DBB">
        <w:t xml:space="preserve"> informed by 32 CMOC</w:t>
      </w:r>
      <w:r w:rsidR="004011C1">
        <w:t xml:space="preserve"> was developed. </w:t>
      </w:r>
      <w:r w:rsidR="002C5A42">
        <w:t>Th</w:t>
      </w:r>
      <w:r w:rsidR="00716634">
        <w:t>is</w:t>
      </w:r>
      <w:r w:rsidR="002C5A42">
        <w:t xml:space="preserve"> PT will be refined and developed through subsequent RE</w:t>
      </w:r>
      <w:r w:rsidR="00E425B2">
        <w:t xml:space="preserve">. </w:t>
      </w:r>
    </w:p>
    <w:p w14:paraId="24596645" w14:textId="4B29AA41" w:rsidR="0057123D" w:rsidRDefault="00C366D4" w:rsidP="00045F29">
      <w:pPr>
        <w:spacing w:line="360" w:lineRule="auto"/>
      </w:pPr>
      <w:r w:rsidRPr="00C93E0A">
        <w:t xml:space="preserve">By </w:t>
      </w:r>
      <w:r w:rsidR="00710386" w:rsidRPr="00C93E0A">
        <w:t>international consensus</w:t>
      </w:r>
      <w:r w:rsidRPr="00C93E0A">
        <w:t xml:space="preserve"> MO requires an interpretive approach to illness</w:t>
      </w:r>
      <w:r w:rsidR="0079367A" w:rsidRPr="00C93E0A">
        <w:t xml:space="preserve"> whilst sitting </w:t>
      </w:r>
      <w:r w:rsidR="0071224A" w:rsidRPr="00C93E0A">
        <w:t>on a continuum with prescribing within CPT curricul</w:t>
      </w:r>
      <w:r w:rsidR="006D3788" w:rsidRPr="00C93E0A">
        <w:t>a</w:t>
      </w:r>
      <w:r w:rsidR="005713C0" w:rsidRPr="00C93E0A">
        <w:t>,</w:t>
      </w:r>
      <w:r w:rsidR="0071224A" w:rsidRPr="00C93E0A">
        <w:t xml:space="preserve"> </w:t>
      </w:r>
      <w:r w:rsidR="00D732CD" w:rsidRPr="00C93E0A">
        <w:t xml:space="preserve">with its strong preference </w:t>
      </w:r>
      <w:r w:rsidR="006E5ABF" w:rsidRPr="00C93E0A">
        <w:t xml:space="preserve">for prioritizing the biomedical approach to illness. </w:t>
      </w:r>
      <w:r w:rsidR="00E54130" w:rsidRPr="00C93E0A">
        <w:t>MO education can be seen as a</w:t>
      </w:r>
      <w:r w:rsidR="001F7362">
        <w:t>n everyday</w:t>
      </w:r>
      <w:r w:rsidR="00E54130" w:rsidRPr="00C93E0A">
        <w:t xml:space="preserve"> case-study</w:t>
      </w:r>
      <w:r w:rsidR="00755DFD" w:rsidRPr="00C93E0A">
        <w:t xml:space="preserve"> for the practical application of </w:t>
      </w:r>
      <w:r w:rsidR="005713C0" w:rsidRPr="00C93E0A">
        <w:t>person-centered</w:t>
      </w:r>
      <w:r w:rsidR="00755DFD" w:rsidRPr="00C93E0A">
        <w:t xml:space="preserve"> approaches to patient care</w:t>
      </w:r>
      <w:r w:rsidR="009775EC" w:rsidRPr="00C93E0A">
        <w:t xml:space="preserve"> and </w:t>
      </w:r>
      <w:r w:rsidR="00A1766B" w:rsidRPr="00C93E0A">
        <w:t>may</w:t>
      </w:r>
      <w:r w:rsidR="009775EC" w:rsidRPr="00C93E0A">
        <w:t xml:space="preserve"> be considered a gateway</w:t>
      </w:r>
      <w:r w:rsidR="002066E6" w:rsidRPr="00C93E0A">
        <w:t xml:space="preserve"> to person</w:t>
      </w:r>
      <w:r w:rsidR="00A1766B" w:rsidRPr="00C93E0A">
        <w:t>-</w:t>
      </w:r>
      <w:r w:rsidR="002066E6" w:rsidRPr="00C93E0A">
        <w:t xml:space="preserve">centered practice </w:t>
      </w:r>
      <w:r w:rsidR="00BB4016" w:rsidRPr="00C93E0A">
        <w:t>even for learners who are attitudinally less incl</w:t>
      </w:r>
      <w:r w:rsidR="00A66892" w:rsidRPr="00C93E0A">
        <w:t xml:space="preserve">ined to this perspective on medical practice. </w:t>
      </w:r>
      <w:r w:rsidR="00183875" w:rsidRPr="00C93E0A">
        <w:t>In MO</w:t>
      </w:r>
      <w:r w:rsidR="001173B2">
        <w:t>,</w:t>
      </w:r>
      <w:r w:rsidR="00183875" w:rsidRPr="00C93E0A">
        <w:t xml:space="preserve"> integration of the biomedical and </w:t>
      </w:r>
      <w:r w:rsidR="00945606" w:rsidRPr="00C93E0A">
        <w:t>interpretive</w:t>
      </w:r>
      <w:r w:rsidR="00183875" w:rsidRPr="00C93E0A">
        <w:t xml:space="preserve"> perspectives on illness are critical to the facilitation of learning in keeping with the demands of clinical practice.</w:t>
      </w:r>
      <w:r w:rsidR="00183875">
        <w:t xml:space="preserve"> </w:t>
      </w:r>
    </w:p>
    <w:p w14:paraId="36D623F4" w14:textId="76A05B54" w:rsidR="00C366D4" w:rsidRDefault="00EE6B90" w:rsidP="00045F29">
      <w:pPr>
        <w:spacing w:line="360" w:lineRule="auto"/>
      </w:pPr>
      <w:r>
        <w:t xml:space="preserve">The theorizing in this paper </w:t>
      </w:r>
      <w:r w:rsidR="00DF4E28">
        <w:t xml:space="preserve">is middle-ranged; it is </w:t>
      </w:r>
      <w:r w:rsidR="00D643AA">
        <w:t>specific enough to generate testable hypotheses but general</w:t>
      </w:r>
      <w:r w:rsidR="00794AD6">
        <w:t>izable</w:t>
      </w:r>
      <w:r w:rsidR="00D643AA">
        <w:t xml:space="preserve"> enough to apply across cases</w:t>
      </w:r>
      <w:r w:rsidR="000A6F87">
        <w:t xml:space="preserve">; a summary of insights is presented in table </w:t>
      </w:r>
      <w:r w:rsidR="001768D6">
        <w:t>4</w:t>
      </w:r>
      <w:r w:rsidR="00E03790">
        <w:t xml:space="preserve">. </w:t>
      </w:r>
      <w:r w:rsidR="00C17EA8">
        <w:t>Our PT</w:t>
      </w:r>
      <w:r w:rsidR="009F306D">
        <w:t xml:space="preserve"> provides insight for CPT educators</w:t>
      </w:r>
      <w:r w:rsidR="00D22F86">
        <w:t xml:space="preserve"> planning or evaluating related educational interventions in a subject described as an ‘educational </w:t>
      </w:r>
      <w:r w:rsidR="00CC53E1">
        <w:t xml:space="preserve">imperative’ </w:t>
      </w:r>
      <w:r w:rsidR="00AE394A">
        <w:t xml:space="preserve">but inconsistently covered in undergraduate curricula </w:t>
      </w:r>
      <w:r w:rsidR="00B94EE6">
        <w:fldChar w:fldCharType="begin">
          <w:fldData xml:space="preserve">PEVuZE5vdGU+PENpdGU+PEF1dGhvcj5CYXJuZXR0PC9BdXRob3I+PFllYXI+MjAyMTwvWWVhcj48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</w:fldData>
        </w:fldChar>
      </w:r>
      <w:r w:rsidR="00BF5503">
        <w:instrText xml:space="preserve"> ADDIN EN.CITE </w:instrText>
      </w:r>
      <w:r w:rsidR="00BF5503">
        <w:fldChar w:fldCharType="begin">
          <w:fldData xml:space="preserve">PEVuZE5vdGU+PENpdGU+PEF1dGhvcj5CYXJuZXR0PC9BdXRob3I+PFllYXI+MjAyMTwvWWVhcj48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</w:fldData>
        </w:fldChar>
      </w:r>
      <w:r w:rsidR="00BF5503">
        <w:instrText xml:space="preserve"> ADDIN EN.CITE.DATA </w:instrText>
      </w:r>
      <w:r w:rsidR="00BF5503">
        <w:fldChar w:fldCharType="end"/>
      </w:r>
      <w:r w:rsidR="00B94EE6">
        <w:fldChar w:fldCharType="separate"/>
      </w:r>
      <w:r w:rsidR="00BF5503">
        <w:rPr>
          <w:noProof/>
        </w:rPr>
        <w:t>(12, 32)</w:t>
      </w:r>
      <w:r w:rsidR="00B94EE6">
        <w:fldChar w:fldCharType="end"/>
      </w:r>
      <w:r w:rsidR="00BC3744">
        <w:t xml:space="preserve">. </w:t>
      </w:r>
      <w:r w:rsidR="006671C7">
        <w:t xml:space="preserve">The PT may also provide insight </w:t>
      </w:r>
      <w:r w:rsidR="00C058D9">
        <w:t>to educators outside</w:t>
      </w:r>
      <w:r w:rsidR="007C7158">
        <w:t xml:space="preserve"> the CPT curriculum wishing to </w:t>
      </w:r>
      <w:r w:rsidR="007D024D">
        <w:t xml:space="preserve">gain a greater understanding of the </w:t>
      </w:r>
      <w:r w:rsidR="007D024D">
        <w:lastRenderedPageBreak/>
        <w:t>contexts and mechanisms potentially at play in educational interventions</w:t>
      </w:r>
      <w:r w:rsidR="00673402">
        <w:t xml:space="preserve"> aiming to integrate the biomedical and interpretive approaches to illness.</w:t>
      </w:r>
    </w:p>
    <w:p w14:paraId="3DC1ABAB" w14:textId="77777777" w:rsidR="00B65C37" w:rsidRDefault="00B65C37" w:rsidP="003D028B">
      <w:pPr>
        <w:spacing w:line="360" w:lineRule="auto"/>
        <w:ind w:firstLine="0"/>
      </w:pPr>
    </w:p>
    <w:p w14:paraId="7287A24E" w14:textId="0AFD479C" w:rsidR="00227D0C" w:rsidRDefault="00227D0C" w:rsidP="00227D0C">
      <w:pPr>
        <w:pStyle w:val="Caption"/>
        <w:keepNext/>
        <w:ind w:firstLine="0"/>
      </w:pPr>
      <w:r>
        <w:t xml:space="preserve">Table </w:t>
      </w:r>
      <w:r>
        <w:fldChar w:fldCharType="begin"/>
      </w:r>
      <w:r>
        <w:instrText xml:space="preserve"> SEQ Table \* ARABIC </w:instrText>
      </w:r>
      <w:r>
        <w:fldChar w:fldCharType="separate"/>
      </w:r>
      <w:r>
        <w:rPr>
          <w:noProof/>
        </w:rPr>
        <w:t>4</w:t>
      </w:r>
      <w:r>
        <w:fldChar w:fldCharType="end"/>
      </w:r>
      <w:r>
        <w:t>: A summary of</w:t>
      </w:r>
      <w:r w:rsidR="00830868">
        <w:t xml:space="preserve"> transferable</w:t>
      </w:r>
      <w:r>
        <w:t xml:space="preserve"> insights resulting from this review.</w:t>
      </w:r>
    </w:p>
    <w:tbl>
      <w:tblPr>
        <w:tblStyle w:val="PlainTable3"/>
        <w:tblW w:w="9072" w:type="dxa"/>
        <w:tblLook w:val="04A0" w:firstRow="1" w:lastRow="0" w:firstColumn="1" w:lastColumn="0" w:noHBand="0" w:noVBand="1"/>
      </w:tblPr>
      <w:tblGrid>
        <w:gridCol w:w="9072"/>
      </w:tblGrid>
      <w:tr w:rsidR="00CB28D6" w14:paraId="0F27BC36" w14:textId="77777777" w:rsidTr="00211F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2" w:type="dxa"/>
          </w:tcPr>
          <w:p w14:paraId="60AE05F7" w14:textId="271F7CEC" w:rsidR="00CB28D6" w:rsidRDefault="00880862" w:rsidP="008B7EEF">
            <w:pPr>
              <w:spacing w:line="360" w:lineRule="auto"/>
              <w:ind w:firstLine="0"/>
            </w:pPr>
            <w:r>
              <w:t>Insight</w:t>
            </w:r>
          </w:p>
        </w:tc>
      </w:tr>
      <w:tr w:rsidR="00CB28D6" w14:paraId="34ECB95C" w14:textId="77777777" w:rsidTr="0021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14:paraId="411FD309" w14:textId="5D247F30" w:rsidR="006419B3" w:rsidRDefault="00A93E1D" w:rsidP="00E560A6">
            <w:pPr>
              <w:pStyle w:val="ListParagraph"/>
              <w:numPr>
                <w:ilvl w:val="0"/>
                <w:numId w:val="2"/>
              </w:numPr>
              <w:spacing w:line="360" w:lineRule="auto"/>
              <w:rPr>
                <w:b w:val="0"/>
                <w:bCs w:val="0"/>
              </w:rPr>
            </w:pPr>
            <w:r>
              <w:rPr>
                <w:caps w:val="0"/>
              </w:rPr>
              <w:t xml:space="preserve">Medicines </w:t>
            </w:r>
            <w:proofErr w:type="spellStart"/>
            <w:r>
              <w:rPr>
                <w:caps w:val="0"/>
              </w:rPr>
              <w:t>optimisation</w:t>
            </w:r>
            <w:proofErr w:type="spellEnd"/>
            <w:r w:rsidR="007100CC">
              <w:rPr>
                <w:caps w:val="0"/>
              </w:rPr>
              <w:t xml:space="preserve"> </w:t>
            </w:r>
            <w:r w:rsidR="00B57353">
              <w:rPr>
                <w:caps w:val="0"/>
              </w:rPr>
              <w:t xml:space="preserve">(MO) </w:t>
            </w:r>
            <w:r w:rsidR="007100CC">
              <w:rPr>
                <w:caps w:val="0"/>
              </w:rPr>
              <w:t xml:space="preserve">educational </w:t>
            </w:r>
            <w:proofErr w:type="spellStart"/>
            <w:r w:rsidR="007100CC">
              <w:rPr>
                <w:caps w:val="0"/>
              </w:rPr>
              <w:t>programmes</w:t>
            </w:r>
            <w:proofErr w:type="spellEnd"/>
            <w:r w:rsidR="007100CC">
              <w:rPr>
                <w:caps w:val="0"/>
              </w:rPr>
              <w:t xml:space="preserve"> </w:t>
            </w:r>
            <w:r>
              <w:rPr>
                <w:caps w:val="0"/>
              </w:rPr>
              <w:t xml:space="preserve">can be considered exemplars </w:t>
            </w:r>
            <w:r w:rsidR="00211FEF">
              <w:rPr>
                <w:caps w:val="0"/>
              </w:rPr>
              <w:t xml:space="preserve">of the everyday, practical integration of the biomedical and interpretive </w:t>
            </w:r>
            <w:r w:rsidR="003C1324">
              <w:rPr>
                <w:caps w:val="0"/>
              </w:rPr>
              <w:t>perspectives on illness</w:t>
            </w:r>
            <w:r w:rsidR="00EB29DD">
              <w:rPr>
                <w:caps w:val="0"/>
              </w:rPr>
              <w:t xml:space="preserve">. </w:t>
            </w:r>
          </w:p>
          <w:p w14:paraId="18A89BFF" w14:textId="4F6D9D37" w:rsidR="00CB28D6" w:rsidRPr="00221907" w:rsidRDefault="00EB29DD" w:rsidP="006419B3">
            <w:pPr>
              <w:pStyle w:val="ListParagraph"/>
              <w:spacing w:line="360" w:lineRule="auto"/>
              <w:ind w:firstLine="0"/>
              <w:rPr>
                <w:b w:val="0"/>
                <w:bCs w:val="0"/>
              </w:rPr>
            </w:pPr>
            <w:r w:rsidRPr="00221907">
              <w:rPr>
                <w:b w:val="0"/>
                <w:bCs w:val="0"/>
                <w:caps w:val="0"/>
              </w:rPr>
              <w:t>They are ideal settings in which to</w:t>
            </w:r>
            <w:r w:rsidR="00DF6E6F">
              <w:rPr>
                <w:b w:val="0"/>
                <w:bCs w:val="0"/>
                <w:caps w:val="0"/>
              </w:rPr>
              <w:t xml:space="preserve"> explore</w:t>
            </w:r>
            <w:r w:rsidR="001813C4" w:rsidRPr="00221907">
              <w:rPr>
                <w:b w:val="0"/>
                <w:bCs w:val="0"/>
                <w:caps w:val="0"/>
              </w:rPr>
              <w:t>:</w:t>
            </w:r>
          </w:p>
          <w:p w14:paraId="4E6BDAED" w14:textId="77777777" w:rsidR="001813C4" w:rsidRPr="00221907" w:rsidRDefault="001813C4" w:rsidP="001813C4">
            <w:pPr>
              <w:pStyle w:val="ListParagraph"/>
              <w:numPr>
                <w:ilvl w:val="0"/>
                <w:numId w:val="3"/>
              </w:numPr>
              <w:spacing w:line="360" w:lineRule="auto"/>
              <w:rPr>
                <w:b w:val="0"/>
                <w:bCs w:val="0"/>
              </w:rPr>
            </w:pPr>
            <w:r w:rsidRPr="00221907">
              <w:rPr>
                <w:b w:val="0"/>
                <w:bCs w:val="0"/>
                <w:caps w:val="0"/>
              </w:rPr>
              <w:t>Skills in shared decision-making</w:t>
            </w:r>
          </w:p>
          <w:p w14:paraId="16D132F9" w14:textId="49E09A09" w:rsidR="008206C8" w:rsidRPr="00221907" w:rsidRDefault="00221907" w:rsidP="001813C4">
            <w:pPr>
              <w:pStyle w:val="ListParagraph"/>
              <w:numPr>
                <w:ilvl w:val="0"/>
                <w:numId w:val="3"/>
              </w:numPr>
              <w:spacing w:line="360" w:lineRule="auto"/>
              <w:rPr>
                <w:b w:val="0"/>
                <w:bCs w:val="0"/>
              </w:rPr>
            </w:pPr>
            <w:r w:rsidRPr="00221907">
              <w:rPr>
                <w:b w:val="0"/>
                <w:bCs w:val="0"/>
                <w:caps w:val="0"/>
              </w:rPr>
              <w:t>A generalist approach to medicine</w:t>
            </w:r>
            <w:r w:rsidR="00A20A6E">
              <w:rPr>
                <w:b w:val="0"/>
                <w:bCs w:val="0"/>
                <w:caps w:val="0"/>
              </w:rPr>
              <w:t xml:space="preserve"> and medicines</w:t>
            </w:r>
          </w:p>
          <w:p w14:paraId="1061C899" w14:textId="09679756" w:rsidR="008206C8" w:rsidRPr="00221907" w:rsidRDefault="00221907" w:rsidP="001813C4">
            <w:pPr>
              <w:pStyle w:val="ListParagraph"/>
              <w:numPr>
                <w:ilvl w:val="0"/>
                <w:numId w:val="3"/>
              </w:numPr>
              <w:spacing w:line="360" w:lineRule="auto"/>
              <w:rPr>
                <w:b w:val="0"/>
                <w:bCs w:val="0"/>
              </w:rPr>
            </w:pPr>
            <w:r w:rsidRPr="00221907">
              <w:rPr>
                <w:b w:val="0"/>
                <w:bCs w:val="0"/>
                <w:caps w:val="0"/>
              </w:rPr>
              <w:t>Person centered consultation models</w:t>
            </w:r>
          </w:p>
          <w:p w14:paraId="06DBAF9C" w14:textId="0FF7ADBF" w:rsidR="00F8014D" w:rsidRPr="00293C42" w:rsidRDefault="00221907" w:rsidP="00293C42">
            <w:pPr>
              <w:spacing w:line="360" w:lineRule="auto"/>
              <w:ind w:left="720" w:firstLine="0"/>
            </w:pPr>
            <w:r w:rsidRPr="00221907">
              <w:rPr>
                <w:b w:val="0"/>
                <w:bCs w:val="0"/>
                <w:caps w:val="0"/>
              </w:rPr>
              <w:t>This property may be used to leverage resources towards the delivery of this education.</w:t>
            </w:r>
          </w:p>
        </w:tc>
      </w:tr>
      <w:tr w:rsidR="00CB28D6" w14:paraId="1FCCDBD6" w14:textId="77777777" w:rsidTr="00211FEF">
        <w:tc>
          <w:tcPr>
            <w:cnfStyle w:val="001000000000" w:firstRow="0" w:lastRow="0" w:firstColumn="1" w:lastColumn="0" w:oddVBand="0" w:evenVBand="0" w:oddHBand="0" w:evenHBand="0" w:firstRowFirstColumn="0" w:firstRowLastColumn="0" w:lastRowFirstColumn="0" w:lastRowLastColumn="0"/>
            <w:tcW w:w="9072" w:type="dxa"/>
          </w:tcPr>
          <w:p w14:paraId="74F7DCB1" w14:textId="4B2B3C50" w:rsidR="00CB28D6" w:rsidRPr="00AB0B9A" w:rsidRDefault="00A0282B" w:rsidP="002626F9">
            <w:pPr>
              <w:pStyle w:val="ListParagraph"/>
              <w:numPr>
                <w:ilvl w:val="0"/>
                <w:numId w:val="2"/>
              </w:numPr>
              <w:spacing w:line="360" w:lineRule="auto"/>
            </w:pPr>
            <w:r>
              <w:rPr>
                <w:caps w:val="0"/>
              </w:rPr>
              <w:t>M</w:t>
            </w:r>
            <w:r w:rsidR="00B57353">
              <w:rPr>
                <w:caps w:val="0"/>
              </w:rPr>
              <w:t>O</w:t>
            </w:r>
            <w:r>
              <w:rPr>
                <w:caps w:val="0"/>
              </w:rPr>
              <w:t xml:space="preserve"> educational programmes</w:t>
            </w:r>
            <w:r w:rsidR="000D70C9">
              <w:rPr>
                <w:caps w:val="0"/>
              </w:rPr>
              <w:t xml:space="preserve"> are an ideal setting for interprofessional learning </w:t>
            </w:r>
            <w:r w:rsidR="006419B3">
              <w:rPr>
                <w:caps w:val="0"/>
              </w:rPr>
              <w:t>and collaboration.</w:t>
            </w:r>
          </w:p>
          <w:p w14:paraId="3EAD7777" w14:textId="11AF9785" w:rsidR="00AB0B9A" w:rsidRPr="00484EB4" w:rsidRDefault="00535D28" w:rsidP="00AB0B9A">
            <w:pPr>
              <w:pStyle w:val="ListParagraph"/>
              <w:numPr>
                <w:ilvl w:val="0"/>
                <w:numId w:val="3"/>
              </w:numPr>
              <w:spacing w:line="360" w:lineRule="auto"/>
              <w:rPr>
                <w:b w:val="0"/>
                <w:bCs w:val="0"/>
              </w:rPr>
            </w:pPr>
            <w:r w:rsidRPr="00484EB4">
              <w:rPr>
                <w:b w:val="0"/>
                <w:bCs w:val="0"/>
                <w:caps w:val="0"/>
              </w:rPr>
              <w:t>To</w:t>
            </w:r>
            <w:r w:rsidR="00484EB4" w:rsidRPr="00484EB4">
              <w:rPr>
                <w:b w:val="0"/>
                <w:bCs w:val="0"/>
                <w:caps w:val="0"/>
              </w:rPr>
              <w:t xml:space="preserve"> boost engagement</w:t>
            </w:r>
            <w:r w:rsidR="00126A9C">
              <w:rPr>
                <w:b w:val="0"/>
                <w:bCs w:val="0"/>
                <w:caps w:val="0"/>
              </w:rPr>
              <w:t>,</w:t>
            </w:r>
            <w:r w:rsidR="00484EB4">
              <w:t xml:space="preserve"> </w:t>
            </w:r>
            <w:r w:rsidR="00484EB4" w:rsidRPr="00484EB4">
              <w:rPr>
                <w:b w:val="0"/>
                <w:bCs w:val="0"/>
                <w:caps w:val="0"/>
              </w:rPr>
              <w:t>learning outcomes can be designed to target the areas of overlap between the expected graduate competencies of the respective professional groups</w:t>
            </w:r>
            <w:r w:rsidR="00126A9C">
              <w:rPr>
                <w:b w:val="0"/>
                <w:bCs w:val="0"/>
                <w:caps w:val="0"/>
              </w:rPr>
              <w:t>.</w:t>
            </w:r>
          </w:p>
        </w:tc>
      </w:tr>
      <w:tr w:rsidR="00CB28D6" w14:paraId="5E3E576D" w14:textId="77777777" w:rsidTr="0021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14:paraId="3BB307C8" w14:textId="6DA6BE34" w:rsidR="00CB28D6" w:rsidRPr="00C85F23" w:rsidRDefault="004B2CBA" w:rsidP="00C85F23">
            <w:pPr>
              <w:pStyle w:val="ListParagraph"/>
              <w:numPr>
                <w:ilvl w:val="0"/>
                <w:numId w:val="2"/>
              </w:numPr>
              <w:spacing w:line="360" w:lineRule="auto"/>
            </w:pPr>
            <w:r>
              <w:rPr>
                <w:caps w:val="0"/>
              </w:rPr>
              <w:t>M</w:t>
            </w:r>
            <w:r w:rsidR="007837E6">
              <w:rPr>
                <w:caps w:val="0"/>
              </w:rPr>
              <w:t>O</w:t>
            </w:r>
            <w:r>
              <w:rPr>
                <w:caps w:val="0"/>
              </w:rPr>
              <w:t xml:space="preserve"> educational programmes are likely to be better engaged with by learners and faculty </w:t>
            </w:r>
            <w:r w:rsidR="00E972B4">
              <w:rPr>
                <w:caps w:val="0"/>
              </w:rPr>
              <w:t xml:space="preserve">if they align with the principles and culture experienced in the rest of the medical </w:t>
            </w:r>
            <w:r w:rsidR="00047267">
              <w:rPr>
                <w:caps w:val="0"/>
              </w:rPr>
              <w:t>curriculum and in the workplace.</w:t>
            </w:r>
          </w:p>
        </w:tc>
      </w:tr>
      <w:tr w:rsidR="00CB28D6" w14:paraId="5EF7E6A8" w14:textId="77777777" w:rsidTr="00211FEF">
        <w:tc>
          <w:tcPr>
            <w:cnfStyle w:val="001000000000" w:firstRow="0" w:lastRow="0" w:firstColumn="1" w:lastColumn="0" w:oddVBand="0" w:evenVBand="0" w:oddHBand="0" w:evenHBand="0" w:firstRowFirstColumn="0" w:firstRowLastColumn="0" w:lastRowFirstColumn="0" w:lastRowLastColumn="0"/>
            <w:tcW w:w="9072" w:type="dxa"/>
          </w:tcPr>
          <w:p w14:paraId="028DA5D3" w14:textId="5284C6C5" w:rsidR="00CB28D6" w:rsidRPr="008F2A9D" w:rsidRDefault="00BB7E0A" w:rsidP="00047267">
            <w:pPr>
              <w:pStyle w:val="ListParagraph"/>
              <w:numPr>
                <w:ilvl w:val="0"/>
                <w:numId w:val="2"/>
              </w:numPr>
              <w:spacing w:line="360" w:lineRule="auto"/>
            </w:pPr>
            <w:r>
              <w:rPr>
                <w:caps w:val="0"/>
              </w:rPr>
              <w:t xml:space="preserve">Perceptions of the value of </w:t>
            </w:r>
            <w:r w:rsidR="007837E6">
              <w:rPr>
                <w:caps w:val="0"/>
              </w:rPr>
              <w:t>MO</w:t>
            </w:r>
            <w:r>
              <w:rPr>
                <w:caps w:val="0"/>
              </w:rPr>
              <w:t xml:space="preserve"> drive its </w:t>
            </w:r>
            <w:proofErr w:type="spellStart"/>
            <w:r>
              <w:rPr>
                <w:caps w:val="0"/>
              </w:rPr>
              <w:t>prioritisation</w:t>
            </w:r>
            <w:proofErr w:type="spellEnd"/>
            <w:r>
              <w:rPr>
                <w:caps w:val="0"/>
              </w:rPr>
              <w:t xml:space="preserve"> and the resources learners allocate to engage with the subject</w:t>
            </w:r>
            <w:r w:rsidR="008F2A9D">
              <w:t xml:space="preserve">. </w:t>
            </w:r>
          </w:p>
          <w:p w14:paraId="2EF63B9A" w14:textId="6B05ED3C" w:rsidR="008F2A9D" w:rsidRPr="00BB7E0A" w:rsidRDefault="00BB7E0A" w:rsidP="008F2A9D">
            <w:pPr>
              <w:pStyle w:val="ListParagraph"/>
              <w:spacing w:line="360" w:lineRule="auto"/>
              <w:ind w:firstLine="0"/>
              <w:rPr>
                <w:b w:val="0"/>
                <w:bCs w:val="0"/>
                <w:caps w:val="0"/>
              </w:rPr>
            </w:pPr>
            <w:r w:rsidRPr="00BB7E0A">
              <w:rPr>
                <w:b w:val="0"/>
                <w:bCs w:val="0"/>
                <w:caps w:val="0"/>
              </w:rPr>
              <w:t xml:space="preserve">Factors that can promote the </w:t>
            </w:r>
            <w:r w:rsidR="00C40FEA">
              <w:rPr>
                <w:b w:val="0"/>
                <w:bCs w:val="0"/>
                <w:caps w:val="0"/>
              </w:rPr>
              <w:t>learner</w:t>
            </w:r>
            <w:r w:rsidR="0052553C">
              <w:rPr>
                <w:b w:val="0"/>
                <w:bCs w:val="0"/>
                <w:caps w:val="0"/>
              </w:rPr>
              <w:t xml:space="preserve">’s </w:t>
            </w:r>
            <w:r w:rsidRPr="00BB7E0A">
              <w:rPr>
                <w:b w:val="0"/>
                <w:bCs w:val="0"/>
                <w:caps w:val="0"/>
              </w:rPr>
              <w:t xml:space="preserve">perception of value in </w:t>
            </w:r>
            <w:r w:rsidR="007837E6">
              <w:rPr>
                <w:b w:val="0"/>
                <w:bCs w:val="0"/>
                <w:caps w:val="0"/>
              </w:rPr>
              <w:t>MO</w:t>
            </w:r>
            <w:r w:rsidRPr="00BB7E0A">
              <w:rPr>
                <w:b w:val="0"/>
                <w:bCs w:val="0"/>
                <w:caps w:val="0"/>
              </w:rPr>
              <w:t xml:space="preserve"> are</w:t>
            </w:r>
            <w:r w:rsidR="00A92097" w:rsidRPr="00BB7E0A">
              <w:rPr>
                <w:b w:val="0"/>
                <w:bCs w:val="0"/>
              </w:rPr>
              <w:t>:</w:t>
            </w:r>
          </w:p>
          <w:p w14:paraId="0657CB54" w14:textId="48631A16" w:rsidR="00A92097" w:rsidRPr="00BB7E0A" w:rsidRDefault="00BB7E0A" w:rsidP="00A92097">
            <w:pPr>
              <w:pStyle w:val="ListParagraph"/>
              <w:numPr>
                <w:ilvl w:val="0"/>
                <w:numId w:val="3"/>
              </w:numPr>
              <w:spacing w:line="360" w:lineRule="auto"/>
              <w:rPr>
                <w:b w:val="0"/>
                <w:bCs w:val="0"/>
              </w:rPr>
            </w:pPr>
            <w:r w:rsidRPr="00BB7E0A">
              <w:rPr>
                <w:b w:val="0"/>
                <w:bCs w:val="0"/>
                <w:caps w:val="0"/>
              </w:rPr>
              <w:t>Its meaningful inclusion within summative assessments</w:t>
            </w:r>
          </w:p>
          <w:p w14:paraId="1DEF0953" w14:textId="1E651DC1" w:rsidR="00A92097" w:rsidRPr="00BB7E0A" w:rsidRDefault="00BB7E0A" w:rsidP="00A92097">
            <w:pPr>
              <w:pStyle w:val="ListParagraph"/>
              <w:numPr>
                <w:ilvl w:val="0"/>
                <w:numId w:val="3"/>
              </w:numPr>
              <w:spacing w:line="360" w:lineRule="auto"/>
              <w:rPr>
                <w:b w:val="0"/>
                <w:bCs w:val="0"/>
              </w:rPr>
            </w:pPr>
            <w:r w:rsidRPr="00BB7E0A">
              <w:rPr>
                <w:b w:val="0"/>
                <w:bCs w:val="0"/>
                <w:caps w:val="0"/>
              </w:rPr>
              <w:t>The learner</w:t>
            </w:r>
            <w:r w:rsidR="00D73C2D" w:rsidRPr="00BB7E0A">
              <w:rPr>
                <w:b w:val="0"/>
                <w:bCs w:val="0"/>
              </w:rPr>
              <w:t>’</w:t>
            </w:r>
            <w:r w:rsidRPr="00BB7E0A">
              <w:rPr>
                <w:b w:val="0"/>
                <w:bCs w:val="0"/>
                <w:caps w:val="0"/>
              </w:rPr>
              <w:t xml:space="preserve">s appreciation of their professional role and responsibility in </w:t>
            </w:r>
            <w:r w:rsidR="007837E6">
              <w:rPr>
                <w:b w:val="0"/>
                <w:bCs w:val="0"/>
                <w:caps w:val="0"/>
              </w:rPr>
              <w:t>MO</w:t>
            </w:r>
          </w:p>
          <w:p w14:paraId="384C3772" w14:textId="7EBC569B" w:rsidR="00F13F79" w:rsidRPr="00047267" w:rsidRDefault="00BB7E0A" w:rsidP="00A92097">
            <w:pPr>
              <w:pStyle w:val="ListParagraph"/>
              <w:numPr>
                <w:ilvl w:val="0"/>
                <w:numId w:val="3"/>
              </w:numPr>
              <w:spacing w:line="360" w:lineRule="auto"/>
            </w:pPr>
            <w:r w:rsidRPr="00BB7E0A">
              <w:rPr>
                <w:b w:val="0"/>
                <w:bCs w:val="0"/>
                <w:caps w:val="0"/>
              </w:rPr>
              <w:t xml:space="preserve">The resources </w:t>
            </w:r>
            <w:r w:rsidR="00BF11D6">
              <w:rPr>
                <w:b w:val="0"/>
                <w:bCs w:val="0"/>
                <w:caps w:val="0"/>
              </w:rPr>
              <w:t xml:space="preserve">(time, clinical placement development) </w:t>
            </w:r>
            <w:r w:rsidRPr="00BB7E0A">
              <w:rPr>
                <w:b w:val="0"/>
                <w:bCs w:val="0"/>
                <w:caps w:val="0"/>
              </w:rPr>
              <w:t>allocated towards delivering the education</w:t>
            </w:r>
            <w:r w:rsidR="001B7601">
              <w:rPr>
                <w:b w:val="0"/>
                <w:bCs w:val="0"/>
                <w:caps w:val="0"/>
              </w:rPr>
              <w:t>.</w:t>
            </w:r>
          </w:p>
        </w:tc>
      </w:tr>
      <w:tr w:rsidR="00CB28D6" w14:paraId="614B8D23" w14:textId="77777777" w:rsidTr="0021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14:paraId="788DBDCA" w14:textId="74AED08B" w:rsidR="00CB28D6" w:rsidRPr="00E35C91" w:rsidRDefault="00894BBA" w:rsidP="001B7601">
            <w:pPr>
              <w:pStyle w:val="ListParagraph"/>
              <w:numPr>
                <w:ilvl w:val="0"/>
                <w:numId w:val="2"/>
              </w:numPr>
              <w:spacing w:line="360" w:lineRule="auto"/>
            </w:pPr>
            <w:r>
              <w:rPr>
                <w:caps w:val="0"/>
              </w:rPr>
              <w:t>Feedback in small interprofessional groups with continuity is a key intervention element in MO programmes</w:t>
            </w:r>
            <w:r w:rsidR="00E708E9">
              <w:rPr>
                <w:caps w:val="0"/>
              </w:rPr>
              <w:t>.</w:t>
            </w:r>
          </w:p>
          <w:p w14:paraId="4CB89C28" w14:textId="3ADBB0F0" w:rsidR="00E35C91" w:rsidRPr="00894BBA" w:rsidRDefault="00894BBA" w:rsidP="00E35C91">
            <w:pPr>
              <w:pStyle w:val="ListParagraph"/>
              <w:numPr>
                <w:ilvl w:val="0"/>
                <w:numId w:val="3"/>
              </w:numPr>
              <w:spacing w:line="360" w:lineRule="auto"/>
              <w:rPr>
                <w:b w:val="0"/>
                <w:bCs w:val="0"/>
              </w:rPr>
            </w:pPr>
            <w:r w:rsidRPr="00894BBA">
              <w:rPr>
                <w:b w:val="0"/>
                <w:bCs w:val="0"/>
                <w:caps w:val="0"/>
              </w:rPr>
              <w:lastRenderedPageBreak/>
              <w:t>It may promote self-efficacy through the perception of headspace, clarity in interprofessional roles and the provision of varied perspectives for appreciation of the patient as a whole person in context.</w:t>
            </w:r>
          </w:p>
        </w:tc>
      </w:tr>
    </w:tbl>
    <w:p w14:paraId="69A0A148" w14:textId="77777777" w:rsidR="00313AC4" w:rsidRDefault="00313AC4" w:rsidP="008B7EEF">
      <w:pPr>
        <w:spacing w:line="360" w:lineRule="auto"/>
      </w:pPr>
    </w:p>
    <w:p w14:paraId="78D9FF68" w14:textId="54C1E6FD" w:rsidR="00D727C8" w:rsidRDefault="008929D9" w:rsidP="008929D9">
      <w:pPr>
        <w:pStyle w:val="Heading3"/>
      </w:pPr>
      <w:r>
        <w:t>Comparison with existing literature</w:t>
      </w:r>
    </w:p>
    <w:p w14:paraId="19D50A41" w14:textId="174E7749" w:rsidR="00520F30" w:rsidRDefault="006E2669" w:rsidP="00520F30">
      <w:pPr>
        <w:spacing w:line="360" w:lineRule="auto"/>
      </w:pPr>
      <w:r>
        <w:t xml:space="preserve">There </w:t>
      </w:r>
      <w:r w:rsidR="00C9298B">
        <w:t>are no</w:t>
      </w:r>
      <w:r>
        <w:t xml:space="preserve"> </w:t>
      </w:r>
      <w:r w:rsidR="007F0107">
        <w:t>published</w:t>
      </w:r>
      <w:r>
        <w:t xml:space="preserve"> </w:t>
      </w:r>
      <w:r w:rsidR="00C9298B">
        <w:t xml:space="preserve">reviews </w:t>
      </w:r>
      <w:r w:rsidR="0012299B">
        <w:t>focused</w:t>
      </w:r>
      <w:r>
        <w:t xml:space="preserve"> on the teaching of </w:t>
      </w:r>
      <w:r w:rsidR="0012299B">
        <w:t xml:space="preserve">MO </w:t>
      </w:r>
      <w:r>
        <w:t>or deprescribing skills to undergraduates</w:t>
      </w:r>
      <w:r w:rsidR="00E92274">
        <w:t xml:space="preserve"> to allow direct comparison with our review</w:t>
      </w:r>
      <w:r>
        <w:t xml:space="preserve">. </w:t>
      </w:r>
      <w:r w:rsidR="00722D7A">
        <w:t>However, t</w:t>
      </w:r>
      <w:r w:rsidR="00520F30">
        <w:t xml:space="preserve">he work of this review is aligned with realist reviews in the related fields of deprescribing clinical practice and person-centered care education </w:t>
      </w:r>
      <w:r w:rsidR="00520F30">
        <w:fldChar w:fldCharType="begin">
          <w:fldData xml:space="preserve">PEVuZE5vdGU+PENpdGU+PEF1dGhvcj5CYW5zYWw8L0F1dGhvcj48WWVhcj4yMDIyPC9ZZWFyPjxS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</w:fldData>
        </w:fldChar>
      </w:r>
      <w:r w:rsidR="00BF5503">
        <w:instrText xml:space="preserve"> ADDIN EN.CITE </w:instrText>
      </w:r>
      <w:r w:rsidR="00BF5503">
        <w:fldChar w:fldCharType="begin">
          <w:fldData xml:space="preserve">PEVuZE5vdGU+PENpdGU+PEF1dGhvcj5CYW5zYWw8L0F1dGhvcj48WWVhcj4yMDIyPC9ZZWFyPjxS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</w:fldData>
        </w:fldChar>
      </w:r>
      <w:r w:rsidR="00BF5503">
        <w:instrText xml:space="preserve"> ADDIN EN.CITE.DATA </w:instrText>
      </w:r>
      <w:r w:rsidR="00BF5503">
        <w:fldChar w:fldCharType="end"/>
      </w:r>
      <w:r w:rsidR="00520F30">
        <w:fldChar w:fldCharType="separate"/>
      </w:r>
      <w:r w:rsidR="00BF5503">
        <w:rPr>
          <w:noProof/>
        </w:rPr>
        <w:t>(7, 28)</w:t>
      </w:r>
      <w:r w:rsidR="00520F30">
        <w:fldChar w:fldCharType="end"/>
      </w:r>
      <w:r w:rsidR="00520F30">
        <w:t xml:space="preserve">. </w:t>
      </w:r>
      <w:r w:rsidR="006660BC">
        <w:t>L</w:t>
      </w:r>
      <w:r w:rsidR="00520F30">
        <w:t>inks have been made explicit in the presentation of results</w:t>
      </w:r>
      <w:r w:rsidR="00BF7A2D">
        <w:t xml:space="preserve"> for the benefit of </w:t>
      </w:r>
      <w:r w:rsidR="00EE4BD8">
        <w:t xml:space="preserve">the </w:t>
      </w:r>
      <w:r w:rsidR="00BF7A2D">
        <w:t>external validity</w:t>
      </w:r>
      <w:r w:rsidR="00520F30">
        <w:t xml:space="preserve"> of </w:t>
      </w:r>
      <w:r w:rsidR="006B041E">
        <w:t>our</w:t>
      </w:r>
      <w:r w:rsidR="00520F30">
        <w:t xml:space="preserve"> work</w:t>
      </w:r>
      <w:r w:rsidR="004E069F">
        <w:t xml:space="preserve"> </w:t>
      </w:r>
      <w:r w:rsidR="00CF2686">
        <w:fldChar w:fldCharType="begin"/>
      </w:r>
      <w:r w:rsidR="00BF5503">
        <w:instrText xml:space="preserve"> ADDIN EN.CITE &lt;EndNote&gt;&lt;Cite&gt;&lt;Author&gt;Bansal&lt;/Author&gt;&lt;Year&gt;2022&lt;/Year&gt;&lt;RecNum&gt;4679&lt;/RecNum&gt;&lt;DisplayText&gt;(7, 70)&lt;/DisplayText&gt;&lt;record&gt;&lt;rec-number&gt;4679&lt;/rec-number&gt;&lt;foreign-keys&gt;&lt;key app="EN" db-id="0dzxez9tl9feaaesrz6x9vfydsvadv05edta" timestamp="1707150428"&gt;4679&lt;/key&gt;&lt;/foreign-keys&gt;&lt;ref-type name="Journal Article"&gt;17&lt;/ref-type&gt;&lt;contributors&gt;&lt;authors&gt;&lt;author&gt;Bansal, Aarti&lt;/author&gt;&lt;author&gt;Greenley, Sarah&lt;/author&gt;&lt;author&gt;Mitchell, Caroline&lt;/author&gt;&lt;author&gt;Park, Sophie&lt;/author&gt;&lt;author&gt;Shearn, Katie&lt;/author&gt;&lt;author&gt;Reeve, Joanne&lt;/author&gt;&lt;/authors&gt;&lt;/contributors&gt;&lt;titles&gt;&lt;title&gt;Optimising planned medical education strategies to develop learners&amp;apos; person‐centredness: A realist review&lt;/title&gt;&lt;secondary-title&gt;Medical Education&lt;/secondary-title&gt;&lt;/titles&gt;&lt;periodical&gt;&lt;full-title&gt;Medical education&lt;/full-title&gt;&lt;/periodical&gt;&lt;pages&gt;489-503&lt;/pages&gt;&lt;volume&gt;56&lt;/volume&gt;&lt;number&gt;5&lt;/number&gt;&lt;dates&gt;&lt;year&gt;2022&lt;/year&gt;&lt;/dates&gt;&lt;isbn&gt;0308-0110&lt;/isbn&gt;&lt;urls&gt;&lt;/urls&gt;&lt;/record&gt;&lt;/Cite&gt;&lt;Cite&gt;&lt;Author&gt;Turk&lt;/Author&gt;&lt;Year&gt;2022&lt;/Year&gt;&lt;RecNum&gt;4683&lt;/RecNum&gt;&lt;record&gt;&lt;rec-number&gt;4683&lt;/rec-number&gt;&lt;foreign-keys&gt;&lt;key app="EN" db-id="0dzxez9tl9feaaesrz6x9vfydsvadv05edta" timestamp="1707383802"&gt;4683&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CF2686">
        <w:fldChar w:fldCharType="separate"/>
      </w:r>
      <w:r w:rsidR="00BF5503">
        <w:rPr>
          <w:noProof/>
        </w:rPr>
        <w:t>(7, 70)</w:t>
      </w:r>
      <w:r w:rsidR="00CF2686">
        <w:fldChar w:fldCharType="end"/>
      </w:r>
      <w:r w:rsidR="00520F30">
        <w:t>.</w:t>
      </w:r>
      <w:r w:rsidR="00795A66">
        <w:t xml:space="preserve"> It has also been aligned with </w:t>
      </w:r>
      <w:r w:rsidR="00BB4F9D">
        <w:t xml:space="preserve">the </w:t>
      </w:r>
      <w:r w:rsidR="0021524E">
        <w:t xml:space="preserve">activities of the </w:t>
      </w:r>
      <w:r w:rsidR="00E10A5B">
        <w:t xml:space="preserve">curricular framework for an </w:t>
      </w:r>
      <w:r w:rsidR="00BB4F9D">
        <w:t>interprofessional approach to</w:t>
      </w:r>
      <w:r w:rsidR="005A3431">
        <w:t xml:space="preserve"> deprescribing education proposed by the Farrell group </w:t>
      </w:r>
      <w:r w:rsidR="006E26BE">
        <w:fldChar w:fldCharType="begin"/>
      </w:r>
      <w:r w:rsidR="00BF5503">
        <w:instrText xml:space="preserve"> ADDIN EN.CITE &lt;EndNote&gt;&lt;Cite&gt;&lt;Author&gt;Farrell&lt;/Author&gt;&lt;Year&gt;2023&lt;/Year&gt;&lt;RecNum&gt;1102&lt;/RecNum&gt;&lt;DisplayText&gt;(33)&lt;/DisplayText&gt;&lt;record&gt;&lt;rec-number&gt;1102&lt;/rec-number&gt;&lt;foreign-keys&gt;&lt;key app="EN" db-id="0dzxez9tl9feaaesrz6x9vfydsvadv05edta" timestamp="1692190635"&gt;1102&lt;/key&gt;&lt;/foreign-keys&gt;&lt;ref-type name="Journal Article"&gt;17&lt;/ref-type&gt;&lt;contributors&gt;&lt;authors&gt;&lt;author&gt;Farrell, B.&lt;/author&gt;&lt;author&gt;Raman-Wilms, L.&lt;/author&gt;&lt;author&gt;Sadowski, C. A.&lt;/author&gt;&lt;author&gt;Mallery, L.&lt;/author&gt;&lt;author&gt;Turner, J.&lt;/author&gt;&lt;author&gt;Gagnon, C.&lt;/author&gt;&lt;author&gt;Cole, M.&lt;/author&gt;&lt;author&gt;Grill, A.&lt;/author&gt;&lt;author&gt;Isenor, J. E.&lt;/author&gt;&lt;author&gt;Mangin, D.&lt;/author&gt;&lt;author&gt;McCarthy, L. M.&lt;/author&gt;&lt;author&gt;Schuster, B.&lt;/author&gt;&lt;author&gt;Sirois, C.&lt;/author&gt;&lt;author&gt;Sun, W.&lt;/author&gt;&lt;author&gt;Upshur, R.&lt;/author&gt;&lt;/authors&gt;&lt;/contributors&gt;&lt;titles&gt;&lt;title&gt;A Proposed Curricular Framework for an Interprofessional Approach to Deprescribing&lt;/title&gt;&lt;secondary-title&gt;Medical Science Educator&lt;/secondary-title&gt;&lt;/titles&gt;&lt;periodical&gt;&lt;full-title&gt;Medical Science Educator&lt;/full-title&gt;&lt;/periodical&gt;&lt;pages&gt;551-567&lt;/pages&gt;&lt;volume&gt;33&lt;/volume&gt;&lt;number&gt;2&lt;/number&gt;&lt;keywords&gt;&lt;keyword&gt;Competency&lt;/keyword&gt;&lt;keyword&gt;Curriculum&lt;/keyword&gt;&lt;keyword&gt;Deprescribing&lt;/keyword&gt;&lt;keyword&gt;Education, medical&lt;/keyword&gt;&lt;keyword&gt;Geriatrics&lt;/keyword&gt;&lt;keyword&gt;Polypharmacy&lt;/keyword&gt;&lt;/keywords&gt;&lt;dates&gt;&lt;year&gt;2023&lt;/year&gt;&lt;/dates&gt;&lt;work-type&gt;Article&lt;/work-type&gt;&lt;urls&gt;&lt;related-urls&gt;&lt;url&gt;https://www.scopus.com/inward/record.uri?eid=2-s2.0-85148648208&amp;amp;doi=10.1007%2fs40670-022-01704-9&amp;amp;partnerID=40&amp;amp;md5=a3d1da4904ff25e64bdaee59b92ae4ae&lt;/url&gt;&lt;/related-urls&gt;&lt;/urls&gt;&lt;electronic-resource-num&gt;10.1007/s40670-022-01704-9&lt;/electronic-resource-num&gt;&lt;remote-database-name&gt;Scopus&lt;/remote-database-name&gt;&lt;/record&gt;&lt;/Cite&gt;&lt;/EndNote&gt;</w:instrText>
      </w:r>
      <w:r w:rsidR="006E26BE">
        <w:fldChar w:fldCharType="separate"/>
      </w:r>
      <w:r w:rsidR="00BF5503">
        <w:rPr>
          <w:noProof/>
        </w:rPr>
        <w:t>(33)</w:t>
      </w:r>
      <w:r w:rsidR="006E26BE">
        <w:fldChar w:fldCharType="end"/>
      </w:r>
      <w:r w:rsidR="006E26BE">
        <w:t>.</w:t>
      </w:r>
    </w:p>
    <w:p w14:paraId="4DBEA7BD" w14:textId="581C0999" w:rsidR="0046615A" w:rsidRDefault="006F4773" w:rsidP="00045F29">
      <w:pPr>
        <w:spacing w:line="360" w:lineRule="auto"/>
      </w:pPr>
      <w:r>
        <w:t>C</w:t>
      </w:r>
      <w:r w:rsidR="008214A9">
        <w:t>omparisons</w:t>
      </w:r>
      <w:r w:rsidR="004C679A">
        <w:t xml:space="preserve"> can </w:t>
      </w:r>
      <w:r w:rsidR="00E647E6">
        <w:t xml:space="preserve">also </w:t>
      </w:r>
      <w:r w:rsidR="004C679A">
        <w:t xml:space="preserve">be </w:t>
      </w:r>
      <w:r w:rsidR="008214A9">
        <w:t xml:space="preserve">made with </w:t>
      </w:r>
      <w:r w:rsidR="001C432B">
        <w:t xml:space="preserve">several </w:t>
      </w:r>
      <w:r w:rsidR="008214A9">
        <w:t xml:space="preserve">reviews </w:t>
      </w:r>
      <w:r w:rsidR="004A2472">
        <w:t>investigating prescribing education</w:t>
      </w:r>
      <w:r w:rsidR="001C432B">
        <w:t xml:space="preserve"> effectiveness</w:t>
      </w:r>
      <w:r w:rsidR="00F64DA4">
        <w:t xml:space="preserve"> </w:t>
      </w:r>
      <w:r w:rsidR="00F64DA4">
        <w:fldChar w:fldCharType="begin">
          <w:fldData xml:space="preserve">PEVuZE5vdGU+PENpdGU+PEF1dGhvcj5CcmVubmFuPC9BdXRob3I+PFllYXI+MjAxMzwvWWVhcj48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</w:fldData>
        </w:fldChar>
      </w:r>
      <w:r w:rsidR="00BF5503">
        <w:instrText xml:space="preserve"> ADDIN EN.CITE </w:instrText>
      </w:r>
      <w:r w:rsidR="00BF5503">
        <w:fldChar w:fldCharType="begin">
          <w:fldData xml:space="preserve">PEVuZE5vdGU+PENpdGU+PEF1dGhvcj5CcmVubmFuPC9BdXRob3I+PFllYXI+MjAxMzwvWWVhcj48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</w:fldData>
        </w:fldChar>
      </w:r>
      <w:r w:rsidR="00BF5503">
        <w:instrText xml:space="preserve"> ADDIN EN.CITE.DATA </w:instrText>
      </w:r>
      <w:r w:rsidR="00BF5503">
        <w:fldChar w:fldCharType="end"/>
      </w:r>
      <w:r w:rsidR="00F64DA4">
        <w:fldChar w:fldCharType="separate"/>
      </w:r>
      <w:r w:rsidR="00BF5503">
        <w:rPr>
          <w:noProof/>
        </w:rPr>
        <w:t>(75-79)</w:t>
      </w:r>
      <w:r w:rsidR="00F64DA4">
        <w:fldChar w:fldCharType="end"/>
      </w:r>
      <w:r w:rsidR="001C432B">
        <w:t xml:space="preserve">. </w:t>
      </w:r>
      <w:r w:rsidR="001F7E06">
        <w:t>T</w:t>
      </w:r>
      <w:r w:rsidR="00633B9B">
        <w:t>hese reviews</w:t>
      </w:r>
      <w:r w:rsidR="005206A4">
        <w:t xml:space="preserve">, like ours, </w:t>
      </w:r>
      <w:r w:rsidR="00633B9B">
        <w:t xml:space="preserve">found </w:t>
      </w:r>
      <w:r w:rsidR="00117A57">
        <w:t>that a significant proportion of</w:t>
      </w:r>
      <w:r w:rsidR="000A5240">
        <w:t xml:space="preserve"> </w:t>
      </w:r>
      <w:r w:rsidR="00C35372">
        <w:t>studies</w:t>
      </w:r>
      <w:r w:rsidR="00117A57">
        <w:t xml:space="preserve"> focused on </w:t>
      </w:r>
      <w:r w:rsidR="008832A9">
        <w:t>learners’</w:t>
      </w:r>
      <w:r w:rsidR="00117A57">
        <w:t xml:space="preserve"> reactions</w:t>
      </w:r>
      <w:r w:rsidR="00B33CED">
        <w:t xml:space="preserve"> to interventions </w:t>
      </w:r>
      <w:r w:rsidR="00790B12">
        <w:fldChar w:fldCharType="begin">
          <w:fldData xml:space="preserve">PEVuZE5vdGU+PENpdGU+PEF1dGhvcj5Sb3NzPC9BdXRob3I+PFllYXI+MjAwOTwvWWVhcj48UmVj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</w:fldData>
        </w:fldChar>
      </w:r>
      <w:r w:rsidR="00BF5503">
        <w:instrText xml:space="preserve"> ADDIN EN.CITE </w:instrText>
      </w:r>
      <w:r w:rsidR="00BF5503">
        <w:fldChar w:fldCharType="begin">
          <w:fldData xml:space="preserve">PEVuZE5vdGU+PENpdGU+PEF1dGhvcj5Sb3NzPC9BdXRob3I+PFllYXI+MjAwOTwvWWVhcj48UmVj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</w:fldData>
        </w:fldChar>
      </w:r>
      <w:r w:rsidR="00BF5503">
        <w:instrText xml:space="preserve"> ADDIN EN.CITE.DATA </w:instrText>
      </w:r>
      <w:r w:rsidR="00BF5503">
        <w:fldChar w:fldCharType="end"/>
      </w:r>
      <w:r w:rsidR="00790B12">
        <w:fldChar w:fldCharType="separate"/>
      </w:r>
      <w:r w:rsidR="00BF5503">
        <w:rPr>
          <w:noProof/>
        </w:rPr>
        <w:t>(77-79)</w:t>
      </w:r>
      <w:r w:rsidR="00790B12">
        <w:fldChar w:fldCharType="end"/>
      </w:r>
      <w:r w:rsidR="00790B12">
        <w:t>. R</w:t>
      </w:r>
      <w:r w:rsidR="0024553D">
        <w:t xml:space="preserve">eviewers </w:t>
      </w:r>
      <w:r w:rsidR="007667B9">
        <w:t xml:space="preserve">also </w:t>
      </w:r>
      <w:r w:rsidR="0024553D">
        <w:t xml:space="preserve">commented </w:t>
      </w:r>
      <w:r w:rsidR="00FE40DD">
        <w:t xml:space="preserve">on heterogeneity in study design inhibiting their ability to make generalizable </w:t>
      </w:r>
      <w:r w:rsidR="000321F7">
        <w:t>statements</w:t>
      </w:r>
      <w:r w:rsidR="00117A57">
        <w:t xml:space="preserve"> </w:t>
      </w:r>
      <w:r w:rsidR="000321F7">
        <w:fldChar w:fldCharType="begin">
          <w:fldData xml:space="preserve">PEVuZE5vdGU+PENpdGU+PEF1dGhvcj5Sb3NzPC9BdXRob3I+PFllYXI+MjAwOTwvWWVhcj48UmVj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</w:fldData>
        </w:fldChar>
      </w:r>
      <w:r w:rsidR="00BF5503">
        <w:instrText xml:space="preserve"> ADDIN EN.CITE </w:instrText>
      </w:r>
      <w:r w:rsidR="00BF5503">
        <w:fldChar w:fldCharType="begin">
          <w:fldData xml:space="preserve">PEVuZE5vdGU+PENpdGU+PEF1dGhvcj5Sb3NzPC9BdXRob3I+PFllYXI+MjAwOTwvWWVhcj48UmVj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</w:fldData>
        </w:fldChar>
      </w:r>
      <w:r w:rsidR="00BF5503">
        <w:instrText xml:space="preserve"> ADDIN EN.CITE.DATA </w:instrText>
      </w:r>
      <w:r w:rsidR="00BF5503">
        <w:fldChar w:fldCharType="end"/>
      </w:r>
      <w:r w:rsidR="000321F7">
        <w:fldChar w:fldCharType="separate"/>
      </w:r>
      <w:r w:rsidR="00BF5503">
        <w:rPr>
          <w:noProof/>
        </w:rPr>
        <w:t>(77-79)</w:t>
      </w:r>
      <w:r w:rsidR="000321F7">
        <w:fldChar w:fldCharType="end"/>
      </w:r>
      <w:r w:rsidR="003E70FC">
        <w:t xml:space="preserve">. </w:t>
      </w:r>
      <w:r w:rsidR="00226E83">
        <w:t>M</w:t>
      </w:r>
      <w:r w:rsidR="003E70FC">
        <w:t xml:space="preserve">ost studies were unclear in reporting the contents of their intervention making transferable learning difficult </w:t>
      </w:r>
      <w:r w:rsidR="003E70FC">
        <w:fldChar w:fldCharType="begin"/>
      </w:r>
      <w:r w:rsidR="00BF5503">
        <w:instrText xml:space="preserve"> ADDIN EN.CITE &lt;EndNote&gt;&lt;Cite&gt;&lt;Author&gt;Omer&lt;/Author&gt;&lt;Year&gt;2021&lt;/Year&gt;&lt;RecNum&gt;4649&lt;/RecNum&gt;&lt;DisplayText&gt;(77)&lt;/DisplayText&gt;&lt;record&gt;&lt;rec-number&gt;4649&lt;/rec-number&gt;&lt;foreign-keys&gt;&lt;key app="EN" db-id="0dzxez9tl9feaaesrz6x9vfydsvadv05edta" timestamp="1701420860"&gt;4649&lt;/key&gt;&lt;/foreign-keys&gt;&lt;ref-type name="Journal Article"&gt;17&lt;/ref-type&gt;&lt;contributors&gt;&lt;authors&gt;&lt;author&gt;Omer, Usmaan&lt;/author&gt;&lt;author&gt;Danopoulos, Evangelos&lt;/author&gt;&lt;author&gt;Veysey, Martin&lt;/author&gt;&lt;author&gt;Crampton, Paul&lt;/author&gt;&lt;author&gt;Finn, Gabrielle&lt;/author&gt;&lt;/authors&gt;&lt;/contributors&gt;&lt;titles&gt;&lt;title&gt;A Rapid Review of Prescribing Education Interventions&lt;/title&gt;&lt;secondary-title&gt;Medical Science Educator&lt;/secondary-title&gt;&lt;/titles&gt;&lt;periodical&gt;&lt;full-title&gt;Medical Science Educator&lt;/full-title&gt;&lt;/periodical&gt;&lt;pages&gt;273-289&lt;/pages&gt;&lt;volume&gt;31&lt;/volume&gt;&lt;number&gt;1&lt;/number&gt;&lt;dates&gt;&lt;year&gt;2021&lt;/year&gt;&lt;pub-dates&gt;&lt;date&gt;2021/02/01&lt;/date&gt;&lt;/pub-dates&gt;&lt;/dates&gt;&lt;isbn&gt;2156-8650&lt;/isbn&gt;&lt;urls&gt;&lt;related-urls&gt;&lt;url&gt;https://doi.org/10.1007/s40670-020-01131-8&lt;/url&gt;&lt;/related-urls&gt;&lt;/urls&gt;&lt;electronic-resource-num&gt;10.1007/s40670-020-01131-8&lt;/electronic-resource-num&gt;&lt;/record&gt;&lt;/Cite&gt;&lt;/EndNote&gt;</w:instrText>
      </w:r>
      <w:r w:rsidR="003E70FC">
        <w:fldChar w:fldCharType="separate"/>
      </w:r>
      <w:r w:rsidR="00BF5503">
        <w:rPr>
          <w:noProof/>
        </w:rPr>
        <w:t>(77)</w:t>
      </w:r>
      <w:r w:rsidR="003E70FC">
        <w:fldChar w:fldCharType="end"/>
      </w:r>
      <w:r w:rsidR="003E70FC">
        <w:t xml:space="preserve">. </w:t>
      </w:r>
      <w:r w:rsidR="00BA1AD3">
        <w:t>Although the</w:t>
      </w:r>
      <w:r w:rsidR="00EF4B7A">
        <w:t xml:space="preserve"> majority of </w:t>
      </w:r>
      <w:r w:rsidR="006879E4">
        <w:t xml:space="preserve">published </w:t>
      </w:r>
      <w:r w:rsidR="00EF4B7A">
        <w:t>programmes involve</w:t>
      </w:r>
      <w:r w:rsidR="00830EE9">
        <w:t>d</w:t>
      </w:r>
      <w:r w:rsidR="00EF4B7A">
        <w:t xml:space="preserve"> multifaceted interventio</w:t>
      </w:r>
      <w:r w:rsidR="00830EE9">
        <w:t>ns</w:t>
      </w:r>
      <w:r w:rsidR="00461A7E">
        <w:t>,</w:t>
      </w:r>
      <w:r w:rsidR="00830EE9">
        <w:t xml:space="preserve"> r</w:t>
      </w:r>
      <w:r w:rsidR="00EF4B7A">
        <w:t xml:space="preserve">eviewers were unable to suggest differential effectiveness of programmes based on any combination of intervention elements </w:t>
      </w:r>
      <w:r w:rsidR="00EF4B7A">
        <w:fldChar w:fldCharType="begin"/>
      </w:r>
      <w:r w:rsidR="00BF5503">
        <w:instrText xml:space="preserve"> ADDIN EN.CITE &lt;EndNote&gt;&lt;Cite&gt;&lt;Author&gt;Brennan&lt;/Author&gt;&lt;Year&gt;2013&lt;/Year&gt;&lt;RecNum&gt;4651&lt;/RecNum&gt;&lt;DisplayText&gt;(75)&lt;/DisplayText&gt;&lt;record&gt;&lt;rec-number&gt;4651&lt;/rec-number&gt;&lt;foreign-keys&gt;&lt;key app="EN" db-id="0dzxez9tl9feaaesrz6x9vfydsvadv05edta" timestamp="1701424787"&gt;4651&lt;/key&gt;&lt;/foreign-keys&gt;&lt;ref-type name="Journal Article"&gt;17&lt;/ref-type&gt;&lt;contributors&gt;&lt;authors&gt;&lt;author&gt;Brennan, Nicola&lt;/author&gt;&lt;author&gt;Mattick, Karen&lt;/author&gt;&lt;/authors&gt;&lt;/contributors&gt;&lt;titles&gt;&lt;title&gt;A systematic review of educational interventions to change behaviour of prescribers in hospital settings, with a particular emphasis on new prescribers&lt;/title&gt;&lt;secondary-title&gt;British Journal of Clinical Pharmacology&lt;/secondary-title&gt;&lt;/titles&gt;&lt;periodical&gt;&lt;full-title&gt;British Journal of Clinical Pharmacology&lt;/full-title&gt;&lt;/periodical&gt;&lt;pages&gt;359-372&lt;/pages&gt;&lt;volume&gt;75&lt;/volume&gt;&lt;number&gt;2&lt;/number&gt;&lt;dates&gt;&lt;year&gt;2013&lt;/year&gt;&lt;/dates&gt;&lt;isbn&gt;0306-5251&lt;/isbn&gt;&lt;urls&gt;&lt;related-urls&gt;&lt;url&gt;https://bpspubs.onlinelibrary.wiley.com/doi/abs/10.1111/j.1365-2125.2012.04397.x&lt;/url&gt;&lt;/related-urls&gt;&lt;/urls&gt;&lt;electronic-resource-num&gt;https://doi.org/10.1111/j.1365-2125.2012.04397.x&lt;/electronic-resource-num&gt;&lt;/record&gt;&lt;/Cite&gt;&lt;/EndNote&gt;</w:instrText>
      </w:r>
      <w:r w:rsidR="00EF4B7A">
        <w:fldChar w:fldCharType="separate"/>
      </w:r>
      <w:r w:rsidR="00BF5503">
        <w:rPr>
          <w:noProof/>
        </w:rPr>
        <w:t>(75)</w:t>
      </w:r>
      <w:r w:rsidR="00EF4B7A">
        <w:fldChar w:fldCharType="end"/>
      </w:r>
      <w:r w:rsidR="00EF4B7A">
        <w:t>.</w:t>
      </w:r>
      <w:r w:rsidR="00157AA2">
        <w:t xml:space="preserve"> </w:t>
      </w:r>
    </w:p>
    <w:p w14:paraId="714F3BC8" w14:textId="01537491" w:rsidR="00245248" w:rsidRDefault="00A17E0A" w:rsidP="00A17E0A">
      <w:pPr>
        <w:pStyle w:val="Heading3"/>
      </w:pPr>
      <w:r>
        <w:t xml:space="preserve">Strengths and </w:t>
      </w:r>
      <w:r w:rsidR="00B67604">
        <w:t>limitation</w:t>
      </w:r>
      <w:r w:rsidR="00B4162C">
        <w:t>s of the review</w:t>
      </w:r>
    </w:p>
    <w:p w14:paraId="2D6EAB9A" w14:textId="416952FB" w:rsidR="008C3279" w:rsidRDefault="00C3794A" w:rsidP="00EB3D03">
      <w:pPr>
        <w:spacing w:line="360" w:lineRule="auto"/>
      </w:pPr>
      <w:r>
        <w:t>In a setting of disparate literature on complex interventions</w:t>
      </w:r>
      <w:r w:rsidR="00D777CA">
        <w:t>,</w:t>
      </w:r>
      <w:r>
        <w:t xml:space="preserve"> </w:t>
      </w:r>
      <w:r w:rsidR="00A80F43">
        <w:t>t</w:t>
      </w:r>
      <w:r w:rsidR="00CB4E02">
        <w:t xml:space="preserve">he use of </w:t>
      </w:r>
      <w:r w:rsidR="00A741F3">
        <w:t>RE</w:t>
      </w:r>
      <w:r w:rsidR="00CB4E02">
        <w:t xml:space="preserve"> methodology has great potential to progress </w:t>
      </w:r>
      <w:r w:rsidR="0054195B">
        <w:t>and subsequently test</w:t>
      </w:r>
      <w:r w:rsidR="000F6DFF">
        <w:t xml:space="preserve"> </w:t>
      </w:r>
      <w:r w:rsidR="00CB4E02">
        <w:t>theory</w:t>
      </w:r>
      <w:r w:rsidR="00C0645B">
        <w:t>. T</w:t>
      </w:r>
      <w:r w:rsidR="001C5014">
        <w:t>he use of theory driven approaches has been encouraged in medical education</w:t>
      </w:r>
      <w:r w:rsidR="0058078A">
        <w:t xml:space="preserve"> to improve the applicability of research and</w:t>
      </w:r>
      <w:r w:rsidR="005B3D9E">
        <w:t xml:space="preserve"> advance of the science of medical education </w:t>
      </w:r>
      <w:r w:rsidR="007729E3">
        <w:fldChar w:fldCharType="begin"/>
      </w:r>
      <w:r w:rsidR="00BF5503">
        <w:instrText xml:space="preserve"> ADDIN EN.CITE &lt;EndNote&gt;&lt;Cite&gt;&lt;Author&gt;Cook&lt;/Author&gt;&lt;Year&gt;2008&lt;/Year&gt;&lt;RecNum&gt;4807&lt;/RecNum&gt;&lt;DisplayText&gt;(19)&lt;/DisplayText&gt;&lt;record&gt;&lt;rec-number&gt;4807&lt;/rec-number&gt;&lt;foreign-keys&gt;&lt;key app="EN" db-id="0dzxez9tl9feaaesrz6x9vfydsvadv05edta" timestamp="1738840986"&gt;4807&lt;/key&gt;&lt;/foreign-keys&gt;&lt;ref-type name="Journal Article"&gt;17&lt;/ref-type&gt;&lt;contributors&gt;&lt;authors&gt;&lt;author&gt;Cook, David A&lt;/author&gt;&lt;author&gt;Bordage, Georges&lt;/author&gt;&lt;author&gt;Schmidt, Henk G&lt;/author&gt;&lt;/authors&gt;&lt;/contributors&gt;&lt;titles&gt;&lt;title&gt;Description, justification and clarification: a framework for classifying the purposes of research in medical education&lt;/title&gt;&lt;secondary-title&gt;Medical education&lt;/secondary-title&gt;&lt;/titles&gt;&lt;periodical&gt;&lt;full-title&gt;Medical education&lt;/full-title&gt;&lt;/periodical&gt;&lt;pages&gt;128-133&lt;/pages&gt;&lt;volume&gt;42&lt;/volume&gt;&lt;number&gt;2&lt;/number&gt;&lt;dates&gt;&lt;year&gt;2008&lt;/year&gt;&lt;/dates&gt;&lt;isbn&gt;0308-0110&lt;/isbn&gt;&lt;urls&gt;&lt;/urls&gt;&lt;/record&gt;&lt;/Cite&gt;&lt;/EndNote&gt;</w:instrText>
      </w:r>
      <w:r w:rsidR="007729E3">
        <w:fldChar w:fldCharType="separate"/>
      </w:r>
      <w:r w:rsidR="00BF5503">
        <w:rPr>
          <w:noProof/>
        </w:rPr>
        <w:t>(19)</w:t>
      </w:r>
      <w:r w:rsidR="007729E3">
        <w:fldChar w:fldCharType="end"/>
      </w:r>
      <w:r w:rsidR="00D40665">
        <w:t>.</w:t>
      </w:r>
      <w:r w:rsidR="00EB3D03">
        <w:t xml:space="preserve"> </w:t>
      </w:r>
      <w:r w:rsidR="00262EAC">
        <w:t>This review has been conducted in keeping with the RAMESES</w:t>
      </w:r>
      <w:r w:rsidR="000A0B25">
        <w:t xml:space="preserve"> guidance</w:t>
      </w:r>
      <w:r w:rsidR="00914B3D">
        <w:t xml:space="preserve">; accordingly, efforts to </w:t>
      </w:r>
      <w:proofErr w:type="spellStart"/>
      <w:r w:rsidR="00914B3D">
        <w:t>maximise</w:t>
      </w:r>
      <w:proofErr w:type="spellEnd"/>
      <w:r w:rsidR="00914B3D">
        <w:t xml:space="preserve"> the transparency of the review process have been made</w:t>
      </w:r>
      <w:r w:rsidR="00186E35">
        <w:t xml:space="preserve"> </w:t>
      </w:r>
      <w:r w:rsidR="001451CF">
        <w:fldChar w:fldCharType="begin"/>
      </w:r>
      <w:r w:rsidR="00BF5503">
        <w:instrText xml:space="preserve"> ADDIN EN.CITE &lt;EndNote&gt;&lt;Cite&gt;&lt;Author&gt;Team&lt;/Author&gt;&lt;Year&gt;2021&lt;/Year&gt;&lt;RecNum&gt;4686&lt;/RecNum&gt;&lt;DisplayText&gt;(20, 21)&lt;/DisplayText&gt;&lt;record&gt;&lt;rec-number&gt;4686&lt;/rec-number&gt;&lt;foreign-keys&gt;&lt;key app="EN" db-id="0dzxez9tl9feaaesrz6x9vfydsvadv05edta" timestamp="1708333833"&gt;4686&lt;/key&gt;&lt;/foreign-keys&gt;&lt;ref-type name="Generic"&gt;13&lt;/ref-type&gt;&lt;contributors&gt;&lt;authors&gt;&lt;author&gt;RAMESES Project Team&lt;/author&gt;&lt;/authors&gt;&lt;/contributors&gt;&lt;titles&gt;&lt;title&gt;RAMESES quality standards for realist synthesis (for researchers and peer-reviewers). 2014&lt;/title&gt;&lt;/titles&gt;&lt;dates&gt;&lt;year&gt;2021&lt;/year&gt;&lt;/dates&gt;&lt;urls&gt;&lt;/urls&gt;&lt;/record&gt;&lt;/Cite&gt;&lt;Cite&gt;&lt;Author&gt;Wong&lt;/Author&gt;&lt;Year&gt;2013&lt;/Year&gt;&lt;RecNum&gt;4685&lt;/RecNum&gt;&lt;record&gt;&lt;rec-number&gt;4685&lt;/rec-number&gt;&lt;foreign-keys&gt;&lt;key app="EN" db-id="0dzxez9tl9feaaesrz6x9vfydsvadv05edta" timestamp="1708333772"&gt;4685&lt;/key&gt;&lt;/foreign-keys&gt;&lt;ref-type name="Journal Article"&gt;17&lt;/ref-type&gt;&lt;contributors&gt;&lt;authors&gt;&lt;author&gt;Wong, Geoff&lt;/author&gt;&lt;author&gt;Greenhalgh, Trish&lt;/author&gt;&lt;author&gt;Westhorp, Gill&lt;/author&gt;&lt;author&gt;Buckingham, Jeanette&lt;/author&gt;&lt;author&gt;Pawson, Ray&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pub-dates&gt;&lt;date&gt;2013/01/29&lt;/date&gt;&lt;/pub-dates&gt;&lt;/dates&gt;&lt;isbn&gt;1741-7015&lt;/isbn&gt;&lt;urls&gt;&lt;related-urls&gt;&lt;url&gt;https://doi.org/10.1186/1741-7015-11-21&lt;/url&gt;&lt;/related-urls&gt;&lt;/urls&gt;&lt;electronic-resource-num&gt;10.1186/1741-7015-11-21&lt;/electronic-resource-num&gt;&lt;/record&gt;&lt;/Cite&gt;&lt;/EndNote&gt;</w:instrText>
      </w:r>
      <w:r w:rsidR="001451CF">
        <w:fldChar w:fldCharType="separate"/>
      </w:r>
      <w:r w:rsidR="00BF5503">
        <w:rPr>
          <w:noProof/>
        </w:rPr>
        <w:t>(20, 21)</w:t>
      </w:r>
      <w:r w:rsidR="001451CF">
        <w:fldChar w:fldCharType="end"/>
      </w:r>
      <w:r w:rsidR="00EB3D03">
        <w:t xml:space="preserve">. </w:t>
      </w:r>
      <w:r w:rsidR="000750E9">
        <w:t>Using s</w:t>
      </w:r>
      <w:r w:rsidR="00EB55C6">
        <w:t>upplementary file</w:t>
      </w:r>
      <w:r w:rsidR="000750E9">
        <w:t>s</w:t>
      </w:r>
      <w:r w:rsidR="00EB55C6">
        <w:t xml:space="preserve"> 4</w:t>
      </w:r>
      <w:r w:rsidR="000750E9">
        <w:t xml:space="preserve"> and </w:t>
      </w:r>
      <w:r w:rsidR="00E655D3">
        <w:t>7</w:t>
      </w:r>
      <w:r w:rsidR="003535C8">
        <w:t xml:space="preserve"> readers</w:t>
      </w:r>
      <w:r w:rsidR="005F143B">
        <w:t xml:space="preserve"> </w:t>
      </w:r>
      <w:r w:rsidR="00135FA8">
        <w:t>can</w:t>
      </w:r>
      <w:r w:rsidR="005F143B">
        <w:t xml:space="preserve"> </w:t>
      </w:r>
      <w:r w:rsidR="000E1862">
        <w:t>trace the source documents informing each of the CMOC presented</w:t>
      </w:r>
      <w:r w:rsidR="00F13B9D">
        <w:t xml:space="preserve">. </w:t>
      </w:r>
      <w:r w:rsidR="007A6C0E">
        <w:t xml:space="preserve">The </w:t>
      </w:r>
      <w:r w:rsidR="00C46708">
        <w:t xml:space="preserve">external validity </w:t>
      </w:r>
      <w:r w:rsidR="008D7AA4">
        <w:t xml:space="preserve">of the PT is enhanced </w:t>
      </w:r>
      <w:r w:rsidR="00553ED2">
        <w:t>by its alignment with substantive learning theories</w:t>
      </w:r>
      <w:r w:rsidR="002C482E">
        <w:t>, the aims of</w:t>
      </w:r>
      <w:r w:rsidR="00F97954">
        <w:t xml:space="preserve"> </w:t>
      </w:r>
      <w:r w:rsidR="002C482E">
        <w:t xml:space="preserve">steering committee </w:t>
      </w:r>
      <w:r w:rsidR="00E50076">
        <w:t xml:space="preserve">statements and </w:t>
      </w:r>
      <w:r w:rsidR="00EA3911">
        <w:t xml:space="preserve">relevant </w:t>
      </w:r>
      <w:r w:rsidR="00E50076">
        <w:t xml:space="preserve">seminal papers </w:t>
      </w:r>
      <w:r w:rsidR="009B7F72">
        <w:fldChar w:fldCharType="begin">
          <w:fldData xml:space="preserve">PEVuZE5vdGU+PENpdGU+PEF1dGhvcj5SZWV2ZTwvQXV0aG9yPjxZZWFyPjIwMjI8L1llYXI+PFJl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</w:fldData>
        </w:fldChar>
      </w:r>
      <w:r w:rsidR="00BF5503">
        <w:instrText xml:space="preserve"> ADDIN EN.CITE </w:instrText>
      </w:r>
      <w:r w:rsidR="00BF5503">
        <w:fldChar w:fldCharType="begin">
          <w:fldData xml:space="preserve">PEVuZE5vdGU+PENpdGU+PEF1dGhvcj5SZWV2ZTwvQXV0aG9yPjxZZWFyPjIwMjI8L1llYXI+PFJl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</w:fldData>
        </w:fldChar>
      </w:r>
      <w:r w:rsidR="00BF5503">
        <w:instrText xml:space="preserve"> ADDIN EN.CITE.DATA </w:instrText>
      </w:r>
      <w:r w:rsidR="00BF5503">
        <w:fldChar w:fldCharType="end"/>
      </w:r>
      <w:r w:rsidR="009B7F72">
        <w:fldChar w:fldCharType="separate"/>
      </w:r>
      <w:r w:rsidR="00BF5503">
        <w:rPr>
          <w:noProof/>
        </w:rPr>
        <w:t>(5, 7, 10, 28)</w:t>
      </w:r>
      <w:r w:rsidR="009B7F72">
        <w:fldChar w:fldCharType="end"/>
      </w:r>
      <w:r w:rsidR="00D347EB">
        <w:t xml:space="preserve">. </w:t>
      </w:r>
    </w:p>
    <w:p w14:paraId="419CE3E5" w14:textId="46FD9BDB" w:rsidR="00304528" w:rsidRDefault="006B7E1F" w:rsidP="00EB3D03">
      <w:pPr>
        <w:spacing w:line="360" w:lineRule="auto"/>
      </w:pPr>
      <w:r>
        <w:lastRenderedPageBreak/>
        <w:t xml:space="preserve">The completeness of the literature searching </w:t>
      </w:r>
      <w:r w:rsidR="007F0DA3">
        <w:t>in this review represent</w:t>
      </w:r>
      <w:r w:rsidR="00EF699A">
        <w:t>s</w:t>
      </w:r>
      <w:r w:rsidR="007F0DA3">
        <w:t xml:space="preserve"> </w:t>
      </w:r>
      <w:r w:rsidR="00AB062C">
        <w:t>a limitation of the work. Whilst RE does not require comprehensive literature searching</w:t>
      </w:r>
      <w:r w:rsidR="00AC5050">
        <w:t xml:space="preserve">, efforts were made </w:t>
      </w:r>
      <w:r w:rsidR="00651C3A">
        <w:t xml:space="preserve">in the </w:t>
      </w:r>
      <w:r w:rsidR="002A0121">
        <w:t>initial</w:t>
      </w:r>
      <w:r w:rsidR="00651C3A">
        <w:t xml:space="preserve"> search of the review to identify all </w:t>
      </w:r>
      <w:r w:rsidR="00E4655A">
        <w:t xml:space="preserve">MO educational interventions </w:t>
      </w:r>
      <w:r w:rsidR="00B55C98">
        <w:t xml:space="preserve">in medical </w:t>
      </w:r>
      <w:r w:rsidR="003052BA">
        <w:t>curricula</w:t>
      </w:r>
      <w:r w:rsidR="00B55C98">
        <w:t xml:space="preserve">. </w:t>
      </w:r>
      <w:r w:rsidR="00727583">
        <w:t>However, due to the heterogeneity and breadth of the literature</w:t>
      </w:r>
      <w:r w:rsidR="00DE044B">
        <w:t>,</w:t>
      </w:r>
      <w:r w:rsidR="00AB0385">
        <w:t xml:space="preserve"> </w:t>
      </w:r>
      <w:r w:rsidR="0075506E">
        <w:t>interventions</w:t>
      </w:r>
      <w:r w:rsidR="00AB0385">
        <w:t xml:space="preserve"> </w:t>
      </w:r>
      <w:r w:rsidR="008A6EC4">
        <w:t xml:space="preserve">may have been </w:t>
      </w:r>
      <w:r w:rsidR="00AB0385">
        <w:t>missed</w:t>
      </w:r>
      <w:r w:rsidR="005E6AEE">
        <w:t xml:space="preserve"> despite search</w:t>
      </w:r>
      <w:r w:rsidR="00F510E0">
        <w:t>ing</w:t>
      </w:r>
      <w:r w:rsidR="005E6AEE">
        <w:t xml:space="preserve"> of grey literature and </w:t>
      </w:r>
      <w:r w:rsidR="008A5D24">
        <w:t>meeting with experts in the field</w:t>
      </w:r>
      <w:r w:rsidR="00A960DD">
        <w:t xml:space="preserve">. </w:t>
      </w:r>
      <w:r w:rsidR="002B29D6">
        <w:t>This</w:t>
      </w:r>
      <w:r w:rsidR="006F45DF">
        <w:t xml:space="preserve"> is particularly possible within</w:t>
      </w:r>
      <w:r w:rsidR="004A238F">
        <w:t xml:space="preserve"> </w:t>
      </w:r>
      <w:r w:rsidR="00AC6EAF">
        <w:t xml:space="preserve">interventions </w:t>
      </w:r>
      <w:r w:rsidR="00C434CA">
        <w:t xml:space="preserve">aimed at </w:t>
      </w:r>
      <w:r w:rsidR="00AC6EAF">
        <w:t xml:space="preserve">geriatric competencies </w:t>
      </w:r>
      <w:r w:rsidR="00962F0C">
        <w:t xml:space="preserve">which may have included elements of MO. </w:t>
      </w:r>
      <w:r w:rsidR="00115E06">
        <w:t>Many of the source documents that support this review provide only brief descriptions of</w:t>
      </w:r>
      <w:r w:rsidR="00012E4D">
        <w:t xml:space="preserve"> their</w:t>
      </w:r>
      <w:r w:rsidR="00115E06">
        <w:t xml:space="preserve"> interventions; accordingly, the inferences </w:t>
      </w:r>
      <w:r w:rsidR="00DF5B64">
        <w:t>resulting</w:t>
      </w:r>
      <w:r w:rsidR="0062229E">
        <w:t xml:space="preserve"> </w:t>
      </w:r>
      <w:r w:rsidR="00115E06">
        <w:t xml:space="preserve">may </w:t>
      </w:r>
      <w:r w:rsidR="006D26FC">
        <w:t xml:space="preserve">be </w:t>
      </w:r>
      <w:r w:rsidR="00115E06">
        <w:t>flawed. We attempt to mitigate this risk with the number and breadth of source documents used and the</w:t>
      </w:r>
      <w:r w:rsidR="00F74E67">
        <w:t>ir use</w:t>
      </w:r>
      <w:r w:rsidR="00115E06">
        <w:t xml:space="preserve"> </w:t>
      </w:r>
      <w:proofErr w:type="spellStart"/>
      <w:r w:rsidR="00115E06">
        <w:t>en</w:t>
      </w:r>
      <w:proofErr w:type="spellEnd"/>
      <w:r w:rsidR="00115E06">
        <w:t xml:space="preserve">-masse rather than singularly. </w:t>
      </w:r>
    </w:p>
    <w:p w14:paraId="43E7ECCD" w14:textId="287C2FB9" w:rsidR="00B4162C" w:rsidRDefault="00B4162C" w:rsidP="00B4162C">
      <w:pPr>
        <w:pStyle w:val="Heading3"/>
      </w:pPr>
      <w:r>
        <w:t>Directions for future research</w:t>
      </w:r>
    </w:p>
    <w:p w14:paraId="6B0307B0" w14:textId="22AE7350" w:rsidR="00DA15EA" w:rsidRDefault="00FE09FB" w:rsidP="00FE09FB">
      <w:pPr>
        <w:spacing w:line="360" w:lineRule="auto"/>
      </w:pPr>
      <w:r>
        <w:t xml:space="preserve">The </w:t>
      </w:r>
      <w:r w:rsidR="00270BC6">
        <w:t>P</w:t>
      </w:r>
      <w:r>
        <w:t xml:space="preserve">T </w:t>
      </w:r>
      <w:r w:rsidR="00DA541A">
        <w:t xml:space="preserve">in this review was developed </w:t>
      </w:r>
      <w:r w:rsidR="007976AD">
        <w:t>from secondary analysis of published data</w:t>
      </w:r>
      <w:r w:rsidR="00A0788B">
        <w:t xml:space="preserve"> with its associated limitations</w:t>
      </w:r>
      <w:r w:rsidR="007976AD">
        <w:t xml:space="preserve">. </w:t>
      </w:r>
      <w:r w:rsidR="003D7DA1">
        <w:t>It is our intention to refine our PT</w:t>
      </w:r>
      <w:r w:rsidR="00AA48CA">
        <w:t xml:space="preserve"> using primary data </w:t>
      </w:r>
      <w:r w:rsidR="0027655B">
        <w:t>from</w:t>
      </w:r>
      <w:r w:rsidR="00A226CF">
        <w:t xml:space="preserve"> research</w:t>
      </w:r>
      <w:r w:rsidR="00FD254C">
        <w:t xml:space="preserve"> in the form of</w:t>
      </w:r>
      <w:r>
        <w:t xml:space="preserve"> individual MO expert and group </w:t>
      </w:r>
      <w:r w:rsidR="007D72A8">
        <w:t xml:space="preserve">realist </w:t>
      </w:r>
      <w:r>
        <w:t>interviews</w:t>
      </w:r>
      <w:r w:rsidR="007D72A8">
        <w:t xml:space="preserve"> and the design </w:t>
      </w:r>
      <w:r w:rsidR="00817182">
        <w:t>of interprofessional MO workshops</w:t>
      </w:r>
      <w:r>
        <w:t>.</w:t>
      </w:r>
      <w:r w:rsidR="00F2281B">
        <w:t xml:space="preserve"> This process will </w:t>
      </w:r>
      <w:r w:rsidR="001B3C1B">
        <w:t xml:space="preserve">provide </w:t>
      </w:r>
      <w:r w:rsidR="00D97B96">
        <w:t xml:space="preserve">progressively more granular empirical data </w:t>
      </w:r>
      <w:r w:rsidR="001B3C1B">
        <w:t>to allow</w:t>
      </w:r>
      <w:r w:rsidR="00F2281B">
        <w:t xml:space="preserve"> the refinement and</w:t>
      </w:r>
      <w:r w:rsidR="00C911AD">
        <w:t>/or</w:t>
      </w:r>
      <w:r w:rsidR="00BA5B47">
        <w:t xml:space="preserve"> </w:t>
      </w:r>
      <w:r w:rsidR="00886ECA">
        <w:t>refutation</w:t>
      </w:r>
      <w:r w:rsidR="00BA5B47">
        <w:t xml:space="preserve"> of the theories developed</w:t>
      </w:r>
      <w:r w:rsidR="00E21CD1">
        <w:t>.</w:t>
      </w:r>
    </w:p>
    <w:p w14:paraId="3D22F5F1" w14:textId="777BCDCC" w:rsidR="00FE09FB" w:rsidRPr="00FE09FB" w:rsidRDefault="00212F22" w:rsidP="007A1AE0">
      <w:pPr>
        <w:spacing w:line="360" w:lineRule="auto"/>
      </w:pPr>
      <w:r>
        <w:t xml:space="preserve"> </w:t>
      </w:r>
      <w:r w:rsidR="00DA15EA">
        <w:t>T</w:t>
      </w:r>
      <w:r w:rsidR="00FE09FB">
        <w:t xml:space="preserve">he superficial nature of descriptions of educational interventions have stymied the theorizing of this and other realist reviews in medical education. The medical education community is increasingly recognizing the importance of conducting research using complex intervention approaches. We would encourage researchers to publish rich accounts of their work, with explicit attention to underpinning mechanisms, to aid subsequent </w:t>
      </w:r>
      <w:r w:rsidR="00CF21E8">
        <w:t xml:space="preserve">enquiry using </w:t>
      </w:r>
      <w:r w:rsidR="005D6EC6">
        <w:t>RE</w:t>
      </w:r>
      <w:r w:rsidR="00FE09FB">
        <w:t xml:space="preserve"> </w:t>
      </w:r>
      <w:r w:rsidR="00CF21E8">
        <w:t>or other implementation science methodologies</w:t>
      </w:r>
      <w:r w:rsidR="00FE09FB">
        <w:t xml:space="preserve">. </w:t>
      </w:r>
      <w:r w:rsidR="003D2E7F">
        <w:t xml:space="preserve">Checklists </w:t>
      </w:r>
      <w:r w:rsidR="006B5D4D">
        <w:t xml:space="preserve">developed </w:t>
      </w:r>
      <w:r w:rsidR="0013331B">
        <w:t>within aligned research areas</w:t>
      </w:r>
      <w:r w:rsidR="00844685">
        <w:t>, such as</w:t>
      </w:r>
      <w:r w:rsidR="007C34B3" w:rsidRPr="007C34B3">
        <w:t xml:space="preserve"> Consensus Reporting Items for Studies in Primary Care (CRISP)</w:t>
      </w:r>
      <w:r w:rsidR="00A75DF1">
        <w:t>,</w:t>
      </w:r>
      <w:r w:rsidR="0013331B">
        <w:t xml:space="preserve"> </w:t>
      </w:r>
      <w:r w:rsidR="004A40C5">
        <w:t xml:space="preserve">may guide educators in this endeavor </w:t>
      </w:r>
      <w:r w:rsidR="00202D0E">
        <w:fldChar w:fldCharType="begin"/>
      </w:r>
      <w:r w:rsidR="00BF5503">
        <w:instrText xml:space="preserve"> ADDIN EN.CITE &lt;EndNote&gt;&lt;Cite&gt;&lt;Author&gt;Phillips&lt;/Author&gt;&lt;Year&gt;2023&lt;/Year&gt;&lt;RecNum&gt;4703&lt;/RecNum&gt;&lt;DisplayText&gt;(80)&lt;/DisplayText&gt;&lt;record&gt;&lt;rec-number&gt;4703&lt;/rec-number&gt;&lt;foreign-keys&gt;&lt;key app="EN" db-id="0dzxez9tl9feaaesrz6x9vfydsvadv05edta" timestamp="1718271072"&gt;4703&lt;/key&gt;&lt;/foreign-keys&gt;&lt;ref-type name="Journal Article"&gt;17&lt;/ref-type&gt;&lt;contributors&gt;&lt;authors&gt;&lt;author&gt;Phillips, William R.&lt;/author&gt;&lt;author&gt;Sturgiss, Elizabeth&lt;/author&gt;&lt;author&gt;Glasziou, Paul&lt;/author&gt;&lt;author&gt;olde Hartman, Tim C.&lt;/author&gt;&lt;author&gt;Orkin, Aaron M.&lt;/author&gt;&lt;author&gt;Prathivadi, Pallavi&lt;/author&gt;&lt;author&gt;Reeve, Joanne&lt;/author&gt;&lt;author&gt;Russell, Grant M.&lt;/author&gt;&lt;author&gt;van Weel, Chris&lt;/author&gt;&lt;/authors&gt;&lt;/contributors&gt;&lt;titles&gt;&lt;title&gt;Improving the Reporting of Primary Care Research: Consensus Reporting Items for Studies in Primary Care—the CRISP Statement&lt;/title&gt;&lt;secondary-title&gt;The Annals of Family Medicine&lt;/secondary-title&gt;&lt;/titles&gt;&lt;periodical&gt;&lt;full-title&gt;The Annals of Family Medicine&lt;/full-title&gt;&lt;/periodical&gt;&lt;pages&gt;549-555&lt;/pages&gt;&lt;volume&gt;21&lt;/volume&gt;&lt;number&gt;6&lt;/number&gt;&lt;dates&gt;&lt;year&gt;2023&lt;/year&gt;&lt;/dates&gt;&lt;urls&gt;&lt;related-urls&gt;&lt;url&gt;https://www.annfammed.org/content/annalsfm/21/6/549.full.pdf&lt;/url&gt;&lt;/related-urls&gt;&lt;/urls&gt;&lt;electronic-resource-num&gt;10.1370/afm.3029&lt;/electronic-resource-num&gt;&lt;/record&gt;&lt;/Cite&gt;&lt;/EndNote&gt;</w:instrText>
      </w:r>
      <w:r w:rsidR="00202D0E">
        <w:fldChar w:fldCharType="separate"/>
      </w:r>
      <w:r w:rsidR="00BF5503">
        <w:rPr>
          <w:noProof/>
        </w:rPr>
        <w:t>(80)</w:t>
      </w:r>
      <w:r w:rsidR="00202D0E">
        <w:fldChar w:fldCharType="end"/>
      </w:r>
      <w:r w:rsidR="00202D0E">
        <w:t xml:space="preserve">. </w:t>
      </w:r>
      <w:r w:rsidR="00FE09FB">
        <w:t xml:space="preserve">With </w:t>
      </w:r>
      <w:r w:rsidR="007A1AE0">
        <w:t xml:space="preserve">richer descriptions </w:t>
      </w:r>
      <w:r w:rsidR="00FE09FB">
        <w:t xml:space="preserve">progress may be made in </w:t>
      </w:r>
      <w:r w:rsidR="00707875">
        <w:t>clarifying</w:t>
      </w:r>
      <w:r w:rsidR="00FE09FB">
        <w:t xml:space="preserve"> ‘what works, for whom, in what circumstances</w:t>
      </w:r>
      <w:r w:rsidR="003242FC">
        <w:t>,</w:t>
      </w:r>
      <w:r w:rsidR="00FE09FB">
        <w:t xml:space="preserve"> how</w:t>
      </w:r>
      <w:r w:rsidR="003242FC">
        <w:t xml:space="preserve"> and why</w:t>
      </w:r>
      <w:r w:rsidR="00FE09FB">
        <w:t xml:space="preserve">’ in </w:t>
      </w:r>
      <w:r w:rsidR="00AE7D8D">
        <w:t xml:space="preserve">many aspects of </w:t>
      </w:r>
      <w:r w:rsidR="00FE09FB">
        <w:t xml:space="preserve">medical education </w:t>
      </w:r>
      <w:r w:rsidR="00AE7D8D">
        <w:t>science</w:t>
      </w:r>
      <w:r w:rsidR="004B24BA">
        <w:t xml:space="preserve"> </w:t>
      </w:r>
      <w:r w:rsidR="00BB0565">
        <w:fldChar w:fldCharType="begin"/>
      </w:r>
      <w:r w:rsidR="00BF5503">
        <w:instrText xml:space="preserve"> ADDIN EN.CITE &lt;EndNote&gt;&lt;Cite&gt;&lt;Author&gt;Cook&lt;/Author&gt;&lt;Year&gt;2008&lt;/Year&gt;&lt;RecNum&gt;4807&lt;/RecNum&gt;&lt;DisplayText&gt;(19)&lt;/DisplayText&gt;&lt;record&gt;&lt;rec-number&gt;4807&lt;/rec-number&gt;&lt;foreign-keys&gt;&lt;key app="EN" db-id="0dzxez9tl9feaaesrz6x9vfydsvadv05edta" timestamp="1738840986"&gt;4807&lt;/key&gt;&lt;/foreign-keys&gt;&lt;ref-type name="Journal Article"&gt;17&lt;/ref-type&gt;&lt;contributors&gt;&lt;authors&gt;&lt;author&gt;Cook, David A&lt;/author&gt;&lt;author&gt;Bordage, Georges&lt;/author&gt;&lt;author&gt;Schmidt, Henk G&lt;/author&gt;&lt;/authors&gt;&lt;/contributors&gt;&lt;titles&gt;&lt;title&gt;Description, justification and clarification: a framework for classifying the purposes of research in medical education&lt;/title&gt;&lt;secondary-title&gt;Medical education&lt;/secondary-title&gt;&lt;/titles&gt;&lt;periodical&gt;&lt;full-title&gt;Medical education&lt;/full-title&gt;&lt;/periodical&gt;&lt;pages&gt;128-133&lt;/pages&gt;&lt;volume&gt;42&lt;/volume&gt;&lt;number&gt;2&lt;/number&gt;&lt;dates&gt;&lt;year&gt;2008&lt;/year&gt;&lt;/dates&gt;&lt;isbn&gt;0308-0110&lt;/isbn&gt;&lt;urls&gt;&lt;/urls&gt;&lt;/record&gt;&lt;/Cite&gt;&lt;/EndNote&gt;</w:instrText>
      </w:r>
      <w:r w:rsidR="00BB0565">
        <w:fldChar w:fldCharType="separate"/>
      </w:r>
      <w:r w:rsidR="00BF5503">
        <w:rPr>
          <w:noProof/>
        </w:rPr>
        <w:t>(19)</w:t>
      </w:r>
      <w:r w:rsidR="00BB0565">
        <w:fldChar w:fldCharType="end"/>
      </w:r>
      <w:r w:rsidR="00BB0565">
        <w:t>.</w:t>
      </w:r>
      <w:r w:rsidR="00FE09FB">
        <w:t xml:space="preserve">   </w:t>
      </w:r>
    </w:p>
    <w:p w14:paraId="042E95F0" w14:textId="09E7D573" w:rsidR="00B4162C" w:rsidRDefault="00B4162C" w:rsidP="00B4162C">
      <w:pPr>
        <w:pStyle w:val="Heading3"/>
      </w:pPr>
      <w:r>
        <w:t xml:space="preserve">Conclusions </w:t>
      </w:r>
    </w:p>
    <w:p w14:paraId="5AF01220" w14:textId="6CC705DD" w:rsidR="00A6439E" w:rsidRDefault="00B84071" w:rsidP="0057444A">
      <w:pPr>
        <w:spacing w:line="360" w:lineRule="auto"/>
      </w:pPr>
      <w:r>
        <w:t xml:space="preserve">This </w:t>
      </w:r>
      <w:r w:rsidR="00532161">
        <w:t xml:space="preserve">realist </w:t>
      </w:r>
      <w:r>
        <w:t>review describes the MO educational interventions used in undergraduate medical programmes globally and via iterative searching synthesizes a PT proffering explanatory insight of generative causation in these interventions</w:t>
      </w:r>
      <w:r w:rsidRPr="00134448">
        <w:t xml:space="preserve">. </w:t>
      </w:r>
      <w:r w:rsidR="00766524">
        <w:t xml:space="preserve">The PT will be tested and refined through further studies. </w:t>
      </w:r>
      <w:r w:rsidR="00994209">
        <w:t>We use</w:t>
      </w:r>
      <w:r w:rsidR="00EC3534">
        <w:t xml:space="preserve"> </w:t>
      </w:r>
      <w:r w:rsidR="00F664BC">
        <w:t>MO</w:t>
      </w:r>
      <w:r w:rsidR="003355C4">
        <w:t xml:space="preserve"> educational interventions</w:t>
      </w:r>
      <w:r w:rsidR="00F664BC">
        <w:t xml:space="preserve"> as a case-</w:t>
      </w:r>
      <w:r w:rsidR="00F664BC">
        <w:lastRenderedPageBreak/>
        <w:t>study of a</w:t>
      </w:r>
      <w:r w:rsidR="00FE066B">
        <w:t xml:space="preserve"> curricular theme</w:t>
      </w:r>
      <w:r w:rsidR="00F664BC">
        <w:t xml:space="preserve"> in which the </w:t>
      </w:r>
      <w:r w:rsidR="00514345">
        <w:t xml:space="preserve">practical </w:t>
      </w:r>
      <w:r w:rsidR="00F664BC">
        <w:t>integration of the biomedical and interpretive perspectives on illness must be achieved to facilitate learning applicable to clinical practice.</w:t>
      </w:r>
      <w:r w:rsidR="00731033">
        <w:t xml:space="preserve"> Insight gained </w:t>
      </w:r>
      <w:r w:rsidR="006F395A">
        <w:t xml:space="preserve">as to the causation of outcomes in this setting may be applicable to a range </w:t>
      </w:r>
      <w:r w:rsidR="00242C5A">
        <w:t>of themes within medical education where such integration is fundamental.</w:t>
      </w:r>
      <w:r w:rsidR="00F664BC">
        <w:t xml:space="preserve"> </w:t>
      </w:r>
      <w:r w:rsidR="00FD51C3">
        <w:t>E</w:t>
      </w:r>
      <w:r w:rsidR="00F34636">
        <w:t>ducators designing, delivering and evaluating</w:t>
      </w:r>
      <w:r w:rsidR="00056550">
        <w:t xml:space="preserve"> </w:t>
      </w:r>
      <w:r w:rsidR="0021734B">
        <w:t xml:space="preserve">CPT </w:t>
      </w:r>
      <w:r w:rsidR="004C76E8">
        <w:t>themes</w:t>
      </w:r>
      <w:r w:rsidR="0021734B">
        <w:t xml:space="preserve"> or </w:t>
      </w:r>
      <w:r w:rsidR="00056550">
        <w:t>similar</w:t>
      </w:r>
      <w:r w:rsidR="00193BD9">
        <w:t>ly integrated</w:t>
      </w:r>
      <w:r w:rsidR="00F34636">
        <w:t xml:space="preserve"> </w:t>
      </w:r>
      <w:r w:rsidR="004D3450">
        <w:t>programmes</w:t>
      </w:r>
      <w:r w:rsidR="00DF6C78">
        <w:t xml:space="preserve"> may wish to consider</w:t>
      </w:r>
      <w:r w:rsidR="00D86C67">
        <w:t xml:space="preserve"> the findings of this review</w:t>
      </w:r>
      <w:r w:rsidR="0057444A">
        <w:t xml:space="preserve"> </w:t>
      </w:r>
      <w:r w:rsidR="008858C8">
        <w:t>to</w:t>
      </w:r>
      <w:r w:rsidR="00252D6C">
        <w:t xml:space="preserve"> </w:t>
      </w:r>
      <w:r w:rsidR="0057444A">
        <w:t xml:space="preserve">trouble-shoot problems </w:t>
      </w:r>
      <w:r w:rsidR="008B2264">
        <w:t xml:space="preserve">and </w:t>
      </w:r>
      <w:proofErr w:type="spellStart"/>
      <w:r w:rsidR="00252D6C">
        <w:t>maximise</w:t>
      </w:r>
      <w:proofErr w:type="spellEnd"/>
      <w:r w:rsidR="00252D6C">
        <w:t xml:space="preserve"> </w:t>
      </w:r>
      <w:r w:rsidR="008010FF">
        <w:t xml:space="preserve">educational </w:t>
      </w:r>
      <w:r w:rsidR="00252D6C">
        <w:t>effectiveness</w:t>
      </w:r>
      <w:r w:rsidR="00F34636">
        <w:t>.</w:t>
      </w:r>
      <w:r w:rsidR="00897AE2">
        <w:t xml:space="preserve"> Effective education </w:t>
      </w:r>
      <w:r w:rsidR="000822C8">
        <w:t xml:space="preserve">integrating </w:t>
      </w:r>
      <w:r w:rsidR="00355C5F">
        <w:t>dissonant</w:t>
      </w:r>
      <w:r w:rsidR="000822C8">
        <w:t xml:space="preserve"> illness perspectives is required to equip graduating physicians with the </w:t>
      </w:r>
      <w:r w:rsidR="00FA7C23">
        <w:t xml:space="preserve">knowledge, skills and attitudes required to </w:t>
      </w:r>
      <w:r w:rsidR="00F90A09">
        <w:t xml:space="preserve">provide </w:t>
      </w:r>
      <w:r w:rsidR="00575B68">
        <w:t xml:space="preserve">the </w:t>
      </w:r>
      <w:r w:rsidR="00F90A09">
        <w:t>best care to</w:t>
      </w:r>
      <w:r w:rsidR="00355C5F">
        <w:t xml:space="preserve"> an increasingly complex patient population. </w:t>
      </w:r>
      <w:r w:rsidR="00D51FCF">
        <w:t xml:space="preserve"> </w:t>
      </w:r>
    </w:p>
    <w:p w14:paraId="649FA8BF" w14:textId="77777777" w:rsidR="00761300" w:rsidRDefault="00761300" w:rsidP="001352C7">
      <w:pPr>
        <w:spacing w:line="360" w:lineRule="auto"/>
      </w:pPr>
    </w:p>
    <w:p w14:paraId="0C273390" w14:textId="003A3464" w:rsidR="00077FFD" w:rsidRDefault="00196374" w:rsidP="00DF37F5">
      <w:pPr>
        <w:spacing w:line="360" w:lineRule="auto"/>
        <w:ind w:firstLine="0"/>
      </w:pPr>
      <w:r>
        <w:t>Total 6.</w:t>
      </w:r>
      <w:r w:rsidR="00696A7E">
        <w:t>3</w:t>
      </w:r>
      <w:r>
        <w:t>k words</w:t>
      </w:r>
    </w:p>
    <w:p w14:paraId="6DC89371" w14:textId="771B0529" w:rsidR="00093ADC" w:rsidRDefault="00F0261A" w:rsidP="009C52D3">
      <w:pPr>
        <w:pStyle w:val="Heading2"/>
        <w:spacing w:line="360" w:lineRule="auto"/>
      </w:pPr>
      <w:r>
        <w:t>Declarations</w:t>
      </w:r>
    </w:p>
    <w:p w14:paraId="7B11A753" w14:textId="1D2FD851" w:rsidR="00F0261A" w:rsidRDefault="00D3150B" w:rsidP="009C52D3">
      <w:pPr>
        <w:spacing w:line="360" w:lineRule="auto"/>
      </w:pPr>
      <w:r>
        <w:t>This project has been deemed exempt from research ethics committee review</w:t>
      </w:r>
      <w:r w:rsidR="009C52D3">
        <w:t xml:space="preserve"> at the author’s institution (Hull-York Medical School).</w:t>
      </w:r>
    </w:p>
    <w:p w14:paraId="0A8A9351" w14:textId="17E93A57" w:rsidR="00566557" w:rsidRDefault="00566557" w:rsidP="0099705A">
      <w:pPr>
        <w:pStyle w:val="Heading2"/>
        <w:spacing w:line="360" w:lineRule="auto"/>
      </w:pPr>
      <w:r>
        <w:t>Author contributions</w:t>
      </w:r>
    </w:p>
    <w:p w14:paraId="0422AAE1" w14:textId="4FF99379" w:rsidR="00566557" w:rsidRDefault="00566557" w:rsidP="003568A5">
      <w:pPr>
        <w:spacing w:line="360" w:lineRule="auto"/>
      </w:pPr>
      <w:r>
        <w:t>Richard Bodington</w:t>
      </w:r>
      <w:r w:rsidR="00E05C57">
        <w:t xml:space="preserve"> conceived the </w:t>
      </w:r>
      <w:r w:rsidR="00C76D4F">
        <w:t>review design, conducted literature searches, extracted data, performed analysis</w:t>
      </w:r>
      <w:r w:rsidR="00F976EA">
        <w:t>/ developed the programme theory</w:t>
      </w:r>
      <w:r w:rsidR="00C76D4F">
        <w:t xml:space="preserve">, </w:t>
      </w:r>
      <w:r w:rsidR="00652002">
        <w:t xml:space="preserve">and </w:t>
      </w:r>
      <w:r w:rsidR="00C76D4F">
        <w:t>wrote the draft and final versions of the manuscript</w:t>
      </w:r>
      <w:r w:rsidR="00652002">
        <w:t>. Joanne Reeve analyzed data</w:t>
      </w:r>
      <w:r w:rsidR="0049392C">
        <w:t>,</w:t>
      </w:r>
      <w:r w:rsidR="00F976EA">
        <w:t xml:space="preserve"> </w:t>
      </w:r>
      <w:r w:rsidR="0049392C">
        <w:t xml:space="preserve">developed the programme theory and revised manuscript drafts. </w:t>
      </w:r>
      <w:r w:rsidR="00D53609">
        <w:t>David Hepburn</w:t>
      </w:r>
      <w:r w:rsidR="006B4C9A">
        <w:t xml:space="preserve"> revised the manuscript drafts</w:t>
      </w:r>
      <w:r w:rsidR="00B334C7">
        <w:t xml:space="preserve"> and contributed to the programme theory</w:t>
      </w:r>
      <w:r w:rsidR="006B4C9A">
        <w:t>. Matthew Morgan</w:t>
      </w:r>
      <w:r w:rsidR="00DE41B3">
        <w:t xml:space="preserve"> revised the manuscript drafts</w:t>
      </w:r>
      <w:r w:rsidR="00B44084">
        <w:t>,</w:t>
      </w:r>
      <w:r w:rsidR="003B2F0D">
        <w:t xml:space="preserve"> facilitated provision of the </w:t>
      </w:r>
      <w:r w:rsidR="00A83792">
        <w:t>required realist training</w:t>
      </w:r>
      <w:r w:rsidR="00B44084">
        <w:t xml:space="preserve"> and contributed to the conception of the project</w:t>
      </w:r>
      <w:r w:rsidR="00DE41B3">
        <w:t xml:space="preserve">. Paul Crampton </w:t>
      </w:r>
      <w:r w:rsidR="00A83792">
        <w:t>developed the programme theory</w:t>
      </w:r>
      <w:r w:rsidR="0099705A">
        <w:t xml:space="preserve">, </w:t>
      </w:r>
      <w:r w:rsidR="00A83792">
        <w:t>revised the manuscript drafts</w:t>
      </w:r>
      <w:r w:rsidR="00CF4B6B">
        <w:t>,</w:t>
      </w:r>
      <w:r w:rsidR="00A83792">
        <w:t xml:space="preserve"> facilitated provision of the required realist training</w:t>
      </w:r>
      <w:r w:rsidR="00CF4B6B">
        <w:t xml:space="preserve"> and contributed to the conception of the work</w:t>
      </w:r>
      <w:r w:rsidR="00A83792">
        <w:t>.</w:t>
      </w:r>
      <w:r w:rsidR="003568A5">
        <w:t xml:space="preserve"> All authors give final approval of the version to be published and give agreement to be accountable for all aspects of the work in ensuring that questions related to the accuracy or integrity of any part of the work are appropriately investigated and resolved.</w:t>
      </w:r>
    </w:p>
    <w:p w14:paraId="2CC5101C" w14:textId="19AA7898" w:rsidR="0020691A" w:rsidRDefault="0020691A" w:rsidP="00442AE0">
      <w:pPr>
        <w:pStyle w:val="Heading2"/>
        <w:spacing w:line="360" w:lineRule="auto"/>
      </w:pPr>
      <w:r>
        <w:t>Funding</w:t>
      </w:r>
    </w:p>
    <w:p w14:paraId="4703EC67" w14:textId="0DB7EBB0" w:rsidR="0020691A" w:rsidRDefault="0020691A" w:rsidP="00442AE0">
      <w:pPr>
        <w:spacing w:line="360" w:lineRule="auto"/>
      </w:pPr>
      <w:r>
        <w:t>This</w:t>
      </w:r>
      <w:r w:rsidR="00A47707">
        <w:t xml:space="preserve"> project received no funding.</w:t>
      </w:r>
    </w:p>
    <w:p w14:paraId="29B64AC8" w14:textId="05FE89E0" w:rsidR="00A47707" w:rsidRDefault="00A47707" w:rsidP="00442AE0">
      <w:pPr>
        <w:pStyle w:val="Heading2"/>
        <w:spacing w:line="360" w:lineRule="auto"/>
      </w:pPr>
      <w:r>
        <w:t>Conflicts of interest</w:t>
      </w:r>
    </w:p>
    <w:p w14:paraId="2FF60329" w14:textId="13359164" w:rsidR="00A47707" w:rsidRDefault="00A47707" w:rsidP="00442AE0">
      <w:pPr>
        <w:spacing w:line="360" w:lineRule="auto"/>
      </w:pPr>
      <w:r>
        <w:t xml:space="preserve">Paul Crampton </w:t>
      </w:r>
      <w:r w:rsidR="00A17025">
        <w:t>was previously</w:t>
      </w:r>
      <w:r>
        <w:t xml:space="preserve"> </w:t>
      </w:r>
      <w:r w:rsidR="00E6045E">
        <w:t xml:space="preserve">an editor for Medical Education. The other authors declare no conflict of interest. </w:t>
      </w:r>
    </w:p>
    <w:p w14:paraId="14CDE4EA" w14:textId="65CAFB70" w:rsidR="00E566E5" w:rsidRDefault="00E566E5" w:rsidP="00442AE0">
      <w:pPr>
        <w:pStyle w:val="Heading2"/>
        <w:spacing w:line="360" w:lineRule="auto"/>
      </w:pPr>
      <w:r>
        <w:lastRenderedPageBreak/>
        <w:t>Acknowledgments</w:t>
      </w:r>
    </w:p>
    <w:p w14:paraId="697C243F" w14:textId="6C60974E" w:rsidR="00E566E5" w:rsidRPr="00E566E5" w:rsidRDefault="00E566E5" w:rsidP="00442AE0">
      <w:pPr>
        <w:spacing w:line="360" w:lineRule="auto"/>
      </w:pPr>
      <w:r>
        <w:t>The authors would like to thank Dr Millie Kehoe for her</w:t>
      </w:r>
      <w:r w:rsidR="00D414EA">
        <w:t xml:space="preserve"> helpful </w:t>
      </w:r>
      <w:r w:rsidR="008919F4">
        <w:t>support</w:t>
      </w:r>
      <w:r w:rsidR="00D414EA">
        <w:t xml:space="preserve"> </w:t>
      </w:r>
      <w:r w:rsidR="00442AE0">
        <w:t xml:space="preserve">with relevance to </w:t>
      </w:r>
      <w:r w:rsidR="00C23066">
        <w:t>aspects of</w:t>
      </w:r>
      <w:r w:rsidR="00442AE0">
        <w:t xml:space="preserve"> realist method</w:t>
      </w:r>
      <w:r w:rsidR="00C23066">
        <w:t>ology</w:t>
      </w:r>
      <w:r w:rsidR="00177653">
        <w:t xml:space="preserve"> within this project</w:t>
      </w:r>
      <w:r w:rsidR="00675677">
        <w:t xml:space="preserve"> and Hannah Wakefield for her co-screening </w:t>
      </w:r>
      <w:r w:rsidR="00886D65">
        <w:t>of articles during the initial search</w:t>
      </w:r>
      <w:r w:rsidR="00442AE0">
        <w:t xml:space="preserve">. </w:t>
      </w:r>
    </w:p>
    <w:p w14:paraId="08A2BE5A" w14:textId="77777777" w:rsidR="009C52D3" w:rsidRPr="00F0261A" w:rsidRDefault="009C52D3" w:rsidP="00F0261A"/>
    <w:p w14:paraId="2E9243B7" w14:textId="77777777" w:rsidR="007A1AE0" w:rsidRPr="007A1AE0" w:rsidRDefault="007A1AE0" w:rsidP="007A1AE0"/>
    <w:p w14:paraId="5A1BDBE1" w14:textId="619769F5" w:rsidR="00A45346" w:rsidRDefault="00A45346" w:rsidP="00A45346">
      <w:pPr>
        <w:pStyle w:val="Heading2"/>
      </w:pPr>
      <w:r>
        <w:t>References</w:t>
      </w:r>
    </w:p>
    <w:p w14:paraId="1B5A2F6B" w14:textId="77777777" w:rsidR="002C35D6" w:rsidRPr="002C35D6" w:rsidRDefault="00A45346" w:rsidP="002C35D6">
      <w:pPr>
        <w:pStyle w:val="EndNoteBibliography"/>
        <w:ind w:firstLine="0"/>
      </w:pPr>
      <w:r>
        <w:fldChar w:fldCharType="begin"/>
      </w:r>
      <w:r>
        <w:instrText xml:space="preserve"> ADDIN EN.REFLIST </w:instrText>
      </w:r>
      <w:r>
        <w:fldChar w:fldCharType="separate"/>
      </w:r>
      <w:r w:rsidR="002C35D6" w:rsidRPr="002C35D6">
        <w:t>1.</w:t>
      </w:r>
      <w:r w:rsidR="002C35D6" w:rsidRPr="002C35D6">
        <w:tab/>
        <w:t>Sleeman KE, De Brito M, Etkind S, Nkhoma K, Guo P, Higginson IJ, et al. The escalating global burden of serious health-related suffering: projections to 2060 by world regions, age groups, and health conditions. The Lancet Global Health. 2019;7(7):e883-e92.</w:t>
      </w:r>
    </w:p>
    <w:p w14:paraId="58619617" w14:textId="77777777" w:rsidR="002C35D6" w:rsidRPr="002C35D6" w:rsidRDefault="002C35D6" w:rsidP="002C35D6">
      <w:pPr>
        <w:pStyle w:val="EndNoteBibliography"/>
        <w:ind w:firstLine="0"/>
      </w:pPr>
      <w:r w:rsidRPr="002C35D6">
        <w:t>2.</w:t>
      </w:r>
      <w:r w:rsidRPr="002C35D6">
        <w:tab/>
        <w:t>Duerden M, Avery T, Payne R. Polypharmacy and medicines optimisation. Making it safe and sound London: The King’s Fund. 2013.</w:t>
      </w:r>
    </w:p>
    <w:p w14:paraId="5D135D61" w14:textId="77777777" w:rsidR="002C35D6" w:rsidRPr="002C35D6" w:rsidRDefault="002C35D6" w:rsidP="002C35D6">
      <w:pPr>
        <w:pStyle w:val="EndNoteBibliography"/>
        <w:ind w:firstLine="0"/>
      </w:pPr>
      <w:r w:rsidRPr="002C35D6">
        <w:t>3.</w:t>
      </w:r>
      <w:r w:rsidRPr="002C35D6">
        <w:tab/>
        <w:t>Salisbury C, Man M-S, Bower P, Guthrie B, Chaplin K, Gaunt DM, et al. Management of multimorbidity using a patient-centred care model: a pragmatic cluster-randomised trial of the 3D approach. The Lancet. 2018;392(10141):41-50.</w:t>
      </w:r>
    </w:p>
    <w:p w14:paraId="259E51C9" w14:textId="77777777" w:rsidR="002C35D6" w:rsidRPr="002C35D6" w:rsidRDefault="002C35D6" w:rsidP="002C35D6">
      <w:pPr>
        <w:pStyle w:val="EndNoteBibliography"/>
        <w:ind w:firstLine="0"/>
      </w:pPr>
      <w:r w:rsidRPr="002C35D6">
        <w:t>4.</w:t>
      </w:r>
      <w:r w:rsidRPr="002C35D6">
        <w:tab/>
        <w:t>Ridge K. Good for you, good for us, good for everybody: a plan to reduce overprescribing to make patient care better and safer, support the NHS, and reduce carbon emissions. In: Care DoHaS, editor.: GOV. UK; 2021.</w:t>
      </w:r>
    </w:p>
    <w:p w14:paraId="33C8C533" w14:textId="77777777" w:rsidR="002C35D6" w:rsidRPr="002C35D6" w:rsidRDefault="002C35D6" w:rsidP="002C35D6">
      <w:pPr>
        <w:pStyle w:val="EndNoteBibliography"/>
        <w:ind w:firstLine="0"/>
      </w:pPr>
      <w:r w:rsidRPr="002C35D6">
        <w:t>5.</w:t>
      </w:r>
      <w:r w:rsidRPr="002C35D6">
        <w:tab/>
        <w:t>England HE. The Future Doctor Programme. A co-created vision for the future clinical team. Author; 2020.</w:t>
      </w:r>
    </w:p>
    <w:p w14:paraId="58296845" w14:textId="77777777" w:rsidR="002C35D6" w:rsidRPr="002C35D6" w:rsidRDefault="002C35D6" w:rsidP="002C35D6">
      <w:pPr>
        <w:pStyle w:val="EndNoteBibliography"/>
        <w:ind w:firstLine="0"/>
      </w:pPr>
      <w:r w:rsidRPr="002C35D6">
        <w:t>6.</w:t>
      </w:r>
      <w:r w:rsidRPr="002C35D6">
        <w:tab/>
        <w:t>Council GM. Outcomes for graduates. General Medical Council. 2018.</w:t>
      </w:r>
    </w:p>
    <w:p w14:paraId="5BDA2E10" w14:textId="77777777" w:rsidR="002C35D6" w:rsidRPr="002C35D6" w:rsidRDefault="002C35D6" w:rsidP="002C35D6">
      <w:pPr>
        <w:pStyle w:val="EndNoteBibliography"/>
        <w:ind w:firstLine="0"/>
      </w:pPr>
      <w:r w:rsidRPr="002C35D6">
        <w:t>7.</w:t>
      </w:r>
      <w:r w:rsidRPr="002C35D6">
        <w:tab/>
        <w:t>Bansal A, Greenley S, Mitchell C, Park S, Shearn K, Reeve J. Optimising planned medical education strategies to develop learners' person‐centredness: A realist review. Medical Education. 2022;56(5):489-503.</w:t>
      </w:r>
    </w:p>
    <w:p w14:paraId="18BB321E" w14:textId="77777777" w:rsidR="002C35D6" w:rsidRPr="002C35D6" w:rsidRDefault="002C35D6" w:rsidP="002C35D6">
      <w:pPr>
        <w:pStyle w:val="EndNoteBibliography"/>
        <w:ind w:firstLine="0"/>
      </w:pPr>
      <w:r w:rsidRPr="002C35D6">
        <w:t>8.</w:t>
      </w:r>
      <w:r w:rsidRPr="002C35D6">
        <w:tab/>
        <w:t>Nicholson K, Liu W, Fitzpatrick D, Hardacre KA, Roberts S, Salerno J, et al. Prevalence of multimorbidity and polypharmacy among adults and older adults: a systematic review. The Lancet Healthy Longevity. 2024;5(4):e287-e96.</w:t>
      </w:r>
    </w:p>
    <w:p w14:paraId="0945A9C2" w14:textId="77777777" w:rsidR="002C35D6" w:rsidRPr="002C35D6" w:rsidRDefault="002C35D6" w:rsidP="002C35D6">
      <w:pPr>
        <w:pStyle w:val="EndNoteBibliography"/>
        <w:ind w:firstLine="0"/>
      </w:pPr>
      <w:r w:rsidRPr="002C35D6">
        <w:t>9.</w:t>
      </w:r>
      <w:r w:rsidRPr="002C35D6">
        <w:tab/>
        <w:t>Reeve E, Thompson W, Farrell B. Deprescribing: a narrative review of the evidence and practical recommendations for recognizing opportunities and taking action. European journal of internal medicine. 2017;38:3-11.</w:t>
      </w:r>
    </w:p>
    <w:p w14:paraId="3C0D7ACA" w14:textId="77777777" w:rsidR="002C35D6" w:rsidRPr="002C35D6" w:rsidRDefault="002C35D6" w:rsidP="002C35D6">
      <w:pPr>
        <w:pStyle w:val="EndNoteBibliography"/>
        <w:ind w:firstLine="0"/>
      </w:pPr>
      <w:r w:rsidRPr="002C35D6">
        <w:t>10.</w:t>
      </w:r>
      <w:r w:rsidRPr="002C35D6">
        <w:tab/>
        <w:t>Medicines optimisation Quality standard [QS120]. In: Excellence NIfHaC, editor.: National Institute for Health and Care Excellence; 2016.</w:t>
      </w:r>
    </w:p>
    <w:p w14:paraId="7F53F123" w14:textId="77777777" w:rsidR="002C35D6" w:rsidRPr="002C35D6" w:rsidRDefault="002C35D6" w:rsidP="002C35D6">
      <w:pPr>
        <w:pStyle w:val="EndNoteBibliography"/>
        <w:ind w:firstLine="0"/>
      </w:pPr>
      <w:r w:rsidRPr="002C35D6">
        <w:t>11.</w:t>
      </w:r>
      <w:r w:rsidRPr="002C35D6">
        <w:tab/>
        <w:t>Medicines N, UK PC. Medicines optimisation: the safe and effective use of medicines to enable the best possible outcomes. 2015.</w:t>
      </w:r>
    </w:p>
    <w:p w14:paraId="3CA7E6BF" w14:textId="77777777" w:rsidR="002C35D6" w:rsidRPr="002C35D6" w:rsidRDefault="002C35D6" w:rsidP="002C35D6">
      <w:pPr>
        <w:pStyle w:val="EndNoteBibliography"/>
        <w:ind w:firstLine="0"/>
      </w:pPr>
      <w:r w:rsidRPr="002C35D6">
        <w:t>12.</w:t>
      </w:r>
      <w:r w:rsidRPr="002C35D6">
        <w:tab/>
        <w:t>Barnett N, Jubraj B, Grant D, Reddy B, Stevenson JM. Medication review, polypharmacy and deprescribing: Results of a pilot scoping exercise in undergraduate and postgraduate education. Pharmacy Education. 2021;21(1):126-32.</w:t>
      </w:r>
    </w:p>
    <w:p w14:paraId="2DC6E3E1" w14:textId="77777777" w:rsidR="002C35D6" w:rsidRPr="002C35D6" w:rsidRDefault="002C35D6" w:rsidP="002C35D6">
      <w:pPr>
        <w:pStyle w:val="EndNoteBibliography"/>
        <w:ind w:firstLine="0"/>
      </w:pPr>
      <w:r w:rsidRPr="002C35D6">
        <w:t>13.</w:t>
      </w:r>
      <w:r w:rsidRPr="002C35D6">
        <w:tab/>
        <w:t>Reumerman MO, Richir MC, Domela Nieuwenhuis PM, Sultan R, Daelmans HEM, Springer H, et al. The clinical and educational outcomes of an inter-professional student-led medication review team, a pilot study. European Journal of Clinical Pharmacology. 2021;77(1):117-23.</w:t>
      </w:r>
    </w:p>
    <w:p w14:paraId="2EEF725E" w14:textId="77777777" w:rsidR="002C35D6" w:rsidRPr="002C35D6" w:rsidRDefault="002C35D6" w:rsidP="002C35D6">
      <w:pPr>
        <w:pStyle w:val="EndNoteBibliography"/>
        <w:ind w:firstLine="0"/>
      </w:pPr>
      <w:r w:rsidRPr="002C35D6">
        <w:lastRenderedPageBreak/>
        <w:t>14.</w:t>
      </w:r>
      <w:r w:rsidRPr="002C35D6">
        <w:tab/>
        <w:t>Anderson E, Lakhani N. Interprofessional learning on polypharmacy. The clinical teacher. 2016;13(4):291-7.</w:t>
      </w:r>
    </w:p>
    <w:p w14:paraId="206CA9EF" w14:textId="77777777" w:rsidR="002C35D6" w:rsidRPr="002C35D6" w:rsidRDefault="002C35D6" w:rsidP="002C35D6">
      <w:pPr>
        <w:pStyle w:val="EndNoteBibliography"/>
        <w:ind w:firstLine="0"/>
      </w:pPr>
      <w:r w:rsidRPr="002C35D6">
        <w:t>15.</w:t>
      </w:r>
      <w:r w:rsidRPr="002C35D6">
        <w:tab/>
        <w:t>Haslam E, Wilson K, Bollington L, Maxwell S. The prescribing safety assessment: Looking to the future. Pharmacology research &amp; perspectives. 2023;11(2).</w:t>
      </w:r>
    </w:p>
    <w:p w14:paraId="0240ACEE" w14:textId="77777777" w:rsidR="002C35D6" w:rsidRPr="002C35D6" w:rsidRDefault="002C35D6" w:rsidP="002C35D6">
      <w:pPr>
        <w:pStyle w:val="EndNoteBibliography"/>
        <w:ind w:firstLine="0"/>
      </w:pPr>
      <w:r w:rsidRPr="002C35D6">
        <w:t>16.</w:t>
      </w:r>
      <w:r w:rsidRPr="002C35D6">
        <w:tab/>
        <w:t>Cook DA, Beckman TJ, Bordage G. Quality of reporting of experimental studies in medical education: A systematic review. Medical Education. 2007;41(8):737-45.</w:t>
      </w:r>
    </w:p>
    <w:p w14:paraId="00D5238E" w14:textId="77777777" w:rsidR="002C35D6" w:rsidRPr="002C35D6" w:rsidRDefault="002C35D6" w:rsidP="002C35D6">
      <w:pPr>
        <w:pStyle w:val="EndNoteBibliography"/>
        <w:ind w:firstLine="0"/>
      </w:pPr>
      <w:r w:rsidRPr="002C35D6">
        <w:t>17.</w:t>
      </w:r>
      <w:r w:rsidRPr="002C35D6">
        <w:tab/>
        <w:t>Pawson R. Realistic evaluation / Ray Pawson and Nick Tilley. Tilley N, Tilley N, editors: Sage; 1997.</w:t>
      </w:r>
    </w:p>
    <w:p w14:paraId="07CF021A" w14:textId="77777777" w:rsidR="002C35D6" w:rsidRPr="002C35D6" w:rsidRDefault="002C35D6" w:rsidP="002C35D6">
      <w:pPr>
        <w:pStyle w:val="EndNoteBibliography"/>
        <w:ind w:firstLine="0"/>
      </w:pPr>
      <w:r w:rsidRPr="002C35D6">
        <w:t>18.</w:t>
      </w:r>
      <w:r w:rsidRPr="002C35D6">
        <w:tab/>
        <w:t>Wong G, Westhorp G, Pawson R, Greenhalgh T. Realist synthesis. RAMESES training materials London: The RAMESES Project. 2013.</w:t>
      </w:r>
    </w:p>
    <w:p w14:paraId="5BA74F72" w14:textId="77777777" w:rsidR="002C35D6" w:rsidRPr="002C35D6" w:rsidRDefault="002C35D6" w:rsidP="002C35D6">
      <w:pPr>
        <w:pStyle w:val="EndNoteBibliography"/>
        <w:ind w:firstLine="0"/>
      </w:pPr>
      <w:r w:rsidRPr="002C35D6">
        <w:t>19.</w:t>
      </w:r>
      <w:r w:rsidRPr="002C35D6">
        <w:tab/>
        <w:t>Cook DA, Bordage G, Schmidt HG. Description, justification and clarification: a framework for classifying the purposes of research in medical education. Medical education. 2008;42(2):128-33.</w:t>
      </w:r>
    </w:p>
    <w:p w14:paraId="3465BCC9" w14:textId="77777777" w:rsidR="002C35D6" w:rsidRPr="002C35D6" w:rsidRDefault="002C35D6" w:rsidP="002C35D6">
      <w:pPr>
        <w:pStyle w:val="EndNoteBibliography"/>
        <w:ind w:firstLine="0"/>
      </w:pPr>
      <w:r w:rsidRPr="002C35D6">
        <w:t>20.</w:t>
      </w:r>
      <w:r w:rsidRPr="002C35D6">
        <w:tab/>
        <w:t>Wong G, Greenhalgh T, Westhorp G, Buckingham J, Pawson R. RAMESES publication standards: realist syntheses. BMC Medicine. 2013;11(1):21.</w:t>
      </w:r>
    </w:p>
    <w:p w14:paraId="5A24AD2F" w14:textId="77777777" w:rsidR="002C35D6" w:rsidRPr="002C35D6" w:rsidRDefault="002C35D6" w:rsidP="002C35D6">
      <w:pPr>
        <w:pStyle w:val="EndNoteBibliography"/>
        <w:ind w:firstLine="0"/>
      </w:pPr>
      <w:r w:rsidRPr="002C35D6">
        <w:t>21.</w:t>
      </w:r>
      <w:r w:rsidRPr="002C35D6">
        <w:tab/>
        <w:t>Team RP. RAMESES quality standards for realist synthesis (for researchers and peer-reviewers). 2014. 2021.</w:t>
      </w:r>
    </w:p>
    <w:p w14:paraId="3B137284" w14:textId="77777777" w:rsidR="002C35D6" w:rsidRPr="002C35D6" w:rsidRDefault="002C35D6" w:rsidP="002C35D6">
      <w:pPr>
        <w:pStyle w:val="EndNoteBibliography"/>
        <w:ind w:firstLine="0"/>
      </w:pPr>
      <w:r w:rsidRPr="002C35D6">
        <w:t>22.</w:t>
      </w:r>
      <w:r w:rsidRPr="002C35D6">
        <w:tab/>
        <w:t>Jagosh J, Stott H, Halls S, Thomas R, Liddiard C, Cupples M, et al. Benefits of realist evaluation for rapidly changing health service delivery. BMJ Open. 2022;12(7):e060347.</w:t>
      </w:r>
    </w:p>
    <w:p w14:paraId="415523D3" w14:textId="77777777" w:rsidR="002C35D6" w:rsidRPr="002C35D6" w:rsidRDefault="002C35D6" w:rsidP="002C35D6">
      <w:pPr>
        <w:pStyle w:val="EndNoteBibliography"/>
        <w:ind w:firstLine="0"/>
      </w:pPr>
      <w:r w:rsidRPr="002C35D6">
        <w:t>23.</w:t>
      </w:r>
      <w:r w:rsidRPr="002C35D6">
        <w:tab/>
        <w:t>Waffenschmidt S, Knelangen M, Sieben W, Bühn S, Pieper D. Single screening versus conventional double screening for study selection in systematic reviews: a methodological systematic review. BMC medical research methodology. 2019;19(1):1-9.</w:t>
      </w:r>
    </w:p>
    <w:p w14:paraId="7780BB16" w14:textId="77777777" w:rsidR="002C35D6" w:rsidRPr="002C35D6" w:rsidRDefault="002C35D6" w:rsidP="002C35D6">
      <w:pPr>
        <w:pStyle w:val="EndNoteBibliography"/>
        <w:ind w:firstLine="0"/>
      </w:pPr>
      <w:r w:rsidRPr="002C35D6">
        <w:t>24.</w:t>
      </w:r>
      <w:r w:rsidRPr="002C35D6">
        <w:tab/>
        <w:t>Wiltshire G, Ronkainen N. A realist approach to thematic analysis: making sense of qualitative data through experiential, inferential and dispositional themes. Journal of Critical Realism. 2021;20(2):159-80.</w:t>
      </w:r>
    </w:p>
    <w:p w14:paraId="3C617665" w14:textId="77777777" w:rsidR="002C35D6" w:rsidRPr="002C35D6" w:rsidRDefault="002C35D6" w:rsidP="002C35D6">
      <w:pPr>
        <w:pStyle w:val="EndNoteBibliography"/>
        <w:ind w:firstLine="0"/>
      </w:pPr>
      <w:r w:rsidRPr="002C35D6">
        <w:t>25.</w:t>
      </w:r>
      <w:r w:rsidRPr="002C35D6">
        <w:tab/>
        <w:t>Dirkx JM. Transformative learning theory in the practice of adult education: An overview. PAACE journal of lifelong learning. 1998;7:1-14.</w:t>
      </w:r>
    </w:p>
    <w:p w14:paraId="32EC1B24" w14:textId="77777777" w:rsidR="002C35D6" w:rsidRPr="002C35D6" w:rsidRDefault="002C35D6" w:rsidP="002C35D6">
      <w:pPr>
        <w:pStyle w:val="EndNoteBibliography"/>
        <w:ind w:firstLine="0"/>
      </w:pPr>
      <w:r w:rsidRPr="002C35D6">
        <w:t>26.</w:t>
      </w:r>
      <w:r w:rsidRPr="002C35D6">
        <w:tab/>
        <w:t>McCarthy M. Experiential learning theory: From theory to practice. Journal of Business &amp; Economics Research (JBER). 2016;14(3):91-100.</w:t>
      </w:r>
    </w:p>
    <w:p w14:paraId="176E836E" w14:textId="77777777" w:rsidR="002C35D6" w:rsidRPr="002C35D6" w:rsidRDefault="002C35D6" w:rsidP="002C35D6">
      <w:pPr>
        <w:pStyle w:val="EndNoteBibliography"/>
        <w:ind w:firstLine="0"/>
      </w:pPr>
      <w:r w:rsidRPr="002C35D6">
        <w:t>27.</w:t>
      </w:r>
      <w:r w:rsidRPr="002C35D6">
        <w:tab/>
        <w:t>Downey J, Harris N, Rybczynska-Bunt S, Golder E, Shearn K, Bradley N. Reflecting on Reflexivity in Realist Evaluation: A Call to Action. International Journal of Qualitative Methods. 2024;23:16094069241284206.</w:t>
      </w:r>
    </w:p>
    <w:p w14:paraId="3BF83FC2" w14:textId="77777777" w:rsidR="002C35D6" w:rsidRPr="002C35D6" w:rsidRDefault="002C35D6" w:rsidP="002C35D6">
      <w:pPr>
        <w:pStyle w:val="EndNoteBibliography"/>
        <w:ind w:firstLine="0"/>
      </w:pPr>
      <w:r w:rsidRPr="002C35D6">
        <w:t>28.</w:t>
      </w:r>
      <w:r w:rsidRPr="002C35D6">
        <w:tab/>
        <w:t>Reeve J, Maden M, Hill R, Turk A, Mahtani K, Wong G, et al. Deprescribing medicines in older people living with multimorbidity and polypharmacy: the TAILOR evidence synthesis. Health Technology Assessment. 2022;26(32):1-+.</w:t>
      </w:r>
    </w:p>
    <w:p w14:paraId="5F361481" w14:textId="77777777" w:rsidR="002C35D6" w:rsidRPr="002C35D6" w:rsidRDefault="002C35D6" w:rsidP="002C35D6">
      <w:pPr>
        <w:pStyle w:val="EndNoteBibliography"/>
        <w:ind w:firstLine="0"/>
      </w:pPr>
      <w:r w:rsidRPr="002C35D6">
        <w:t>29.</w:t>
      </w:r>
      <w:r w:rsidRPr="002C35D6">
        <w:tab/>
        <w:t>Eriksson AL, Wallerstedt SM. Developing confidence in basic prescribing skills during medical school: a longitudinal questionnaire study investigating the effects of a modified clinical pharmacology course. European Journal of Clinical Pharmacology. 2018;74(10):1343-9.</w:t>
      </w:r>
    </w:p>
    <w:p w14:paraId="14DA5E5C" w14:textId="77777777" w:rsidR="002C35D6" w:rsidRPr="002C35D6" w:rsidRDefault="002C35D6" w:rsidP="002C35D6">
      <w:pPr>
        <w:pStyle w:val="EndNoteBibliography"/>
        <w:ind w:firstLine="0"/>
      </w:pPr>
      <w:r w:rsidRPr="002C35D6">
        <w:t>30.</w:t>
      </w:r>
      <w:r w:rsidRPr="002C35D6">
        <w:tab/>
        <w:t>Bray-Hall S, Schmidt K, Aagaard E. Toward safe hospital discharge: a transitions in care curriculum for medical students. Journal of general internal medicine. 2010;25:878-81.</w:t>
      </w:r>
    </w:p>
    <w:p w14:paraId="17822321" w14:textId="77777777" w:rsidR="002C35D6" w:rsidRPr="002C35D6" w:rsidRDefault="002C35D6" w:rsidP="002C35D6">
      <w:pPr>
        <w:pStyle w:val="EndNoteBibliography"/>
        <w:ind w:firstLine="0"/>
      </w:pPr>
      <w:r w:rsidRPr="002C35D6">
        <w:t>31.</w:t>
      </w:r>
      <w:r w:rsidRPr="002C35D6">
        <w:tab/>
        <w:t>Gehrke-Beck S, Petersen M, Herrmann WJ, Zimmermann N, Daub E, Seeger J, et al. Development of a project for interprofessional collaboration between medical and pharmacy students to improve medication safety in polypharmacy (PILLE). GMS Journal for Medical Education. 2023;40(1):Doc3.</w:t>
      </w:r>
    </w:p>
    <w:p w14:paraId="396E0056" w14:textId="77777777" w:rsidR="002C35D6" w:rsidRPr="002C35D6" w:rsidRDefault="002C35D6" w:rsidP="002C35D6">
      <w:pPr>
        <w:pStyle w:val="EndNoteBibliography"/>
        <w:ind w:firstLine="0"/>
      </w:pPr>
      <w:r w:rsidRPr="002C35D6">
        <w:t>32.</w:t>
      </w:r>
      <w:r w:rsidRPr="002C35D6">
        <w:tab/>
        <w:t>Raman-Wilms L, Farrell B, Sadowski C, Austin Z. Deprescribing: An educational imperative. Research In Social &amp; Administrative Pharmacy. 2019;15(6):790-5.</w:t>
      </w:r>
    </w:p>
    <w:p w14:paraId="12CD0805" w14:textId="77777777" w:rsidR="002C35D6" w:rsidRPr="002C35D6" w:rsidRDefault="002C35D6" w:rsidP="002C35D6">
      <w:pPr>
        <w:pStyle w:val="EndNoteBibliography"/>
        <w:ind w:firstLine="0"/>
      </w:pPr>
      <w:r w:rsidRPr="002C35D6">
        <w:lastRenderedPageBreak/>
        <w:t>33.</w:t>
      </w:r>
      <w:r w:rsidRPr="002C35D6">
        <w:tab/>
        <w:t>Farrell B, Raman-Wilms L, Sadowski CA, Mallery L, Turner J, Gagnon C, et al. A Proposed Curricular Framework for an Interprofessional Approach to Deprescribing. Medical Science Educator. 2023;33(2):551-67.</w:t>
      </w:r>
    </w:p>
    <w:p w14:paraId="7DA9DC01" w14:textId="77777777" w:rsidR="002C35D6" w:rsidRPr="002C35D6" w:rsidRDefault="002C35D6" w:rsidP="002C35D6">
      <w:pPr>
        <w:pStyle w:val="EndNoteBibliography"/>
        <w:ind w:firstLine="0"/>
      </w:pPr>
      <w:r w:rsidRPr="002C35D6">
        <w:t>34.</w:t>
      </w:r>
      <w:r w:rsidRPr="002C35D6">
        <w:tab/>
        <w:t>Farrell B, Conklin J, Dolovich L, Irving H, Maclure M, McCarthy L, et al. Deprescribing guidelines: An international symposium on development, implementation, research and health professional education. Research in Social &amp; Administrative Pharmacy. 2019;15(6):780-9.</w:t>
      </w:r>
    </w:p>
    <w:p w14:paraId="5DDB9ED6" w14:textId="77777777" w:rsidR="002C35D6" w:rsidRPr="002C35D6" w:rsidRDefault="002C35D6" w:rsidP="002C35D6">
      <w:pPr>
        <w:pStyle w:val="EndNoteBibliography"/>
        <w:ind w:firstLine="0"/>
      </w:pPr>
      <w:r w:rsidRPr="002C35D6">
        <w:t>35.</w:t>
      </w:r>
      <w:r w:rsidRPr="002C35D6">
        <w:tab/>
        <w:t>Keijsers CJ, van Doorn AB, van Kalles A, de Wildt DJ, Brouwers JR, van de Kamp HJ, Jansen PA. Structured pharmaceutical analysis of the Systematic Tool to Reduce Inappropriate Prescribing is an effective method for final-year medical students to improve polypharmacy skills: a randomized controlled trial. Journal of the American Geriatrics Society. 2014;62(7):1353-9.</w:t>
      </w:r>
    </w:p>
    <w:p w14:paraId="3116BA08" w14:textId="77777777" w:rsidR="002C35D6" w:rsidRPr="002C35D6" w:rsidRDefault="002C35D6" w:rsidP="002C35D6">
      <w:pPr>
        <w:pStyle w:val="EndNoteBibliography"/>
        <w:ind w:firstLine="0"/>
      </w:pPr>
      <w:r w:rsidRPr="002C35D6">
        <w:t>36.</w:t>
      </w:r>
      <w:r w:rsidRPr="002C35D6">
        <w:tab/>
        <w:t>Mangin D, Bahat G, Golomb BA, Mallery LH, Moorhouse P, Onder G, et al. International Group for Reducing Inappropriate Medication Use &amp; Polypharmacy (IGRIMUP): Position Statement and 10 Recommendations for Action. Drugs &amp; Aging. 2018;35(7):575-87.</w:t>
      </w:r>
    </w:p>
    <w:p w14:paraId="1DA5F204" w14:textId="77777777" w:rsidR="002C35D6" w:rsidRPr="002C35D6" w:rsidRDefault="002C35D6" w:rsidP="002C35D6">
      <w:pPr>
        <w:pStyle w:val="EndNoteBibliography"/>
        <w:ind w:firstLine="0"/>
      </w:pPr>
      <w:r w:rsidRPr="002C35D6">
        <w:t>37.</w:t>
      </w:r>
      <w:r w:rsidRPr="002C35D6">
        <w:tab/>
        <w:t>Ramaswamy R. How to teach medication management: a review of novel educational materials in geriatrics. Journal of the American Geriatrics Society. 2013;61(9):1598-601.</w:t>
      </w:r>
    </w:p>
    <w:p w14:paraId="4E709106" w14:textId="77777777" w:rsidR="002C35D6" w:rsidRPr="002C35D6" w:rsidRDefault="002C35D6" w:rsidP="002C35D6">
      <w:pPr>
        <w:pStyle w:val="EndNoteBibliography"/>
        <w:ind w:firstLine="0"/>
      </w:pPr>
      <w:r w:rsidRPr="002C35D6">
        <w:t>38.</w:t>
      </w:r>
      <w:r w:rsidRPr="002C35D6">
        <w:tab/>
        <w:t>Kostas T, Zimmerman K, Salow M, Simone M, Whitmire N, Rudolph JL, McMahon GT. Improving medication management competency of clinical trainees in geriatrics. Journal of the American Geriatrics Society. 2014;62(8):1568-74.</w:t>
      </w:r>
    </w:p>
    <w:p w14:paraId="42957882" w14:textId="77777777" w:rsidR="002C35D6" w:rsidRPr="002C35D6" w:rsidRDefault="002C35D6" w:rsidP="002C35D6">
      <w:pPr>
        <w:pStyle w:val="EndNoteBibliography"/>
        <w:ind w:firstLine="0"/>
      </w:pPr>
      <w:r w:rsidRPr="002C35D6">
        <w:t>39.</w:t>
      </w:r>
      <w:r w:rsidRPr="002C35D6">
        <w:tab/>
        <w:t>Hawley CE, Triantafylidis LK, Phillips SC, Schwartz AW. Brown Bag Simulation to Improve Medication Management in Older Adults. Mededportal Publications. 2019;15:10857.</w:t>
      </w:r>
    </w:p>
    <w:p w14:paraId="61D37FB1" w14:textId="77777777" w:rsidR="002C35D6" w:rsidRPr="002C35D6" w:rsidRDefault="002C35D6" w:rsidP="002C35D6">
      <w:pPr>
        <w:pStyle w:val="EndNoteBibliography"/>
        <w:ind w:firstLine="0"/>
      </w:pPr>
      <w:r w:rsidRPr="002C35D6">
        <w:t>40.</w:t>
      </w:r>
      <w:r w:rsidRPr="002C35D6">
        <w:tab/>
        <w:t>Isenor JE, Bai I, Cormier R, Helwig M, Reeve E, Whelan AM, et al. Deprescribing interventions in primary health care mapped to the Behaviour Change Wheel: A scoping review. Research in Social &amp; Administrative Pharmacy. 2021;17(7):1229-41.</w:t>
      </w:r>
    </w:p>
    <w:p w14:paraId="08182F3C" w14:textId="77777777" w:rsidR="002C35D6" w:rsidRPr="002C35D6" w:rsidRDefault="002C35D6" w:rsidP="002C35D6">
      <w:pPr>
        <w:pStyle w:val="EndNoteBibliography"/>
        <w:ind w:firstLine="0"/>
      </w:pPr>
      <w:r w:rsidRPr="002C35D6">
        <w:t>41.</w:t>
      </w:r>
      <w:r w:rsidRPr="002C35D6">
        <w:tab/>
        <w:t>Sweller J. Cognitive load theory.  Psychology of learning and motivation. 55: Elsevier; 2011. p. 37-76.</w:t>
      </w:r>
    </w:p>
    <w:p w14:paraId="69FF662B" w14:textId="77777777" w:rsidR="002C35D6" w:rsidRPr="002C35D6" w:rsidRDefault="002C35D6" w:rsidP="002C35D6">
      <w:pPr>
        <w:pStyle w:val="EndNoteBibliography"/>
        <w:ind w:firstLine="0"/>
      </w:pPr>
      <w:r w:rsidRPr="002C35D6">
        <w:t>42.</w:t>
      </w:r>
      <w:r w:rsidRPr="002C35D6">
        <w:tab/>
        <w:t>van Zuilen MH, Kaiser RM, Mintzer MJ. A competency‐based medical student curriculum: Taking the medication history in older adults. Journal of the American Geriatrics Society. 2012;60(4):781-5.</w:t>
      </w:r>
    </w:p>
    <w:p w14:paraId="51BADF1A" w14:textId="77777777" w:rsidR="002C35D6" w:rsidRPr="002C35D6" w:rsidRDefault="002C35D6" w:rsidP="002C35D6">
      <w:pPr>
        <w:pStyle w:val="EndNoteBibliography"/>
        <w:ind w:firstLine="0"/>
      </w:pPr>
      <w:r w:rsidRPr="002C35D6">
        <w:t>43.</w:t>
      </w:r>
      <w:r w:rsidRPr="002C35D6">
        <w:tab/>
        <w:t>Steven K, Howden S, Mires G, Rowe I, Lafferty N, Arnold A, Strath A. Toward interprofessional learning and education: Mapping common outcomes for prequalifying healthcare professional programs in the United Kingdom. Medical Teacher. 2017;39(7):720-44.</w:t>
      </w:r>
    </w:p>
    <w:p w14:paraId="093690F6" w14:textId="77777777" w:rsidR="002C35D6" w:rsidRPr="002C35D6" w:rsidRDefault="002C35D6" w:rsidP="002C35D6">
      <w:pPr>
        <w:pStyle w:val="EndNoteBibliography"/>
        <w:ind w:firstLine="0"/>
      </w:pPr>
      <w:r w:rsidRPr="002C35D6">
        <w:t>44.</w:t>
      </w:r>
      <w:r w:rsidRPr="002C35D6">
        <w:tab/>
        <w:t>Cheng HY, Bradley E. Improving Identification of Potentially Inappropriate Medications among Older Patients: a Preliminary Report of a Single-Blind, Controlled Trial Teaching Fourth Year Medical Students Value- and Preference-Based Prescribing/De-Prescribing. Medical Science Educator. 2016;26(3):431-5.</w:t>
      </w:r>
    </w:p>
    <w:p w14:paraId="6BB62808" w14:textId="77777777" w:rsidR="002C35D6" w:rsidRPr="002C35D6" w:rsidRDefault="002C35D6" w:rsidP="002C35D6">
      <w:pPr>
        <w:pStyle w:val="EndNoteBibliography"/>
        <w:ind w:firstLine="0"/>
      </w:pPr>
      <w:r w:rsidRPr="002C35D6">
        <w:t>45.</w:t>
      </w:r>
      <w:r w:rsidRPr="002C35D6">
        <w:tab/>
        <w:t>Zimmerman KM, Bell CA, Donohoe KL, Salgado TM. Medicine, pharmacy and nursing trainees’ perceptions of curriculum preparation to deprescribe and interprofessional roles in the deprescribing process. Gerontology &amp; Geriatrics Education. 2020;41(1):63-84.</w:t>
      </w:r>
    </w:p>
    <w:p w14:paraId="1B7C3CA0" w14:textId="77777777" w:rsidR="002C35D6" w:rsidRPr="002C35D6" w:rsidRDefault="002C35D6" w:rsidP="002C35D6">
      <w:pPr>
        <w:pStyle w:val="EndNoteBibliography"/>
        <w:ind w:firstLine="0"/>
      </w:pPr>
      <w:r w:rsidRPr="002C35D6">
        <w:t>46.</w:t>
      </w:r>
      <w:r w:rsidRPr="002C35D6">
        <w:tab/>
        <w:t>Karpa KD, Hom LL, Huffman P, Lehman EB, Chinchilli VM, Haidet P, Leong SL. Medication safety curriculum: Enhancing skills and changing behaviors Approaches to teaching and learning. BMC Medical Education. 2015;15(1).</w:t>
      </w:r>
    </w:p>
    <w:p w14:paraId="5F1CBD5C" w14:textId="77777777" w:rsidR="002C35D6" w:rsidRPr="002C35D6" w:rsidRDefault="002C35D6" w:rsidP="002C35D6">
      <w:pPr>
        <w:pStyle w:val="EndNoteBibliography"/>
        <w:ind w:firstLine="0"/>
      </w:pPr>
      <w:r w:rsidRPr="002C35D6">
        <w:t>47.</w:t>
      </w:r>
      <w:r w:rsidRPr="002C35D6">
        <w:tab/>
        <w:t>Schutte T, Tichelaar J, Dekker RS, van Agtmael MA, de Vries TP, Richir MC. Learning in student‐run clinics: A systematic review. Medical education. 2015;49(3):249-63.</w:t>
      </w:r>
    </w:p>
    <w:p w14:paraId="620EB827" w14:textId="77777777" w:rsidR="002C35D6" w:rsidRPr="002C35D6" w:rsidRDefault="002C35D6" w:rsidP="002C35D6">
      <w:pPr>
        <w:pStyle w:val="EndNoteBibliography"/>
        <w:ind w:firstLine="0"/>
      </w:pPr>
      <w:r w:rsidRPr="002C35D6">
        <w:lastRenderedPageBreak/>
        <w:t>48.</w:t>
      </w:r>
      <w:r w:rsidRPr="002C35D6">
        <w:tab/>
        <w:t>Bradley SM, Chang D, Fallar R, Karani R. A Patient Safety and Transitions of Care Curriculum for Third-Year Medical Students. Gerontology and Geriatrics Education. 2015;36(1):45-57.</w:t>
      </w:r>
    </w:p>
    <w:p w14:paraId="5ABE5F7E" w14:textId="77777777" w:rsidR="002C35D6" w:rsidRPr="002C35D6" w:rsidRDefault="002C35D6" w:rsidP="002C35D6">
      <w:pPr>
        <w:pStyle w:val="EndNoteBibliography"/>
        <w:ind w:firstLine="0"/>
      </w:pPr>
      <w:r w:rsidRPr="002C35D6">
        <w:t>49.</w:t>
      </w:r>
      <w:r w:rsidRPr="002C35D6">
        <w:tab/>
        <w:t>Gabbay J, Le May A. Practice-based evidence for healthcare: clinical mindlines: Routledge; 2010.</w:t>
      </w:r>
    </w:p>
    <w:p w14:paraId="069CABEB" w14:textId="77777777" w:rsidR="002C35D6" w:rsidRPr="002C35D6" w:rsidRDefault="002C35D6" w:rsidP="002C35D6">
      <w:pPr>
        <w:pStyle w:val="EndNoteBibliography"/>
        <w:ind w:firstLine="0"/>
      </w:pPr>
      <w:r w:rsidRPr="002C35D6">
        <w:t>50.</w:t>
      </w:r>
      <w:r w:rsidRPr="002C35D6">
        <w:tab/>
        <w:t>Mecca MC, Thomas JM, Niehoff KM, Hyson A, Jeffery SM, Sellinger J, et al. Assessing an Interprofessional Polypharmacy and Deprescribing Educational Intervention for Primary Care Post-graduate Trainees: a Quantitative and Qualitative Evaluation. Journal of General Internal Medicine. 2019;34(7):1220-7.</w:t>
      </w:r>
    </w:p>
    <w:p w14:paraId="4656D808" w14:textId="77777777" w:rsidR="002C35D6" w:rsidRPr="002C35D6" w:rsidRDefault="002C35D6" w:rsidP="002C35D6">
      <w:pPr>
        <w:pStyle w:val="EndNoteBibliography"/>
        <w:ind w:firstLine="0"/>
      </w:pPr>
      <w:r w:rsidRPr="002C35D6">
        <w:t>51.</w:t>
      </w:r>
      <w:r w:rsidRPr="002C35D6">
        <w:tab/>
        <w:t>Pruskowski J, Sakely H, Handler S. Development of a required longitudinal residency experience focused on deprescribing. American Journal of Health-System Pharmacy. 2019;76(4):236-41.</w:t>
      </w:r>
    </w:p>
    <w:p w14:paraId="30263AB3" w14:textId="77777777" w:rsidR="002C35D6" w:rsidRPr="002C35D6" w:rsidRDefault="002C35D6" w:rsidP="002C35D6">
      <w:pPr>
        <w:pStyle w:val="EndNoteBibliography"/>
        <w:ind w:firstLine="0"/>
      </w:pPr>
      <w:r w:rsidRPr="002C35D6">
        <w:t>52.</w:t>
      </w:r>
      <w:r w:rsidRPr="002C35D6">
        <w:tab/>
        <w:t>Lee MY, Soriano RP, Fallar R, Ramaswamy R. Assessment of Medication Management Competency Among Medical Students Using Standardized Patients. Journal of the American Geriatrics Society. 2020;68(3):E4-E6.</w:t>
      </w:r>
    </w:p>
    <w:p w14:paraId="544D666E" w14:textId="77777777" w:rsidR="002C35D6" w:rsidRPr="002C35D6" w:rsidRDefault="002C35D6" w:rsidP="002C35D6">
      <w:pPr>
        <w:pStyle w:val="EndNoteBibliography"/>
        <w:ind w:firstLine="0"/>
      </w:pPr>
      <w:r w:rsidRPr="002C35D6">
        <w:t>53.</w:t>
      </w:r>
      <w:r w:rsidRPr="002C35D6">
        <w:tab/>
        <w:t>Kostas T, Thomas J, Thompson K, Poston J, Levine S. Improving medical and pharmacy student confidence in medication management and attitudes about interprofessional collaboration by utilizing an interprofessional module. Journal of interprofessional care. 2018;32(6):790-3.</w:t>
      </w:r>
    </w:p>
    <w:p w14:paraId="05BE990C" w14:textId="77777777" w:rsidR="002C35D6" w:rsidRPr="002C35D6" w:rsidRDefault="002C35D6" w:rsidP="002C35D6">
      <w:pPr>
        <w:pStyle w:val="EndNoteBibliography"/>
        <w:ind w:firstLine="0"/>
      </w:pPr>
      <w:r w:rsidRPr="002C35D6">
        <w:t>54.</w:t>
      </w:r>
      <w:r w:rsidRPr="002C35D6">
        <w:tab/>
        <w:t>Poots AJ, Jubraj B, Ward E, Wycoco A, Barnett N. Education around medication review and deprescribing: a survey of medical and pharmacy students' perspectives. Therapeutic Advances in Drug Safety. 2020;11:2042098620909610.</w:t>
      </w:r>
    </w:p>
    <w:p w14:paraId="4729EDDE" w14:textId="77777777" w:rsidR="002C35D6" w:rsidRPr="002C35D6" w:rsidRDefault="002C35D6" w:rsidP="002C35D6">
      <w:pPr>
        <w:pStyle w:val="EndNoteBibliography"/>
        <w:ind w:firstLine="0"/>
      </w:pPr>
      <w:r w:rsidRPr="002C35D6">
        <w:t>55.</w:t>
      </w:r>
      <w:r w:rsidRPr="002C35D6">
        <w:tab/>
        <w:t>Lai CJ, Nye HE, Bookwalter T, Kwan A, Hauer KE. Postdischarge follow‐up visits for medical and pharmacy students on an inpatient medicine clerkship. Journal of Hospital Medicine: An Official Publication of the Society of Hospital Medicine. 2008;3(1):20-7.</w:t>
      </w:r>
    </w:p>
    <w:p w14:paraId="22B0D6B6" w14:textId="77777777" w:rsidR="002C35D6" w:rsidRPr="002C35D6" w:rsidRDefault="002C35D6" w:rsidP="002C35D6">
      <w:pPr>
        <w:pStyle w:val="EndNoteBibliography"/>
        <w:ind w:firstLine="0"/>
      </w:pPr>
      <w:r w:rsidRPr="002C35D6">
        <w:t>56.</w:t>
      </w:r>
      <w:r w:rsidRPr="002C35D6">
        <w:tab/>
        <w:t>Gonzalo JD, Wolpaw D, Graaf D, Thompson BM. Educating patient-centered, systems-aware physicians: a qualitative analysis of medical student perceptions of value-added clinical systems learning roles. BMC medical education. 2018;18:1-7.</w:t>
      </w:r>
    </w:p>
    <w:p w14:paraId="5EFEB6A9" w14:textId="77777777" w:rsidR="002C35D6" w:rsidRPr="002C35D6" w:rsidRDefault="002C35D6" w:rsidP="002C35D6">
      <w:pPr>
        <w:pStyle w:val="EndNoteBibliography"/>
        <w:ind w:firstLine="0"/>
      </w:pPr>
      <w:r w:rsidRPr="002C35D6">
        <w:t>57.</w:t>
      </w:r>
      <w:r w:rsidRPr="002C35D6">
        <w:tab/>
        <w:t>Svensberg K, Kalleberg BG, Rosvold EO, Mathiesen L, Woien H, Hove LH, et al. Interprofessional education on complex patients in nursing homes: a focus group study. Bmc Medical Education. 2021;21(1).</w:t>
      </w:r>
    </w:p>
    <w:p w14:paraId="436B5D52" w14:textId="77777777" w:rsidR="002C35D6" w:rsidRPr="002C35D6" w:rsidRDefault="002C35D6" w:rsidP="002C35D6">
      <w:pPr>
        <w:pStyle w:val="EndNoteBibliography"/>
        <w:ind w:firstLine="0"/>
      </w:pPr>
      <w:r w:rsidRPr="002C35D6">
        <w:t>58.</w:t>
      </w:r>
      <w:r w:rsidRPr="002C35D6">
        <w:tab/>
        <w:t>Chenoweth L, Jessop T, Harrison F, Cations M, Cook J, Brodaty H. Critical Contextual Elements in Facilitating and Achieving Success with a Person-Centred Care Intervention to Support Antipsychotic Deprescribing for Older People in Long-Term Care. BioMed Research International. 2018;2018 (no pagination).</w:t>
      </w:r>
    </w:p>
    <w:p w14:paraId="44736DE7" w14:textId="77777777" w:rsidR="002C35D6" w:rsidRPr="002C35D6" w:rsidRDefault="002C35D6" w:rsidP="002C35D6">
      <w:pPr>
        <w:pStyle w:val="EndNoteBibliography"/>
        <w:ind w:firstLine="0"/>
      </w:pPr>
      <w:r w:rsidRPr="002C35D6">
        <w:t>59.</w:t>
      </w:r>
      <w:r w:rsidRPr="002C35D6">
        <w:tab/>
        <w:t>Sfard A, editor Moving between discourses: From learning‐as‐acquisition to learning‐as‐participation. AIP Conference proceedings; 2009: American Institute of Physics.</w:t>
      </w:r>
    </w:p>
    <w:p w14:paraId="3FC2F3E1" w14:textId="77777777" w:rsidR="002C35D6" w:rsidRPr="002C35D6" w:rsidRDefault="002C35D6" w:rsidP="002C35D6">
      <w:pPr>
        <w:pStyle w:val="EndNoteBibliography"/>
        <w:ind w:firstLine="0"/>
      </w:pPr>
      <w:r w:rsidRPr="002C35D6">
        <w:t>60.</w:t>
      </w:r>
      <w:r w:rsidRPr="002C35D6">
        <w:tab/>
        <w:t>Basheti IA, Qunaibi EA, AbuRuz S, Samara S, Bulatova NR. Home medication reviews in a patient care experience for undergraduate pharmacy students. American journal of pharmaceutical education. 2013;77(8):173.</w:t>
      </w:r>
    </w:p>
    <w:p w14:paraId="569B9F75" w14:textId="77777777" w:rsidR="002C35D6" w:rsidRPr="002C35D6" w:rsidRDefault="002C35D6" w:rsidP="002C35D6">
      <w:pPr>
        <w:pStyle w:val="EndNoteBibliography"/>
        <w:ind w:firstLine="0"/>
      </w:pPr>
      <w:r w:rsidRPr="002C35D6">
        <w:t>61.</w:t>
      </w:r>
      <w:r w:rsidRPr="002C35D6">
        <w:tab/>
        <w:t>van Poelgeest EP, Seppala LJ, Lee JM, Bahat G, Ilhan B, Lavan AH, et al. Deprescribing practices, habits and attitudes of geriatricians and geriatricians-in-training across Europe: a large web-based survey. European Geriatric Medicine. 2022;13(6):1455-66.</w:t>
      </w:r>
    </w:p>
    <w:p w14:paraId="0E5EDDE3" w14:textId="77777777" w:rsidR="002C35D6" w:rsidRPr="002C35D6" w:rsidRDefault="002C35D6" w:rsidP="002C35D6">
      <w:pPr>
        <w:pStyle w:val="EndNoteBibliography"/>
        <w:ind w:firstLine="0"/>
      </w:pPr>
      <w:r w:rsidRPr="002C35D6">
        <w:t>62.</w:t>
      </w:r>
      <w:r w:rsidRPr="002C35D6">
        <w:tab/>
        <w:t>Scott S, Twigg MJ, Clark A, Farrow C, May H, Patel M, et al. Development of a hospital deprescribing implementation framework: a focus group study with geriatricians and pharmacists. Age and ageing. 2020;49(1):102-10.</w:t>
      </w:r>
    </w:p>
    <w:p w14:paraId="3650DBCF" w14:textId="77777777" w:rsidR="002C35D6" w:rsidRPr="002C35D6" w:rsidRDefault="002C35D6" w:rsidP="002C35D6">
      <w:pPr>
        <w:pStyle w:val="EndNoteBibliography"/>
        <w:ind w:firstLine="0"/>
      </w:pPr>
      <w:r w:rsidRPr="002C35D6">
        <w:lastRenderedPageBreak/>
        <w:t>63.</w:t>
      </w:r>
      <w:r w:rsidRPr="002C35D6">
        <w:tab/>
        <w:t>Brooks CF, Argyropoulos A, Matheson-Monnet CB, Kryl D. Evaluating the impact of a polypharmacy Action Learning Sets tool on healthcare practitioners’ confidence, perceptions and experiences of stopping inappropriate medicines. BMC Medical Education. 2022;22(1):1-15.</w:t>
      </w:r>
    </w:p>
    <w:p w14:paraId="6570AC0B" w14:textId="77777777" w:rsidR="002C35D6" w:rsidRPr="002C35D6" w:rsidRDefault="002C35D6" w:rsidP="002C35D6">
      <w:pPr>
        <w:pStyle w:val="EndNoteBibliography"/>
        <w:ind w:firstLine="0"/>
      </w:pPr>
      <w:r w:rsidRPr="002C35D6">
        <w:t>64.</w:t>
      </w:r>
      <w:r w:rsidRPr="002C35D6">
        <w:tab/>
        <w:t>Helin-Salmivaara A, Huupponen R, Klaukka T, Hoppu K. Focusing on changing clinical practice to enhance rational prescribing—collaboration and networking enable comprehensive approaches. Health policy. 2003;66(1):1-10.</w:t>
      </w:r>
    </w:p>
    <w:p w14:paraId="00813583" w14:textId="77777777" w:rsidR="002C35D6" w:rsidRPr="002C35D6" w:rsidRDefault="002C35D6" w:rsidP="002C35D6">
      <w:pPr>
        <w:pStyle w:val="EndNoteBibliography"/>
        <w:ind w:firstLine="0"/>
      </w:pPr>
      <w:r w:rsidRPr="002C35D6">
        <w:t>65.</w:t>
      </w:r>
      <w:r w:rsidRPr="002C35D6">
        <w:tab/>
        <w:t>Stewart M, Brown JB, Weston W, McWhinney IR, McWilliam CL, Freeman T. Patient-centered medicine: transforming the clinical method: CRC press; 2013.</w:t>
      </w:r>
    </w:p>
    <w:p w14:paraId="6B0C69C0" w14:textId="77777777" w:rsidR="002C35D6" w:rsidRPr="002C35D6" w:rsidRDefault="002C35D6" w:rsidP="002C35D6">
      <w:pPr>
        <w:pStyle w:val="EndNoteBibliography"/>
        <w:ind w:firstLine="0"/>
      </w:pPr>
      <w:r w:rsidRPr="002C35D6">
        <w:t>66.</w:t>
      </w:r>
      <w:r w:rsidRPr="002C35D6">
        <w:tab/>
        <w:t>Shelvey BM, Coulman SA, John DN. Evaluating an undergraduate interprofessional education session for medical and pharmacy undergraduates on therapeutics and prescribing: the medical student perspective. Advances in Medical Education and Practice. 2016:661-70.</w:t>
      </w:r>
    </w:p>
    <w:p w14:paraId="7E1E7718" w14:textId="77777777" w:rsidR="002C35D6" w:rsidRPr="002C35D6" w:rsidRDefault="002C35D6" w:rsidP="002C35D6">
      <w:pPr>
        <w:pStyle w:val="EndNoteBibliography"/>
        <w:ind w:firstLine="0"/>
      </w:pPr>
      <w:r w:rsidRPr="002C35D6">
        <w:t>67.</w:t>
      </w:r>
      <w:r w:rsidRPr="002C35D6">
        <w:tab/>
        <w:t>Dekker RS, Schutte T, Tichelaar J, Thijs A, van Agtmael MA, de Vries TP, Richir MC. A novel approach to teaching pharmacotherapeutics—feasibility of the learner-centered student-run clinic. European journal of clinical pharmacology. 2015;71:1381-7.</w:t>
      </w:r>
    </w:p>
    <w:p w14:paraId="353D0315" w14:textId="77777777" w:rsidR="002C35D6" w:rsidRPr="002C35D6" w:rsidRDefault="002C35D6" w:rsidP="002C35D6">
      <w:pPr>
        <w:pStyle w:val="EndNoteBibliography"/>
        <w:ind w:firstLine="0"/>
      </w:pPr>
      <w:r w:rsidRPr="002C35D6">
        <w:t>68.</w:t>
      </w:r>
      <w:r w:rsidRPr="002C35D6">
        <w:tab/>
        <w:t>Biggs J. Enhancing teaching through constructive alignment. Higher education. 1996;32(3):347-64.</w:t>
      </w:r>
    </w:p>
    <w:p w14:paraId="653D0762" w14:textId="77777777" w:rsidR="002C35D6" w:rsidRPr="002C35D6" w:rsidRDefault="002C35D6" w:rsidP="002C35D6">
      <w:pPr>
        <w:pStyle w:val="EndNoteBibliography"/>
        <w:ind w:firstLine="0"/>
      </w:pPr>
      <w:r w:rsidRPr="002C35D6">
        <w:t>69.</w:t>
      </w:r>
      <w:r w:rsidRPr="002C35D6">
        <w:tab/>
        <w:t>Bandura A, Watts RE. Self-efficacy in changing societies. Springer; 1996.</w:t>
      </w:r>
    </w:p>
    <w:p w14:paraId="7D6DF805" w14:textId="77777777" w:rsidR="002C35D6" w:rsidRPr="002C35D6" w:rsidRDefault="002C35D6" w:rsidP="002C35D6">
      <w:pPr>
        <w:pStyle w:val="EndNoteBibliography"/>
        <w:ind w:firstLine="0"/>
      </w:pPr>
      <w:r w:rsidRPr="002C35D6">
        <w:t>70.</w:t>
      </w:r>
      <w:r w:rsidRPr="002C35D6">
        <w:tab/>
        <w:t>Turk A, Wong G, Mahtani KR, Maden M, Hill R, Ranson E, et al. Optimising a person-centred approach to stopping medicines in older people with multimorbidity and polypharmacy using the DExTruS framework: a realist review. BMC medicine. 2022;20(1):297.</w:t>
      </w:r>
    </w:p>
    <w:p w14:paraId="3C46186B" w14:textId="77777777" w:rsidR="002C35D6" w:rsidRPr="002C35D6" w:rsidRDefault="002C35D6" w:rsidP="002C35D6">
      <w:pPr>
        <w:pStyle w:val="EndNoteBibliography"/>
        <w:ind w:firstLine="0"/>
      </w:pPr>
      <w:r w:rsidRPr="002C35D6">
        <w:t>71.</w:t>
      </w:r>
      <w:r w:rsidRPr="002C35D6">
        <w:tab/>
        <w:t>Jubraj B, Marvin V, Poots AJ, Patel S, Bovill I, Barnett N, et al. A pilot survey of junior doctors' attitudes and awareness around medication review: time to change our educational approach? European Journal of Hospital Pharmacy Science &amp; Practice. 2015;22(4):243-8.</w:t>
      </w:r>
    </w:p>
    <w:p w14:paraId="1BD1F092" w14:textId="77777777" w:rsidR="002C35D6" w:rsidRPr="002C35D6" w:rsidRDefault="002C35D6" w:rsidP="002C35D6">
      <w:pPr>
        <w:pStyle w:val="EndNoteBibliography"/>
        <w:ind w:firstLine="0"/>
      </w:pPr>
      <w:r w:rsidRPr="002C35D6">
        <w:t>72.</w:t>
      </w:r>
      <w:r w:rsidRPr="002C35D6">
        <w:tab/>
        <w:t>Weston WW, Brown JB. Teaching the Patient-Centered Clinical Method: Practical Tips.  Patient-Centered Medicine: CRC Press; 2013. p. 252-91.</w:t>
      </w:r>
    </w:p>
    <w:p w14:paraId="6608B777" w14:textId="77777777" w:rsidR="002C35D6" w:rsidRPr="002C35D6" w:rsidRDefault="002C35D6" w:rsidP="002C35D6">
      <w:pPr>
        <w:pStyle w:val="EndNoteBibliography"/>
        <w:ind w:firstLine="0"/>
      </w:pPr>
      <w:r w:rsidRPr="002C35D6">
        <w:t>73.</w:t>
      </w:r>
      <w:r w:rsidRPr="002C35D6">
        <w:tab/>
        <w:t>Waghorn J, Jubraj B, Ness M. Undergraduate Education for Medicines Optimisation Principle 1: The ‘Socialisation Internship’and views from Mosaic Clubhouse, one of the partner organisations. J Med Optim. 2018;4(2):54-7.</w:t>
      </w:r>
    </w:p>
    <w:p w14:paraId="1C468D7F" w14:textId="77777777" w:rsidR="002C35D6" w:rsidRPr="002C35D6" w:rsidRDefault="002C35D6" w:rsidP="002C35D6">
      <w:pPr>
        <w:pStyle w:val="EndNoteBibliography"/>
        <w:ind w:firstLine="0"/>
      </w:pPr>
      <w:r w:rsidRPr="002C35D6">
        <w:t>74.</w:t>
      </w:r>
      <w:r w:rsidRPr="002C35D6">
        <w:tab/>
        <w:t>Poots AJ, Jubraj B, Barnett NL. Education around deprescribing: 'Spread and embed' the story so far. European Journal of Hospital Pharmacy. 2017;24(1):7-9.</w:t>
      </w:r>
    </w:p>
    <w:p w14:paraId="556E5695" w14:textId="77777777" w:rsidR="002C35D6" w:rsidRPr="002C35D6" w:rsidRDefault="002C35D6" w:rsidP="002C35D6">
      <w:pPr>
        <w:pStyle w:val="EndNoteBibliography"/>
        <w:ind w:firstLine="0"/>
      </w:pPr>
      <w:r w:rsidRPr="002C35D6">
        <w:t>75.</w:t>
      </w:r>
      <w:r w:rsidRPr="002C35D6">
        <w:tab/>
        <w:t>Brennan N, Mattick K. A systematic review of educational interventions to change behaviour of prescribers in hospital settings, with a particular emphasis on new prescribers. British Journal of Clinical Pharmacology. 2013;75(2):359-72.</w:t>
      </w:r>
    </w:p>
    <w:p w14:paraId="77A564BC" w14:textId="77777777" w:rsidR="002C35D6" w:rsidRPr="002C35D6" w:rsidRDefault="002C35D6" w:rsidP="002C35D6">
      <w:pPr>
        <w:pStyle w:val="EndNoteBibliography"/>
        <w:ind w:firstLine="0"/>
      </w:pPr>
      <w:r w:rsidRPr="002C35D6">
        <w:t>76.</w:t>
      </w:r>
      <w:r w:rsidRPr="002C35D6">
        <w:tab/>
        <w:t>Kamarudin G, Penm J, Chaar B, Moles R. Educational interventions to improve prescribing competency: a systematic review. BMJ Open. 2013;3(8):e003291.</w:t>
      </w:r>
    </w:p>
    <w:p w14:paraId="36D4CEE7" w14:textId="77777777" w:rsidR="002C35D6" w:rsidRPr="002C35D6" w:rsidRDefault="002C35D6" w:rsidP="002C35D6">
      <w:pPr>
        <w:pStyle w:val="EndNoteBibliography"/>
        <w:ind w:firstLine="0"/>
      </w:pPr>
      <w:r w:rsidRPr="002C35D6">
        <w:t>77.</w:t>
      </w:r>
      <w:r w:rsidRPr="002C35D6">
        <w:tab/>
        <w:t>Omer U, Danopoulos E, Veysey M, Crampton P, Finn G. A Rapid Review of Prescribing Education Interventions. Medical Science Educator. 2021;31(1):273-89.</w:t>
      </w:r>
    </w:p>
    <w:p w14:paraId="6323D2CD" w14:textId="77777777" w:rsidR="002C35D6" w:rsidRPr="002C35D6" w:rsidRDefault="002C35D6" w:rsidP="002C35D6">
      <w:pPr>
        <w:pStyle w:val="EndNoteBibliography"/>
        <w:ind w:firstLine="0"/>
      </w:pPr>
      <w:r w:rsidRPr="002C35D6">
        <w:t>78.</w:t>
      </w:r>
      <w:r w:rsidRPr="002C35D6">
        <w:tab/>
        <w:t>Ross S, Loke YK. Do educational interventions improve prescribing by medical students and junior doctors? A systematic review. British Journal of Clinical Pharmacology. 2009;67(6):662-70.</w:t>
      </w:r>
    </w:p>
    <w:p w14:paraId="1512259A" w14:textId="77777777" w:rsidR="002C35D6" w:rsidRPr="002C35D6" w:rsidRDefault="002C35D6" w:rsidP="002C35D6">
      <w:pPr>
        <w:pStyle w:val="EndNoteBibliography"/>
        <w:ind w:firstLine="0"/>
      </w:pPr>
      <w:r w:rsidRPr="002C35D6">
        <w:t>79.</w:t>
      </w:r>
      <w:r w:rsidRPr="002C35D6">
        <w:tab/>
        <w:t>Shi W, Qin H, Vaughan B, Ng L. Educational Interventions for Medical Students to Improve Pharmacological Knowledge and Prescribing Skills: A Scoping Review. Perspectives on Medical Education. 2023;12(1):348.</w:t>
      </w:r>
    </w:p>
    <w:p w14:paraId="389BE036" w14:textId="77777777" w:rsidR="002C35D6" w:rsidRPr="002C35D6" w:rsidRDefault="002C35D6" w:rsidP="002C35D6">
      <w:pPr>
        <w:pStyle w:val="EndNoteBibliography"/>
        <w:ind w:firstLine="0"/>
      </w:pPr>
      <w:r w:rsidRPr="002C35D6">
        <w:lastRenderedPageBreak/>
        <w:t>80.</w:t>
      </w:r>
      <w:r w:rsidRPr="002C35D6">
        <w:tab/>
        <w:t>Phillips WR, Sturgiss E, Glasziou P, olde Hartman TC, Orkin AM, Prathivadi P, et al. Improving the Reporting of Primary Care Research: Consensus Reporting Items for Studies in Primary Care—the CRISP Statement. The Annals of Family Medicine. 2023;21(6):549-55.</w:t>
      </w:r>
    </w:p>
    <w:p w14:paraId="67072F64" w14:textId="56132C6B" w:rsidR="00A45346" w:rsidRDefault="00A45346" w:rsidP="000D45C4">
      <w:r>
        <w:fldChar w:fldCharType="end"/>
      </w:r>
    </w:p>
    <w:sectPr w:rsidR="00A45346">
      <w:headerReference w:type="default" r:id="rId1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650F17" w16cex:dateUtc="2025-02-20T14:35:00Z"/>
  <w16cex:commentExtensible w16cex:durableId="5D348922" w16cex:dateUtc="2025-02-21T11:22:00Z"/>
  <w16cex:commentExtensible w16cex:durableId="55D76DDD" w16cex:dateUtc="2025-02-27T14:14:00Z"/>
  <w16cex:commentExtensible w16cex:durableId="2134C39A" w16cex:dateUtc="2025-02-21T12:12:00Z"/>
  <w16cex:commentExtensible w16cex:durableId="7E86EF14" w16cex:dateUtc="2025-02-14T16:17:00Z"/>
  <w16cex:commentExtensible w16cex:durableId="0709A1EC" w16cex:dateUtc="2025-02-14T16:20:00Z"/>
  <w16cex:commentExtensible w16cex:durableId="32843DFD" w16cex:dateUtc="2025-02-21T12:16:00Z"/>
  <w16cex:commentExtensible w16cex:durableId="11BC39A4" w16cex:dateUtc="2025-02-14T16:25:00Z"/>
  <w16cex:commentExtensible w16cex:durableId="763B2CA3" w16cex:dateUtc="2025-02-14T16:41:00Z"/>
  <w16cex:commentExtensible w16cex:durableId="286693D8" w16cex:dateUtc="2024-08-09T17:53:00Z"/>
  <w16cex:commentExtensible w16cex:durableId="5BB8BEB7" w16cex:dateUtc="2024-08-12T13:28:00Z"/>
  <w16cex:commentExtensible w16cex:durableId="22D3190A" w16cex:dateUtc="2024-08-12T13:29:00Z"/>
  <w16cex:commentExtensible w16cex:durableId="1FFC02DA" w16cex:dateUtc="2024-08-12T13:31:00Z"/>
  <w16cex:commentExtensible w16cex:durableId="7DBFA8EF" w16cex:dateUtc="2025-02-14T16:31:00Z"/>
  <w16cex:commentExtensible w16cex:durableId="4242604C" w16cex:dateUtc="2025-02-14T16:31:00Z"/>
  <w16cex:commentExtensible w16cex:durableId="473FAF03" w16cex:dateUtc="2024-08-12T14:57:00Z"/>
  <w16cex:commentExtensible w16cex:durableId="3515DA8F" w16cex:dateUtc="2024-08-12T14:58:00Z"/>
  <w16cex:commentExtensible w16cex:durableId="54931F09" w16cex:dateUtc="2024-08-12T14:59:00Z"/>
  <w16cex:commentExtensible w16cex:durableId="71615518" w16cex:dateUtc="2024-08-12T14:59:00Z"/>
  <w16cex:commentExtensible w16cex:durableId="2954ACBD" w16cex:dateUtc="2024-08-12T15:02:00Z"/>
  <w16cex:commentExtensible w16cex:durableId="5FDB2DFA" w16cex:dateUtc="2024-08-12T13:41:00Z"/>
  <w16cex:commentExtensible w16cex:durableId="3BE19172" w16cex:dateUtc="2024-08-12T14:45:00Z"/>
  <w16cex:commentExtensible w16cex:durableId="73044FC4" w16cex:dateUtc="2024-08-12T15:11:00Z"/>
  <w16cex:commentExtensible w16cex:durableId="3DC28623" w16cex:dateUtc="2024-08-12T15:11:00Z"/>
  <w16cex:commentExtensible w16cex:durableId="740BDC30" w16cex:dateUtc="2024-08-12T14:50:00Z"/>
  <w16cex:commentExtensible w16cex:durableId="109B6D5D" w16cex:dateUtc="2025-02-21T12:19:00Z"/>
  <w16cex:commentExtensible w16cex:durableId="3D35705E" w16cex:dateUtc="2025-02-14T16:42:00Z"/>
  <w16cex:commentExtensible w16cex:durableId="646DFBE0" w16cex:dateUtc="2025-02-27T14: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BADE4" w14:textId="77777777" w:rsidR="00C0685A" w:rsidRDefault="00C0685A" w:rsidP="001106CF">
      <w:pPr>
        <w:spacing w:line="240" w:lineRule="auto"/>
      </w:pPr>
      <w:r>
        <w:separator/>
      </w:r>
    </w:p>
  </w:endnote>
  <w:endnote w:type="continuationSeparator" w:id="0">
    <w:p w14:paraId="7DDB1A33" w14:textId="77777777" w:rsidR="00C0685A" w:rsidRDefault="00C0685A" w:rsidP="001106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78C85" w14:textId="77777777" w:rsidR="00C0685A" w:rsidRDefault="00C0685A" w:rsidP="001106CF">
      <w:pPr>
        <w:spacing w:line="240" w:lineRule="auto"/>
      </w:pPr>
      <w:r>
        <w:separator/>
      </w:r>
    </w:p>
  </w:footnote>
  <w:footnote w:type="continuationSeparator" w:id="0">
    <w:p w14:paraId="7418A467" w14:textId="77777777" w:rsidR="00C0685A" w:rsidRDefault="00C0685A" w:rsidP="001106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1567823"/>
      <w:docPartObj>
        <w:docPartGallery w:val="Page Numbers (Top of Page)"/>
        <w:docPartUnique/>
      </w:docPartObj>
    </w:sdtPr>
    <w:sdtEndPr>
      <w:rPr>
        <w:noProof/>
      </w:rPr>
    </w:sdtEndPr>
    <w:sdtContent>
      <w:p w14:paraId="0946C616" w14:textId="29627441" w:rsidR="00540009" w:rsidRDefault="00540009">
        <w:pPr>
          <w:pStyle w:val="Header"/>
        </w:pPr>
        <w:r>
          <w:fldChar w:fldCharType="begin"/>
        </w:r>
        <w:r>
          <w:instrText xml:space="preserve"> PAGE   \* MERGEFORMAT </w:instrText>
        </w:r>
        <w:r>
          <w:fldChar w:fldCharType="separate"/>
        </w:r>
        <w:r>
          <w:rPr>
            <w:noProof/>
          </w:rPr>
          <w:t>2</w:t>
        </w:r>
        <w:r>
          <w:rPr>
            <w:noProof/>
          </w:rPr>
          <w:fldChar w:fldCharType="end"/>
        </w:r>
      </w:p>
    </w:sdtContent>
  </w:sdt>
  <w:p w14:paraId="2B6E7936" w14:textId="77777777" w:rsidR="00540009" w:rsidRDefault="00540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F4861"/>
    <w:multiLevelType w:val="hybridMultilevel"/>
    <w:tmpl w:val="3FFE8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CA7FA7"/>
    <w:multiLevelType w:val="hybridMultilevel"/>
    <w:tmpl w:val="7766E178"/>
    <w:lvl w:ilvl="0" w:tplc="AAD430C6">
      <w:start w:val="2"/>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67CA78DB"/>
    <w:multiLevelType w:val="hybridMultilevel"/>
    <w:tmpl w:val="8C2C207E"/>
    <w:lvl w:ilvl="0" w:tplc="C680CD40">
      <w:start w:val="1"/>
      <w:numFmt w:val="bullet"/>
      <w:lvlText w:val=""/>
      <w:lvlJc w:val="left"/>
      <w:pPr>
        <w:ind w:left="1020" w:hanging="360"/>
      </w:pPr>
      <w:rPr>
        <w:rFonts w:ascii="Symbol" w:hAnsi="Symbol"/>
      </w:rPr>
    </w:lvl>
    <w:lvl w:ilvl="1" w:tplc="8C96D048">
      <w:start w:val="1"/>
      <w:numFmt w:val="bullet"/>
      <w:lvlText w:val=""/>
      <w:lvlJc w:val="left"/>
      <w:pPr>
        <w:ind w:left="1020" w:hanging="360"/>
      </w:pPr>
      <w:rPr>
        <w:rFonts w:ascii="Symbol" w:hAnsi="Symbol"/>
      </w:rPr>
    </w:lvl>
    <w:lvl w:ilvl="2" w:tplc="F1782A4C">
      <w:start w:val="1"/>
      <w:numFmt w:val="bullet"/>
      <w:lvlText w:val=""/>
      <w:lvlJc w:val="left"/>
      <w:pPr>
        <w:ind w:left="1020" w:hanging="360"/>
      </w:pPr>
      <w:rPr>
        <w:rFonts w:ascii="Symbol" w:hAnsi="Symbol"/>
      </w:rPr>
    </w:lvl>
    <w:lvl w:ilvl="3" w:tplc="EF7640EE">
      <w:start w:val="1"/>
      <w:numFmt w:val="bullet"/>
      <w:lvlText w:val=""/>
      <w:lvlJc w:val="left"/>
      <w:pPr>
        <w:ind w:left="1020" w:hanging="360"/>
      </w:pPr>
      <w:rPr>
        <w:rFonts w:ascii="Symbol" w:hAnsi="Symbol"/>
      </w:rPr>
    </w:lvl>
    <w:lvl w:ilvl="4" w:tplc="444814F4">
      <w:start w:val="1"/>
      <w:numFmt w:val="bullet"/>
      <w:lvlText w:val=""/>
      <w:lvlJc w:val="left"/>
      <w:pPr>
        <w:ind w:left="1020" w:hanging="360"/>
      </w:pPr>
      <w:rPr>
        <w:rFonts w:ascii="Symbol" w:hAnsi="Symbol"/>
      </w:rPr>
    </w:lvl>
    <w:lvl w:ilvl="5" w:tplc="1918F89A">
      <w:start w:val="1"/>
      <w:numFmt w:val="bullet"/>
      <w:lvlText w:val=""/>
      <w:lvlJc w:val="left"/>
      <w:pPr>
        <w:ind w:left="1020" w:hanging="360"/>
      </w:pPr>
      <w:rPr>
        <w:rFonts w:ascii="Symbol" w:hAnsi="Symbol"/>
      </w:rPr>
    </w:lvl>
    <w:lvl w:ilvl="6" w:tplc="C150D25C">
      <w:start w:val="1"/>
      <w:numFmt w:val="bullet"/>
      <w:lvlText w:val=""/>
      <w:lvlJc w:val="left"/>
      <w:pPr>
        <w:ind w:left="1020" w:hanging="360"/>
      </w:pPr>
      <w:rPr>
        <w:rFonts w:ascii="Symbol" w:hAnsi="Symbol"/>
      </w:rPr>
    </w:lvl>
    <w:lvl w:ilvl="7" w:tplc="B4B89F34">
      <w:start w:val="1"/>
      <w:numFmt w:val="bullet"/>
      <w:lvlText w:val=""/>
      <w:lvlJc w:val="left"/>
      <w:pPr>
        <w:ind w:left="1020" w:hanging="360"/>
      </w:pPr>
      <w:rPr>
        <w:rFonts w:ascii="Symbol" w:hAnsi="Symbol"/>
      </w:rPr>
    </w:lvl>
    <w:lvl w:ilvl="8" w:tplc="26A26E6C">
      <w:start w:val="1"/>
      <w:numFmt w:val="bullet"/>
      <w:lvlText w:val=""/>
      <w:lvlJc w:val="left"/>
      <w:pPr>
        <w:ind w:left="1020" w:hanging="360"/>
      </w:pPr>
      <w:rPr>
        <w:rFonts w:ascii="Symbol" w:hAnsi="Symbol"/>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zxez9tl9feaaesrz6x9vfydsvadv05edta&quot;&gt;My EndNote Library&lt;record-ids&gt;&lt;item&gt;13&lt;/item&gt;&lt;item&gt;39&lt;/item&gt;&lt;item&gt;59&lt;/item&gt;&lt;item&gt;68&lt;/item&gt;&lt;item&gt;71&lt;/item&gt;&lt;item&gt;86&lt;/item&gt;&lt;item&gt;92&lt;/item&gt;&lt;item&gt;117&lt;/item&gt;&lt;item&gt;131&lt;/item&gt;&lt;item&gt;133&lt;/item&gt;&lt;item&gt;143&lt;/item&gt;&lt;item&gt;149&lt;/item&gt;&lt;item&gt;254&lt;/item&gt;&lt;item&gt;301&lt;/item&gt;&lt;item&gt;463&lt;/item&gt;&lt;item&gt;505&lt;/item&gt;&lt;item&gt;518&lt;/item&gt;&lt;item&gt;542&lt;/item&gt;&lt;item&gt;548&lt;/item&gt;&lt;item&gt;836&lt;/item&gt;&lt;item&gt;968&lt;/item&gt;&lt;item&gt;1102&lt;/item&gt;&lt;item&gt;1795&lt;/item&gt;&lt;item&gt;1880&lt;/item&gt;&lt;item&gt;1920&lt;/item&gt;&lt;item&gt;2736&lt;/item&gt;&lt;item&gt;2998&lt;/item&gt;&lt;item&gt;3086&lt;/item&gt;&lt;item&gt;3402&lt;/item&gt;&lt;item&gt;4327&lt;/item&gt;&lt;item&gt;4446&lt;/item&gt;&lt;item&gt;4454&lt;/item&gt;&lt;item&gt;4455&lt;/item&gt;&lt;item&gt;4456&lt;/item&gt;&lt;item&gt;4575&lt;/item&gt;&lt;item&gt;4583&lt;/item&gt;&lt;item&gt;4608&lt;/item&gt;&lt;item&gt;4628&lt;/item&gt;&lt;item&gt;4629&lt;/item&gt;&lt;item&gt;4634&lt;/item&gt;&lt;item&gt;4635&lt;/item&gt;&lt;item&gt;4636&lt;/item&gt;&lt;item&gt;4638&lt;/item&gt;&lt;item&gt;4640&lt;/item&gt;&lt;item&gt;4647&lt;/item&gt;&lt;item&gt;4648&lt;/item&gt;&lt;item&gt;4649&lt;/item&gt;&lt;item&gt;4650&lt;/item&gt;&lt;item&gt;4651&lt;/item&gt;&lt;item&gt;4654&lt;/item&gt;&lt;item&gt;4660&lt;/item&gt;&lt;item&gt;4661&lt;/item&gt;&lt;item&gt;4663&lt;/item&gt;&lt;item&gt;4664&lt;/item&gt;&lt;item&gt;4674&lt;/item&gt;&lt;item&gt;4675&lt;/item&gt;&lt;item&gt;4676&lt;/item&gt;&lt;item&gt;4677&lt;/item&gt;&lt;item&gt;4678&lt;/item&gt;&lt;item&gt;4679&lt;/item&gt;&lt;item&gt;4680&lt;/item&gt;&lt;item&gt;4681&lt;/item&gt;&lt;item&gt;4682&lt;/item&gt;&lt;item&gt;4683&lt;/item&gt;&lt;item&gt;4685&lt;/item&gt;&lt;item&gt;4686&lt;/item&gt;&lt;item&gt;4688&lt;/item&gt;&lt;item&gt;4689&lt;/item&gt;&lt;item&gt;4695&lt;/item&gt;&lt;item&gt;4697&lt;/item&gt;&lt;item&gt;4699&lt;/item&gt;&lt;item&gt;4700&lt;/item&gt;&lt;item&gt;4702&lt;/item&gt;&lt;item&gt;4703&lt;/item&gt;&lt;item&gt;4707&lt;/item&gt;&lt;item&gt;4807&lt;/item&gt;&lt;item&gt;4808&lt;/item&gt;&lt;item&gt;4809&lt;/item&gt;&lt;item&gt;4810&lt;/item&gt;&lt;/record-ids&gt;&lt;/item&gt;&lt;/Libraries&gt;"/>
  </w:docVars>
  <w:rsids>
    <w:rsidRoot w:val="00A45346"/>
    <w:rsid w:val="0000060B"/>
    <w:rsid w:val="00000E06"/>
    <w:rsid w:val="00001F54"/>
    <w:rsid w:val="00002131"/>
    <w:rsid w:val="00002C3C"/>
    <w:rsid w:val="00003359"/>
    <w:rsid w:val="00003B5F"/>
    <w:rsid w:val="00004746"/>
    <w:rsid w:val="00004770"/>
    <w:rsid w:val="0000514D"/>
    <w:rsid w:val="00005C79"/>
    <w:rsid w:val="0000652B"/>
    <w:rsid w:val="000107C9"/>
    <w:rsid w:val="00010EFF"/>
    <w:rsid w:val="000122C9"/>
    <w:rsid w:val="0001285F"/>
    <w:rsid w:val="000128A5"/>
    <w:rsid w:val="00012AAA"/>
    <w:rsid w:val="00012E4D"/>
    <w:rsid w:val="00014024"/>
    <w:rsid w:val="00015172"/>
    <w:rsid w:val="000154EA"/>
    <w:rsid w:val="000157EC"/>
    <w:rsid w:val="00015ADF"/>
    <w:rsid w:val="0001611A"/>
    <w:rsid w:val="000163B7"/>
    <w:rsid w:val="000166F7"/>
    <w:rsid w:val="00016875"/>
    <w:rsid w:val="00016DDA"/>
    <w:rsid w:val="000175BD"/>
    <w:rsid w:val="000178C0"/>
    <w:rsid w:val="00017D9C"/>
    <w:rsid w:val="00020B07"/>
    <w:rsid w:val="00020C94"/>
    <w:rsid w:val="000224E2"/>
    <w:rsid w:val="00024491"/>
    <w:rsid w:val="0002546E"/>
    <w:rsid w:val="0002569C"/>
    <w:rsid w:val="00027089"/>
    <w:rsid w:val="000273E9"/>
    <w:rsid w:val="000274CC"/>
    <w:rsid w:val="0003208F"/>
    <w:rsid w:val="000321F4"/>
    <w:rsid w:val="000321F7"/>
    <w:rsid w:val="000322C8"/>
    <w:rsid w:val="00033AFF"/>
    <w:rsid w:val="000345A2"/>
    <w:rsid w:val="00034767"/>
    <w:rsid w:val="000348D7"/>
    <w:rsid w:val="0003491C"/>
    <w:rsid w:val="00034A67"/>
    <w:rsid w:val="00035B0E"/>
    <w:rsid w:val="00035CD2"/>
    <w:rsid w:val="0003628C"/>
    <w:rsid w:val="00036593"/>
    <w:rsid w:val="00036914"/>
    <w:rsid w:val="00037C89"/>
    <w:rsid w:val="00041052"/>
    <w:rsid w:val="00041FD0"/>
    <w:rsid w:val="00042259"/>
    <w:rsid w:val="000424AD"/>
    <w:rsid w:val="000429A7"/>
    <w:rsid w:val="00043513"/>
    <w:rsid w:val="00044361"/>
    <w:rsid w:val="00044A2D"/>
    <w:rsid w:val="00044F8D"/>
    <w:rsid w:val="000457A5"/>
    <w:rsid w:val="00045F29"/>
    <w:rsid w:val="000464DC"/>
    <w:rsid w:val="00046A96"/>
    <w:rsid w:val="00046AD0"/>
    <w:rsid w:val="00047267"/>
    <w:rsid w:val="0004757B"/>
    <w:rsid w:val="00047863"/>
    <w:rsid w:val="00047AA6"/>
    <w:rsid w:val="000505F3"/>
    <w:rsid w:val="0005067E"/>
    <w:rsid w:val="000508B3"/>
    <w:rsid w:val="00050E26"/>
    <w:rsid w:val="0005107B"/>
    <w:rsid w:val="000512BC"/>
    <w:rsid w:val="000512F4"/>
    <w:rsid w:val="00051821"/>
    <w:rsid w:val="00052C5A"/>
    <w:rsid w:val="00052D9D"/>
    <w:rsid w:val="000536C3"/>
    <w:rsid w:val="0005441E"/>
    <w:rsid w:val="0005458D"/>
    <w:rsid w:val="00054BFA"/>
    <w:rsid w:val="00054FC7"/>
    <w:rsid w:val="0005526F"/>
    <w:rsid w:val="00055331"/>
    <w:rsid w:val="0005570B"/>
    <w:rsid w:val="0005576E"/>
    <w:rsid w:val="00055987"/>
    <w:rsid w:val="00055A4D"/>
    <w:rsid w:val="00056550"/>
    <w:rsid w:val="000565E3"/>
    <w:rsid w:val="00056884"/>
    <w:rsid w:val="00056A68"/>
    <w:rsid w:val="00056C54"/>
    <w:rsid w:val="00057D4A"/>
    <w:rsid w:val="00060BF5"/>
    <w:rsid w:val="00061214"/>
    <w:rsid w:val="00062491"/>
    <w:rsid w:val="00062E5B"/>
    <w:rsid w:val="000631BA"/>
    <w:rsid w:val="000631D4"/>
    <w:rsid w:val="00064169"/>
    <w:rsid w:val="00064A61"/>
    <w:rsid w:val="00064BF4"/>
    <w:rsid w:val="00066842"/>
    <w:rsid w:val="00066F2E"/>
    <w:rsid w:val="000717D0"/>
    <w:rsid w:val="00071EC4"/>
    <w:rsid w:val="00072218"/>
    <w:rsid w:val="000722D4"/>
    <w:rsid w:val="00072391"/>
    <w:rsid w:val="00073DDC"/>
    <w:rsid w:val="0007401A"/>
    <w:rsid w:val="0007433F"/>
    <w:rsid w:val="0007454C"/>
    <w:rsid w:val="00074B1D"/>
    <w:rsid w:val="00074CE0"/>
    <w:rsid w:val="000750E9"/>
    <w:rsid w:val="00075F20"/>
    <w:rsid w:val="00077584"/>
    <w:rsid w:val="0007792D"/>
    <w:rsid w:val="00077E2A"/>
    <w:rsid w:val="00077FFD"/>
    <w:rsid w:val="00080207"/>
    <w:rsid w:val="00081999"/>
    <w:rsid w:val="000821E4"/>
    <w:rsid w:val="000822C8"/>
    <w:rsid w:val="00083EC3"/>
    <w:rsid w:val="000840B5"/>
    <w:rsid w:val="00084765"/>
    <w:rsid w:val="00084B60"/>
    <w:rsid w:val="00084F3E"/>
    <w:rsid w:val="00085E94"/>
    <w:rsid w:val="0008620A"/>
    <w:rsid w:val="00086D85"/>
    <w:rsid w:val="0008756E"/>
    <w:rsid w:val="000907C8"/>
    <w:rsid w:val="0009120F"/>
    <w:rsid w:val="000912CC"/>
    <w:rsid w:val="00092ADE"/>
    <w:rsid w:val="00093655"/>
    <w:rsid w:val="00093ADC"/>
    <w:rsid w:val="00094410"/>
    <w:rsid w:val="000948CE"/>
    <w:rsid w:val="00094B5F"/>
    <w:rsid w:val="00094F1E"/>
    <w:rsid w:val="000952FD"/>
    <w:rsid w:val="00095D80"/>
    <w:rsid w:val="000967D5"/>
    <w:rsid w:val="00096BE8"/>
    <w:rsid w:val="00096BF9"/>
    <w:rsid w:val="00097DBD"/>
    <w:rsid w:val="000A01AF"/>
    <w:rsid w:val="000A0A8A"/>
    <w:rsid w:val="000A0B25"/>
    <w:rsid w:val="000A0B68"/>
    <w:rsid w:val="000A0B98"/>
    <w:rsid w:val="000A0F93"/>
    <w:rsid w:val="000A1256"/>
    <w:rsid w:val="000A16B9"/>
    <w:rsid w:val="000A19E7"/>
    <w:rsid w:val="000A1F98"/>
    <w:rsid w:val="000A1F9B"/>
    <w:rsid w:val="000A2240"/>
    <w:rsid w:val="000A2785"/>
    <w:rsid w:val="000A3433"/>
    <w:rsid w:val="000A4058"/>
    <w:rsid w:val="000A4628"/>
    <w:rsid w:val="000A4BD3"/>
    <w:rsid w:val="000A512B"/>
    <w:rsid w:val="000A5240"/>
    <w:rsid w:val="000A56AC"/>
    <w:rsid w:val="000A5EF7"/>
    <w:rsid w:val="000A6172"/>
    <w:rsid w:val="000A689B"/>
    <w:rsid w:val="000A6F87"/>
    <w:rsid w:val="000A70AA"/>
    <w:rsid w:val="000A7218"/>
    <w:rsid w:val="000A7F4C"/>
    <w:rsid w:val="000B1CD6"/>
    <w:rsid w:val="000B222A"/>
    <w:rsid w:val="000B2999"/>
    <w:rsid w:val="000B3A1C"/>
    <w:rsid w:val="000B41AB"/>
    <w:rsid w:val="000B467C"/>
    <w:rsid w:val="000B477A"/>
    <w:rsid w:val="000B4CB4"/>
    <w:rsid w:val="000B5DBB"/>
    <w:rsid w:val="000B6314"/>
    <w:rsid w:val="000B6592"/>
    <w:rsid w:val="000B7810"/>
    <w:rsid w:val="000C0258"/>
    <w:rsid w:val="000C0455"/>
    <w:rsid w:val="000C14A2"/>
    <w:rsid w:val="000C1A35"/>
    <w:rsid w:val="000C2263"/>
    <w:rsid w:val="000C26E1"/>
    <w:rsid w:val="000C2C9D"/>
    <w:rsid w:val="000C2F3E"/>
    <w:rsid w:val="000C3362"/>
    <w:rsid w:val="000C4C91"/>
    <w:rsid w:val="000C54F1"/>
    <w:rsid w:val="000C6495"/>
    <w:rsid w:val="000C651D"/>
    <w:rsid w:val="000C75EB"/>
    <w:rsid w:val="000D01AF"/>
    <w:rsid w:val="000D0263"/>
    <w:rsid w:val="000D0340"/>
    <w:rsid w:val="000D055E"/>
    <w:rsid w:val="000D0896"/>
    <w:rsid w:val="000D1890"/>
    <w:rsid w:val="000D1AE3"/>
    <w:rsid w:val="000D2492"/>
    <w:rsid w:val="000D2DD3"/>
    <w:rsid w:val="000D39DE"/>
    <w:rsid w:val="000D3C4A"/>
    <w:rsid w:val="000D4545"/>
    <w:rsid w:val="000D45C4"/>
    <w:rsid w:val="000D4975"/>
    <w:rsid w:val="000D4A6C"/>
    <w:rsid w:val="000D4EE2"/>
    <w:rsid w:val="000D5850"/>
    <w:rsid w:val="000D61CB"/>
    <w:rsid w:val="000D6462"/>
    <w:rsid w:val="000D6487"/>
    <w:rsid w:val="000D6E48"/>
    <w:rsid w:val="000D70C9"/>
    <w:rsid w:val="000D77CD"/>
    <w:rsid w:val="000E0D33"/>
    <w:rsid w:val="000E0DA0"/>
    <w:rsid w:val="000E16A3"/>
    <w:rsid w:val="000E1862"/>
    <w:rsid w:val="000E1EF3"/>
    <w:rsid w:val="000E249B"/>
    <w:rsid w:val="000E25AD"/>
    <w:rsid w:val="000E3E09"/>
    <w:rsid w:val="000E40E9"/>
    <w:rsid w:val="000E4187"/>
    <w:rsid w:val="000E4215"/>
    <w:rsid w:val="000E506B"/>
    <w:rsid w:val="000E5588"/>
    <w:rsid w:val="000E6B96"/>
    <w:rsid w:val="000E7429"/>
    <w:rsid w:val="000E7A16"/>
    <w:rsid w:val="000F0DED"/>
    <w:rsid w:val="000F1C00"/>
    <w:rsid w:val="000F1DB6"/>
    <w:rsid w:val="000F2021"/>
    <w:rsid w:val="000F275E"/>
    <w:rsid w:val="000F2869"/>
    <w:rsid w:val="000F34FE"/>
    <w:rsid w:val="000F4045"/>
    <w:rsid w:val="000F526A"/>
    <w:rsid w:val="000F6DFF"/>
    <w:rsid w:val="000F6F25"/>
    <w:rsid w:val="000F798B"/>
    <w:rsid w:val="000F7B34"/>
    <w:rsid w:val="000F7F77"/>
    <w:rsid w:val="00100180"/>
    <w:rsid w:val="00101B98"/>
    <w:rsid w:val="00101F70"/>
    <w:rsid w:val="00102D89"/>
    <w:rsid w:val="0010357D"/>
    <w:rsid w:val="00104953"/>
    <w:rsid w:val="00104DE3"/>
    <w:rsid w:val="00105837"/>
    <w:rsid w:val="00105E40"/>
    <w:rsid w:val="001106CF"/>
    <w:rsid w:val="00110876"/>
    <w:rsid w:val="00110A77"/>
    <w:rsid w:val="00110DF6"/>
    <w:rsid w:val="0011233F"/>
    <w:rsid w:val="00112B9E"/>
    <w:rsid w:val="00114E75"/>
    <w:rsid w:val="001157E7"/>
    <w:rsid w:val="00115E06"/>
    <w:rsid w:val="00115EA1"/>
    <w:rsid w:val="00115F76"/>
    <w:rsid w:val="00116A00"/>
    <w:rsid w:val="0011738E"/>
    <w:rsid w:val="001173B2"/>
    <w:rsid w:val="00117A57"/>
    <w:rsid w:val="00120009"/>
    <w:rsid w:val="001208B9"/>
    <w:rsid w:val="00120BB2"/>
    <w:rsid w:val="00121C37"/>
    <w:rsid w:val="00121EFC"/>
    <w:rsid w:val="0012299B"/>
    <w:rsid w:val="00122E09"/>
    <w:rsid w:val="00123022"/>
    <w:rsid w:val="00123D13"/>
    <w:rsid w:val="001244E4"/>
    <w:rsid w:val="001245A7"/>
    <w:rsid w:val="0012493C"/>
    <w:rsid w:val="00124C1C"/>
    <w:rsid w:val="00125128"/>
    <w:rsid w:val="00125F97"/>
    <w:rsid w:val="00126A9C"/>
    <w:rsid w:val="001275F2"/>
    <w:rsid w:val="00127715"/>
    <w:rsid w:val="00127CF4"/>
    <w:rsid w:val="00127E9C"/>
    <w:rsid w:val="00130470"/>
    <w:rsid w:val="00131A64"/>
    <w:rsid w:val="00132144"/>
    <w:rsid w:val="0013331B"/>
    <w:rsid w:val="001340D9"/>
    <w:rsid w:val="00134448"/>
    <w:rsid w:val="00134E0B"/>
    <w:rsid w:val="001352C7"/>
    <w:rsid w:val="001355AE"/>
    <w:rsid w:val="00135651"/>
    <w:rsid w:val="00135BE4"/>
    <w:rsid w:val="00135FA8"/>
    <w:rsid w:val="00137147"/>
    <w:rsid w:val="001372E1"/>
    <w:rsid w:val="00137B0C"/>
    <w:rsid w:val="00137B55"/>
    <w:rsid w:val="001402AD"/>
    <w:rsid w:val="00140D0E"/>
    <w:rsid w:val="00140F3F"/>
    <w:rsid w:val="00141322"/>
    <w:rsid w:val="00141590"/>
    <w:rsid w:val="001425C2"/>
    <w:rsid w:val="001441F8"/>
    <w:rsid w:val="001442EF"/>
    <w:rsid w:val="00144375"/>
    <w:rsid w:val="0014440F"/>
    <w:rsid w:val="0014485D"/>
    <w:rsid w:val="00144E64"/>
    <w:rsid w:val="001451CF"/>
    <w:rsid w:val="0014580E"/>
    <w:rsid w:val="001459A5"/>
    <w:rsid w:val="00145E1E"/>
    <w:rsid w:val="00146476"/>
    <w:rsid w:val="00146747"/>
    <w:rsid w:val="00147BAD"/>
    <w:rsid w:val="0015123B"/>
    <w:rsid w:val="00151D12"/>
    <w:rsid w:val="001528D3"/>
    <w:rsid w:val="00152B81"/>
    <w:rsid w:val="00152EF6"/>
    <w:rsid w:val="00153BCD"/>
    <w:rsid w:val="00157AA2"/>
    <w:rsid w:val="00160482"/>
    <w:rsid w:val="0016048D"/>
    <w:rsid w:val="0016147F"/>
    <w:rsid w:val="00161814"/>
    <w:rsid w:val="001626F4"/>
    <w:rsid w:val="00162BB4"/>
    <w:rsid w:val="00162D51"/>
    <w:rsid w:val="00162E10"/>
    <w:rsid w:val="00163099"/>
    <w:rsid w:val="0016416F"/>
    <w:rsid w:val="001642F2"/>
    <w:rsid w:val="0016473C"/>
    <w:rsid w:val="00164EB2"/>
    <w:rsid w:val="00165C1D"/>
    <w:rsid w:val="00166034"/>
    <w:rsid w:val="001678B1"/>
    <w:rsid w:val="00167F6A"/>
    <w:rsid w:val="001709D8"/>
    <w:rsid w:val="00171015"/>
    <w:rsid w:val="00172781"/>
    <w:rsid w:val="00172A1A"/>
    <w:rsid w:val="00172E92"/>
    <w:rsid w:val="001733B5"/>
    <w:rsid w:val="00174EEC"/>
    <w:rsid w:val="00174F4C"/>
    <w:rsid w:val="00175908"/>
    <w:rsid w:val="00175C91"/>
    <w:rsid w:val="00176408"/>
    <w:rsid w:val="001768D6"/>
    <w:rsid w:val="001773E0"/>
    <w:rsid w:val="00177653"/>
    <w:rsid w:val="001813C4"/>
    <w:rsid w:val="00181FD2"/>
    <w:rsid w:val="001823DF"/>
    <w:rsid w:val="00182695"/>
    <w:rsid w:val="00182814"/>
    <w:rsid w:val="00182A45"/>
    <w:rsid w:val="00182D1A"/>
    <w:rsid w:val="00183862"/>
    <w:rsid w:val="00183875"/>
    <w:rsid w:val="00183D6F"/>
    <w:rsid w:val="00184124"/>
    <w:rsid w:val="0018432F"/>
    <w:rsid w:val="00184CE6"/>
    <w:rsid w:val="00185BA8"/>
    <w:rsid w:val="00186471"/>
    <w:rsid w:val="001864C5"/>
    <w:rsid w:val="00186E35"/>
    <w:rsid w:val="001872FB"/>
    <w:rsid w:val="00187342"/>
    <w:rsid w:val="001909E1"/>
    <w:rsid w:val="001923E7"/>
    <w:rsid w:val="001927C7"/>
    <w:rsid w:val="00192C6E"/>
    <w:rsid w:val="001933CA"/>
    <w:rsid w:val="00193913"/>
    <w:rsid w:val="00193BD9"/>
    <w:rsid w:val="001943C2"/>
    <w:rsid w:val="001945D8"/>
    <w:rsid w:val="00194C10"/>
    <w:rsid w:val="00195DCA"/>
    <w:rsid w:val="00196374"/>
    <w:rsid w:val="0019651D"/>
    <w:rsid w:val="00196C71"/>
    <w:rsid w:val="00196C9F"/>
    <w:rsid w:val="00196D77"/>
    <w:rsid w:val="001970E6"/>
    <w:rsid w:val="001972DE"/>
    <w:rsid w:val="0019737A"/>
    <w:rsid w:val="00197882"/>
    <w:rsid w:val="00197AEC"/>
    <w:rsid w:val="001A028B"/>
    <w:rsid w:val="001A06BD"/>
    <w:rsid w:val="001A0E83"/>
    <w:rsid w:val="001A14E1"/>
    <w:rsid w:val="001A1828"/>
    <w:rsid w:val="001A252B"/>
    <w:rsid w:val="001A27CC"/>
    <w:rsid w:val="001A3807"/>
    <w:rsid w:val="001A4ADC"/>
    <w:rsid w:val="001A58B6"/>
    <w:rsid w:val="001A6A7F"/>
    <w:rsid w:val="001A744B"/>
    <w:rsid w:val="001A7859"/>
    <w:rsid w:val="001A7972"/>
    <w:rsid w:val="001B13AD"/>
    <w:rsid w:val="001B13D4"/>
    <w:rsid w:val="001B2429"/>
    <w:rsid w:val="001B2C9E"/>
    <w:rsid w:val="001B350A"/>
    <w:rsid w:val="001B3C1B"/>
    <w:rsid w:val="001B4D08"/>
    <w:rsid w:val="001B57B8"/>
    <w:rsid w:val="001B57D0"/>
    <w:rsid w:val="001B59F4"/>
    <w:rsid w:val="001B6E7A"/>
    <w:rsid w:val="001B7601"/>
    <w:rsid w:val="001B7927"/>
    <w:rsid w:val="001B7B46"/>
    <w:rsid w:val="001B7FDB"/>
    <w:rsid w:val="001C059D"/>
    <w:rsid w:val="001C0868"/>
    <w:rsid w:val="001C2179"/>
    <w:rsid w:val="001C230D"/>
    <w:rsid w:val="001C2364"/>
    <w:rsid w:val="001C27D4"/>
    <w:rsid w:val="001C29B9"/>
    <w:rsid w:val="001C3696"/>
    <w:rsid w:val="001C37F6"/>
    <w:rsid w:val="001C3D28"/>
    <w:rsid w:val="001C432B"/>
    <w:rsid w:val="001C5014"/>
    <w:rsid w:val="001C5EE5"/>
    <w:rsid w:val="001C62E3"/>
    <w:rsid w:val="001C65F5"/>
    <w:rsid w:val="001C670E"/>
    <w:rsid w:val="001C6AF1"/>
    <w:rsid w:val="001C735D"/>
    <w:rsid w:val="001C75E8"/>
    <w:rsid w:val="001C7978"/>
    <w:rsid w:val="001D0115"/>
    <w:rsid w:val="001D0238"/>
    <w:rsid w:val="001D0A67"/>
    <w:rsid w:val="001D0E8E"/>
    <w:rsid w:val="001D1152"/>
    <w:rsid w:val="001D140D"/>
    <w:rsid w:val="001D1D64"/>
    <w:rsid w:val="001D1E3C"/>
    <w:rsid w:val="001D1E78"/>
    <w:rsid w:val="001D2A6B"/>
    <w:rsid w:val="001D37FA"/>
    <w:rsid w:val="001D3C0F"/>
    <w:rsid w:val="001D465C"/>
    <w:rsid w:val="001D46A0"/>
    <w:rsid w:val="001D56FB"/>
    <w:rsid w:val="001D71A8"/>
    <w:rsid w:val="001D77DB"/>
    <w:rsid w:val="001D7A0C"/>
    <w:rsid w:val="001E0124"/>
    <w:rsid w:val="001E030D"/>
    <w:rsid w:val="001E03A9"/>
    <w:rsid w:val="001E0706"/>
    <w:rsid w:val="001E0B80"/>
    <w:rsid w:val="001E1265"/>
    <w:rsid w:val="001E1B7D"/>
    <w:rsid w:val="001E2141"/>
    <w:rsid w:val="001E2764"/>
    <w:rsid w:val="001E3758"/>
    <w:rsid w:val="001E4D3E"/>
    <w:rsid w:val="001E4D72"/>
    <w:rsid w:val="001E4F50"/>
    <w:rsid w:val="001E55E7"/>
    <w:rsid w:val="001E71B2"/>
    <w:rsid w:val="001E7277"/>
    <w:rsid w:val="001F035A"/>
    <w:rsid w:val="001F04D2"/>
    <w:rsid w:val="001F07E2"/>
    <w:rsid w:val="001F180D"/>
    <w:rsid w:val="001F1877"/>
    <w:rsid w:val="001F1D05"/>
    <w:rsid w:val="001F2B5D"/>
    <w:rsid w:val="001F2F8B"/>
    <w:rsid w:val="001F3277"/>
    <w:rsid w:val="001F4266"/>
    <w:rsid w:val="001F63F6"/>
    <w:rsid w:val="001F6753"/>
    <w:rsid w:val="001F7362"/>
    <w:rsid w:val="001F78F7"/>
    <w:rsid w:val="001F7E06"/>
    <w:rsid w:val="00200382"/>
    <w:rsid w:val="00200879"/>
    <w:rsid w:val="00200AF2"/>
    <w:rsid w:val="00200C2D"/>
    <w:rsid w:val="00200C75"/>
    <w:rsid w:val="00200E32"/>
    <w:rsid w:val="00201310"/>
    <w:rsid w:val="00201BC0"/>
    <w:rsid w:val="00201CD0"/>
    <w:rsid w:val="00201EE0"/>
    <w:rsid w:val="00202706"/>
    <w:rsid w:val="00202D0E"/>
    <w:rsid w:val="00202DC0"/>
    <w:rsid w:val="00202EA6"/>
    <w:rsid w:val="00203156"/>
    <w:rsid w:val="0020348C"/>
    <w:rsid w:val="002046D1"/>
    <w:rsid w:val="00204758"/>
    <w:rsid w:val="0020476C"/>
    <w:rsid w:val="00204C22"/>
    <w:rsid w:val="00205078"/>
    <w:rsid w:val="00206469"/>
    <w:rsid w:val="002066E6"/>
    <w:rsid w:val="0020691A"/>
    <w:rsid w:val="002074B5"/>
    <w:rsid w:val="00207E8E"/>
    <w:rsid w:val="00210236"/>
    <w:rsid w:val="002107F6"/>
    <w:rsid w:val="00211846"/>
    <w:rsid w:val="00211873"/>
    <w:rsid w:val="00211ADF"/>
    <w:rsid w:val="00211FA0"/>
    <w:rsid w:val="00211FEF"/>
    <w:rsid w:val="002126D8"/>
    <w:rsid w:val="00212BD0"/>
    <w:rsid w:val="00212F22"/>
    <w:rsid w:val="00212FD2"/>
    <w:rsid w:val="0021434E"/>
    <w:rsid w:val="002149B9"/>
    <w:rsid w:val="00214E31"/>
    <w:rsid w:val="0021524E"/>
    <w:rsid w:val="002156C4"/>
    <w:rsid w:val="00216310"/>
    <w:rsid w:val="00216380"/>
    <w:rsid w:val="00216966"/>
    <w:rsid w:val="002169BF"/>
    <w:rsid w:val="00216D9C"/>
    <w:rsid w:val="0021734B"/>
    <w:rsid w:val="002175F4"/>
    <w:rsid w:val="00217B00"/>
    <w:rsid w:val="0022127C"/>
    <w:rsid w:val="002213CF"/>
    <w:rsid w:val="00221907"/>
    <w:rsid w:val="00221C2D"/>
    <w:rsid w:val="00222976"/>
    <w:rsid w:val="00223217"/>
    <w:rsid w:val="0022378E"/>
    <w:rsid w:val="00223874"/>
    <w:rsid w:val="00224111"/>
    <w:rsid w:val="0022450C"/>
    <w:rsid w:val="002264FD"/>
    <w:rsid w:val="002267BE"/>
    <w:rsid w:val="00226B46"/>
    <w:rsid w:val="00226E83"/>
    <w:rsid w:val="00227D0C"/>
    <w:rsid w:val="002304FF"/>
    <w:rsid w:val="00230850"/>
    <w:rsid w:val="0023119C"/>
    <w:rsid w:val="002313D1"/>
    <w:rsid w:val="0023140C"/>
    <w:rsid w:val="00231A9D"/>
    <w:rsid w:val="002329EE"/>
    <w:rsid w:val="002334FE"/>
    <w:rsid w:val="00233C00"/>
    <w:rsid w:val="00234EF0"/>
    <w:rsid w:val="00235026"/>
    <w:rsid w:val="002359C4"/>
    <w:rsid w:val="00235C62"/>
    <w:rsid w:val="00235D7D"/>
    <w:rsid w:val="0023677A"/>
    <w:rsid w:val="0023758E"/>
    <w:rsid w:val="0024038E"/>
    <w:rsid w:val="002406A3"/>
    <w:rsid w:val="0024190C"/>
    <w:rsid w:val="00241A68"/>
    <w:rsid w:val="00242C5A"/>
    <w:rsid w:val="002432DB"/>
    <w:rsid w:val="002438B8"/>
    <w:rsid w:val="002441E9"/>
    <w:rsid w:val="00245248"/>
    <w:rsid w:val="0024553D"/>
    <w:rsid w:val="00245D74"/>
    <w:rsid w:val="0024619E"/>
    <w:rsid w:val="00247D0B"/>
    <w:rsid w:val="0025101E"/>
    <w:rsid w:val="002514D6"/>
    <w:rsid w:val="00251A6B"/>
    <w:rsid w:val="00251C29"/>
    <w:rsid w:val="0025285C"/>
    <w:rsid w:val="00252BFF"/>
    <w:rsid w:val="00252C47"/>
    <w:rsid w:val="00252D6C"/>
    <w:rsid w:val="002530D0"/>
    <w:rsid w:val="00253579"/>
    <w:rsid w:val="00253A71"/>
    <w:rsid w:val="00254DC0"/>
    <w:rsid w:val="00255740"/>
    <w:rsid w:val="00255E91"/>
    <w:rsid w:val="00256A7C"/>
    <w:rsid w:val="00256D6B"/>
    <w:rsid w:val="00256E21"/>
    <w:rsid w:val="00257523"/>
    <w:rsid w:val="002577D3"/>
    <w:rsid w:val="00257E52"/>
    <w:rsid w:val="00260611"/>
    <w:rsid w:val="0026087D"/>
    <w:rsid w:val="00260FFB"/>
    <w:rsid w:val="002611A7"/>
    <w:rsid w:val="002617D7"/>
    <w:rsid w:val="002626F9"/>
    <w:rsid w:val="00262DA7"/>
    <w:rsid w:val="00262EAC"/>
    <w:rsid w:val="00263529"/>
    <w:rsid w:val="002636E0"/>
    <w:rsid w:val="0026401E"/>
    <w:rsid w:val="0026430E"/>
    <w:rsid w:val="00264CD5"/>
    <w:rsid w:val="0026578A"/>
    <w:rsid w:val="00266BCA"/>
    <w:rsid w:val="00266BDC"/>
    <w:rsid w:val="0026708D"/>
    <w:rsid w:val="002702C7"/>
    <w:rsid w:val="00270799"/>
    <w:rsid w:val="00270B51"/>
    <w:rsid w:val="00270B6A"/>
    <w:rsid w:val="00270BC6"/>
    <w:rsid w:val="00270E74"/>
    <w:rsid w:val="002725F5"/>
    <w:rsid w:val="002726BF"/>
    <w:rsid w:val="00272C0A"/>
    <w:rsid w:val="00272F4F"/>
    <w:rsid w:val="002747F5"/>
    <w:rsid w:val="00274826"/>
    <w:rsid w:val="00274986"/>
    <w:rsid w:val="00275F23"/>
    <w:rsid w:val="0027616D"/>
    <w:rsid w:val="002763EF"/>
    <w:rsid w:val="0027655B"/>
    <w:rsid w:val="0027697A"/>
    <w:rsid w:val="00277017"/>
    <w:rsid w:val="002774C3"/>
    <w:rsid w:val="002779C1"/>
    <w:rsid w:val="0028001F"/>
    <w:rsid w:val="00280752"/>
    <w:rsid w:val="00281BC4"/>
    <w:rsid w:val="00281BD4"/>
    <w:rsid w:val="0028265C"/>
    <w:rsid w:val="00283005"/>
    <w:rsid w:val="0028309B"/>
    <w:rsid w:val="002831AA"/>
    <w:rsid w:val="00283569"/>
    <w:rsid w:val="00283D2A"/>
    <w:rsid w:val="00285183"/>
    <w:rsid w:val="00285696"/>
    <w:rsid w:val="002859AB"/>
    <w:rsid w:val="00285C65"/>
    <w:rsid w:val="00286ADA"/>
    <w:rsid w:val="00286F80"/>
    <w:rsid w:val="00287321"/>
    <w:rsid w:val="00290415"/>
    <w:rsid w:val="002906E0"/>
    <w:rsid w:val="00290AD6"/>
    <w:rsid w:val="002916EA"/>
    <w:rsid w:val="00292560"/>
    <w:rsid w:val="002929AB"/>
    <w:rsid w:val="00293303"/>
    <w:rsid w:val="0029352B"/>
    <w:rsid w:val="00293C42"/>
    <w:rsid w:val="00293E0A"/>
    <w:rsid w:val="00294B10"/>
    <w:rsid w:val="00294C48"/>
    <w:rsid w:val="00294E67"/>
    <w:rsid w:val="00294E91"/>
    <w:rsid w:val="00295230"/>
    <w:rsid w:val="002954F3"/>
    <w:rsid w:val="002957F9"/>
    <w:rsid w:val="00295865"/>
    <w:rsid w:val="00295910"/>
    <w:rsid w:val="00295B0C"/>
    <w:rsid w:val="00296B64"/>
    <w:rsid w:val="00296E52"/>
    <w:rsid w:val="00297E46"/>
    <w:rsid w:val="00297ECE"/>
    <w:rsid w:val="002A0121"/>
    <w:rsid w:val="002A0233"/>
    <w:rsid w:val="002A04DD"/>
    <w:rsid w:val="002A058F"/>
    <w:rsid w:val="002A0E27"/>
    <w:rsid w:val="002A287E"/>
    <w:rsid w:val="002A2B04"/>
    <w:rsid w:val="002A4870"/>
    <w:rsid w:val="002A5381"/>
    <w:rsid w:val="002A5E1B"/>
    <w:rsid w:val="002A5FA5"/>
    <w:rsid w:val="002A6043"/>
    <w:rsid w:val="002A61BE"/>
    <w:rsid w:val="002A6EFD"/>
    <w:rsid w:val="002B0099"/>
    <w:rsid w:val="002B0B22"/>
    <w:rsid w:val="002B0D83"/>
    <w:rsid w:val="002B1222"/>
    <w:rsid w:val="002B16C5"/>
    <w:rsid w:val="002B1ABB"/>
    <w:rsid w:val="002B21ED"/>
    <w:rsid w:val="002B29D6"/>
    <w:rsid w:val="002B3998"/>
    <w:rsid w:val="002B472C"/>
    <w:rsid w:val="002B4C3F"/>
    <w:rsid w:val="002B56B0"/>
    <w:rsid w:val="002B60B1"/>
    <w:rsid w:val="002B6338"/>
    <w:rsid w:val="002B6636"/>
    <w:rsid w:val="002B682A"/>
    <w:rsid w:val="002B6B29"/>
    <w:rsid w:val="002B6C5F"/>
    <w:rsid w:val="002B713F"/>
    <w:rsid w:val="002B792C"/>
    <w:rsid w:val="002C004D"/>
    <w:rsid w:val="002C05DD"/>
    <w:rsid w:val="002C0F11"/>
    <w:rsid w:val="002C1FC3"/>
    <w:rsid w:val="002C27DF"/>
    <w:rsid w:val="002C33B3"/>
    <w:rsid w:val="002C35D6"/>
    <w:rsid w:val="002C3994"/>
    <w:rsid w:val="002C3C34"/>
    <w:rsid w:val="002C482E"/>
    <w:rsid w:val="002C5116"/>
    <w:rsid w:val="002C5456"/>
    <w:rsid w:val="002C5A42"/>
    <w:rsid w:val="002C5DA0"/>
    <w:rsid w:val="002D08D4"/>
    <w:rsid w:val="002D0FE1"/>
    <w:rsid w:val="002D10F7"/>
    <w:rsid w:val="002D1175"/>
    <w:rsid w:val="002D1ACB"/>
    <w:rsid w:val="002D1D17"/>
    <w:rsid w:val="002D206A"/>
    <w:rsid w:val="002D3B4C"/>
    <w:rsid w:val="002D3D4E"/>
    <w:rsid w:val="002D44BC"/>
    <w:rsid w:val="002D5648"/>
    <w:rsid w:val="002D58E7"/>
    <w:rsid w:val="002D67D4"/>
    <w:rsid w:val="002D6C8B"/>
    <w:rsid w:val="002D6E5C"/>
    <w:rsid w:val="002D7526"/>
    <w:rsid w:val="002D7881"/>
    <w:rsid w:val="002D7E98"/>
    <w:rsid w:val="002E107B"/>
    <w:rsid w:val="002E12EA"/>
    <w:rsid w:val="002E178D"/>
    <w:rsid w:val="002E197A"/>
    <w:rsid w:val="002E1DCA"/>
    <w:rsid w:val="002E2232"/>
    <w:rsid w:val="002E258F"/>
    <w:rsid w:val="002E2AD9"/>
    <w:rsid w:val="002E2C73"/>
    <w:rsid w:val="002E2EA5"/>
    <w:rsid w:val="002E3821"/>
    <w:rsid w:val="002E38F5"/>
    <w:rsid w:val="002E477A"/>
    <w:rsid w:val="002E4A66"/>
    <w:rsid w:val="002E4FED"/>
    <w:rsid w:val="002E524F"/>
    <w:rsid w:val="002E554E"/>
    <w:rsid w:val="002E55BC"/>
    <w:rsid w:val="002E61A1"/>
    <w:rsid w:val="002E6226"/>
    <w:rsid w:val="002E6691"/>
    <w:rsid w:val="002E6864"/>
    <w:rsid w:val="002E72E3"/>
    <w:rsid w:val="002E7832"/>
    <w:rsid w:val="002F094D"/>
    <w:rsid w:val="002F099C"/>
    <w:rsid w:val="002F11B9"/>
    <w:rsid w:val="002F2003"/>
    <w:rsid w:val="002F2144"/>
    <w:rsid w:val="002F26A3"/>
    <w:rsid w:val="002F3B64"/>
    <w:rsid w:val="002F3C12"/>
    <w:rsid w:val="002F50FC"/>
    <w:rsid w:val="002F59FA"/>
    <w:rsid w:val="002F6A12"/>
    <w:rsid w:val="002F6FAC"/>
    <w:rsid w:val="002F76F6"/>
    <w:rsid w:val="002F7E71"/>
    <w:rsid w:val="0030112C"/>
    <w:rsid w:val="00301211"/>
    <w:rsid w:val="00301274"/>
    <w:rsid w:val="00301F4F"/>
    <w:rsid w:val="003023B9"/>
    <w:rsid w:val="00302544"/>
    <w:rsid w:val="00303B80"/>
    <w:rsid w:val="00304528"/>
    <w:rsid w:val="003052BA"/>
    <w:rsid w:val="00305CA8"/>
    <w:rsid w:val="0030634C"/>
    <w:rsid w:val="00306768"/>
    <w:rsid w:val="00306C08"/>
    <w:rsid w:val="00311286"/>
    <w:rsid w:val="00311B39"/>
    <w:rsid w:val="00312FE9"/>
    <w:rsid w:val="0031379F"/>
    <w:rsid w:val="003137DF"/>
    <w:rsid w:val="00313AC4"/>
    <w:rsid w:val="00313BBE"/>
    <w:rsid w:val="00314489"/>
    <w:rsid w:val="00314516"/>
    <w:rsid w:val="003148A0"/>
    <w:rsid w:val="00315E6F"/>
    <w:rsid w:val="00317A2B"/>
    <w:rsid w:val="0032001F"/>
    <w:rsid w:val="0032058B"/>
    <w:rsid w:val="00320CCD"/>
    <w:rsid w:val="0032179A"/>
    <w:rsid w:val="003218D9"/>
    <w:rsid w:val="00321B4A"/>
    <w:rsid w:val="00322395"/>
    <w:rsid w:val="00322508"/>
    <w:rsid w:val="00323006"/>
    <w:rsid w:val="00323060"/>
    <w:rsid w:val="0032315A"/>
    <w:rsid w:val="00324136"/>
    <w:rsid w:val="00324154"/>
    <w:rsid w:val="003242FC"/>
    <w:rsid w:val="00324717"/>
    <w:rsid w:val="003249D9"/>
    <w:rsid w:val="00324B32"/>
    <w:rsid w:val="003250EB"/>
    <w:rsid w:val="0032518A"/>
    <w:rsid w:val="00325A16"/>
    <w:rsid w:val="00325F25"/>
    <w:rsid w:val="003265BF"/>
    <w:rsid w:val="00326928"/>
    <w:rsid w:val="003269DA"/>
    <w:rsid w:val="0032736F"/>
    <w:rsid w:val="003278AE"/>
    <w:rsid w:val="00327E44"/>
    <w:rsid w:val="00330023"/>
    <w:rsid w:val="00330483"/>
    <w:rsid w:val="0033109F"/>
    <w:rsid w:val="00331652"/>
    <w:rsid w:val="00331D09"/>
    <w:rsid w:val="00332632"/>
    <w:rsid w:val="00332848"/>
    <w:rsid w:val="00333292"/>
    <w:rsid w:val="00334029"/>
    <w:rsid w:val="0033487A"/>
    <w:rsid w:val="003355C4"/>
    <w:rsid w:val="003360E0"/>
    <w:rsid w:val="00336667"/>
    <w:rsid w:val="003377B9"/>
    <w:rsid w:val="003379E2"/>
    <w:rsid w:val="00340576"/>
    <w:rsid w:val="00341057"/>
    <w:rsid w:val="003414DC"/>
    <w:rsid w:val="00341949"/>
    <w:rsid w:val="00341CFC"/>
    <w:rsid w:val="00341EA3"/>
    <w:rsid w:val="00342751"/>
    <w:rsid w:val="00342BD2"/>
    <w:rsid w:val="00342EC2"/>
    <w:rsid w:val="00343800"/>
    <w:rsid w:val="00344E54"/>
    <w:rsid w:val="003453DA"/>
    <w:rsid w:val="00345FDE"/>
    <w:rsid w:val="00346D82"/>
    <w:rsid w:val="00347596"/>
    <w:rsid w:val="00347768"/>
    <w:rsid w:val="00350872"/>
    <w:rsid w:val="0035142F"/>
    <w:rsid w:val="00351B2C"/>
    <w:rsid w:val="003531B7"/>
    <w:rsid w:val="003533B0"/>
    <w:rsid w:val="003535C8"/>
    <w:rsid w:val="00353671"/>
    <w:rsid w:val="003558AD"/>
    <w:rsid w:val="003558EC"/>
    <w:rsid w:val="00355C5F"/>
    <w:rsid w:val="0035631A"/>
    <w:rsid w:val="00356343"/>
    <w:rsid w:val="003566DE"/>
    <w:rsid w:val="003568A5"/>
    <w:rsid w:val="00356E8A"/>
    <w:rsid w:val="00357969"/>
    <w:rsid w:val="00357C76"/>
    <w:rsid w:val="00360F14"/>
    <w:rsid w:val="00362561"/>
    <w:rsid w:val="003629E4"/>
    <w:rsid w:val="00363031"/>
    <w:rsid w:val="00363331"/>
    <w:rsid w:val="00363964"/>
    <w:rsid w:val="00363CF6"/>
    <w:rsid w:val="00364161"/>
    <w:rsid w:val="003642CA"/>
    <w:rsid w:val="00364AAC"/>
    <w:rsid w:val="003652E9"/>
    <w:rsid w:val="003653CB"/>
    <w:rsid w:val="00365E6A"/>
    <w:rsid w:val="00367352"/>
    <w:rsid w:val="00367D5E"/>
    <w:rsid w:val="00370555"/>
    <w:rsid w:val="003706C9"/>
    <w:rsid w:val="00370D04"/>
    <w:rsid w:val="00371CED"/>
    <w:rsid w:val="00371D31"/>
    <w:rsid w:val="003730A9"/>
    <w:rsid w:val="003736A2"/>
    <w:rsid w:val="00373FD1"/>
    <w:rsid w:val="003744F9"/>
    <w:rsid w:val="003748D2"/>
    <w:rsid w:val="00374B0A"/>
    <w:rsid w:val="003751D8"/>
    <w:rsid w:val="003756DE"/>
    <w:rsid w:val="00375C54"/>
    <w:rsid w:val="00376125"/>
    <w:rsid w:val="00376826"/>
    <w:rsid w:val="00376B3A"/>
    <w:rsid w:val="0038055D"/>
    <w:rsid w:val="00380E99"/>
    <w:rsid w:val="00381763"/>
    <w:rsid w:val="00381840"/>
    <w:rsid w:val="0038192B"/>
    <w:rsid w:val="00381FB9"/>
    <w:rsid w:val="0038254F"/>
    <w:rsid w:val="00382A3C"/>
    <w:rsid w:val="00383A62"/>
    <w:rsid w:val="00383B45"/>
    <w:rsid w:val="00383CBD"/>
    <w:rsid w:val="003841C9"/>
    <w:rsid w:val="003842CD"/>
    <w:rsid w:val="00384654"/>
    <w:rsid w:val="00385359"/>
    <w:rsid w:val="003866BF"/>
    <w:rsid w:val="00386779"/>
    <w:rsid w:val="00386AAD"/>
    <w:rsid w:val="00387349"/>
    <w:rsid w:val="003876CF"/>
    <w:rsid w:val="003879B1"/>
    <w:rsid w:val="003902C3"/>
    <w:rsid w:val="0039052E"/>
    <w:rsid w:val="00392473"/>
    <w:rsid w:val="00393A4A"/>
    <w:rsid w:val="00395512"/>
    <w:rsid w:val="0039590B"/>
    <w:rsid w:val="003962CD"/>
    <w:rsid w:val="00396D72"/>
    <w:rsid w:val="0039765E"/>
    <w:rsid w:val="003A0265"/>
    <w:rsid w:val="003A0384"/>
    <w:rsid w:val="003A04AC"/>
    <w:rsid w:val="003A11C5"/>
    <w:rsid w:val="003A2BD1"/>
    <w:rsid w:val="003A3BA4"/>
    <w:rsid w:val="003A7963"/>
    <w:rsid w:val="003B043E"/>
    <w:rsid w:val="003B0A6C"/>
    <w:rsid w:val="003B0B27"/>
    <w:rsid w:val="003B0DD9"/>
    <w:rsid w:val="003B13AA"/>
    <w:rsid w:val="003B154B"/>
    <w:rsid w:val="003B1978"/>
    <w:rsid w:val="003B241A"/>
    <w:rsid w:val="003B2B11"/>
    <w:rsid w:val="003B2BB0"/>
    <w:rsid w:val="003B2F0D"/>
    <w:rsid w:val="003B3739"/>
    <w:rsid w:val="003B3CE3"/>
    <w:rsid w:val="003B429E"/>
    <w:rsid w:val="003B4576"/>
    <w:rsid w:val="003B47EB"/>
    <w:rsid w:val="003B55EE"/>
    <w:rsid w:val="003B5832"/>
    <w:rsid w:val="003B5A70"/>
    <w:rsid w:val="003B68FF"/>
    <w:rsid w:val="003B7BE4"/>
    <w:rsid w:val="003C04D1"/>
    <w:rsid w:val="003C1324"/>
    <w:rsid w:val="003C1884"/>
    <w:rsid w:val="003C1C82"/>
    <w:rsid w:val="003C2082"/>
    <w:rsid w:val="003C26F4"/>
    <w:rsid w:val="003C29A5"/>
    <w:rsid w:val="003C3701"/>
    <w:rsid w:val="003C42A2"/>
    <w:rsid w:val="003C47E1"/>
    <w:rsid w:val="003C53FA"/>
    <w:rsid w:val="003C6129"/>
    <w:rsid w:val="003C661A"/>
    <w:rsid w:val="003C6A59"/>
    <w:rsid w:val="003C734A"/>
    <w:rsid w:val="003C7474"/>
    <w:rsid w:val="003C75A4"/>
    <w:rsid w:val="003D028B"/>
    <w:rsid w:val="003D0BD4"/>
    <w:rsid w:val="003D0CA7"/>
    <w:rsid w:val="003D0E13"/>
    <w:rsid w:val="003D0F2F"/>
    <w:rsid w:val="003D19C5"/>
    <w:rsid w:val="003D2949"/>
    <w:rsid w:val="003D2E7F"/>
    <w:rsid w:val="003D35AF"/>
    <w:rsid w:val="003D37FF"/>
    <w:rsid w:val="003D460F"/>
    <w:rsid w:val="003D46A2"/>
    <w:rsid w:val="003D4A41"/>
    <w:rsid w:val="003D5528"/>
    <w:rsid w:val="003D6148"/>
    <w:rsid w:val="003D7446"/>
    <w:rsid w:val="003D7DA1"/>
    <w:rsid w:val="003E0CD9"/>
    <w:rsid w:val="003E14A6"/>
    <w:rsid w:val="003E1564"/>
    <w:rsid w:val="003E1CE2"/>
    <w:rsid w:val="003E2540"/>
    <w:rsid w:val="003E2DAF"/>
    <w:rsid w:val="003E36AD"/>
    <w:rsid w:val="003E4386"/>
    <w:rsid w:val="003E48DB"/>
    <w:rsid w:val="003E4A4D"/>
    <w:rsid w:val="003E5377"/>
    <w:rsid w:val="003E584A"/>
    <w:rsid w:val="003E5ED8"/>
    <w:rsid w:val="003E70FC"/>
    <w:rsid w:val="003E7B1E"/>
    <w:rsid w:val="003F012C"/>
    <w:rsid w:val="003F1B7B"/>
    <w:rsid w:val="003F2EDB"/>
    <w:rsid w:val="003F31C9"/>
    <w:rsid w:val="003F3644"/>
    <w:rsid w:val="003F3C4C"/>
    <w:rsid w:val="003F3CAB"/>
    <w:rsid w:val="003F4E75"/>
    <w:rsid w:val="003F509E"/>
    <w:rsid w:val="003F5781"/>
    <w:rsid w:val="003F5A50"/>
    <w:rsid w:val="003F6EA8"/>
    <w:rsid w:val="003F75AB"/>
    <w:rsid w:val="003F7F5E"/>
    <w:rsid w:val="004001AC"/>
    <w:rsid w:val="004002EA"/>
    <w:rsid w:val="00400FD0"/>
    <w:rsid w:val="004011C1"/>
    <w:rsid w:val="0040144F"/>
    <w:rsid w:val="00401A4F"/>
    <w:rsid w:val="00401B9E"/>
    <w:rsid w:val="00401FCE"/>
    <w:rsid w:val="00401FEB"/>
    <w:rsid w:val="004020A5"/>
    <w:rsid w:val="00403635"/>
    <w:rsid w:val="00403CBD"/>
    <w:rsid w:val="004044FC"/>
    <w:rsid w:val="004047BE"/>
    <w:rsid w:val="004047F1"/>
    <w:rsid w:val="00405444"/>
    <w:rsid w:val="004058D9"/>
    <w:rsid w:val="004063B4"/>
    <w:rsid w:val="00407AB8"/>
    <w:rsid w:val="004105E0"/>
    <w:rsid w:val="00412A25"/>
    <w:rsid w:val="00412B29"/>
    <w:rsid w:val="00412E88"/>
    <w:rsid w:val="00412F06"/>
    <w:rsid w:val="00414BBA"/>
    <w:rsid w:val="00416038"/>
    <w:rsid w:val="00416863"/>
    <w:rsid w:val="00417769"/>
    <w:rsid w:val="00417F74"/>
    <w:rsid w:val="00417FFE"/>
    <w:rsid w:val="0042013E"/>
    <w:rsid w:val="004213E7"/>
    <w:rsid w:val="00421584"/>
    <w:rsid w:val="004217DE"/>
    <w:rsid w:val="00421AAB"/>
    <w:rsid w:val="004245F0"/>
    <w:rsid w:val="00424A1F"/>
    <w:rsid w:val="00424F93"/>
    <w:rsid w:val="0042549F"/>
    <w:rsid w:val="004254A3"/>
    <w:rsid w:val="00426B96"/>
    <w:rsid w:val="00427619"/>
    <w:rsid w:val="00430576"/>
    <w:rsid w:val="0043104B"/>
    <w:rsid w:val="004326EA"/>
    <w:rsid w:val="00432EF1"/>
    <w:rsid w:val="004336AF"/>
    <w:rsid w:val="00433C13"/>
    <w:rsid w:val="0043417F"/>
    <w:rsid w:val="004345B0"/>
    <w:rsid w:val="004346EF"/>
    <w:rsid w:val="00434B11"/>
    <w:rsid w:val="004353C5"/>
    <w:rsid w:val="00435DE3"/>
    <w:rsid w:val="004364BF"/>
    <w:rsid w:val="00436573"/>
    <w:rsid w:val="004372DD"/>
    <w:rsid w:val="00437BF7"/>
    <w:rsid w:val="00437C80"/>
    <w:rsid w:val="004407F0"/>
    <w:rsid w:val="00440DA8"/>
    <w:rsid w:val="004422AF"/>
    <w:rsid w:val="004422ED"/>
    <w:rsid w:val="00442AE0"/>
    <w:rsid w:val="004437B2"/>
    <w:rsid w:val="00443D06"/>
    <w:rsid w:val="00444167"/>
    <w:rsid w:val="00444B2A"/>
    <w:rsid w:val="00445726"/>
    <w:rsid w:val="00446348"/>
    <w:rsid w:val="004465D3"/>
    <w:rsid w:val="00446F10"/>
    <w:rsid w:val="00447846"/>
    <w:rsid w:val="00447CE7"/>
    <w:rsid w:val="00447D35"/>
    <w:rsid w:val="0045031F"/>
    <w:rsid w:val="00450F3C"/>
    <w:rsid w:val="004510D7"/>
    <w:rsid w:val="0045229C"/>
    <w:rsid w:val="004523BD"/>
    <w:rsid w:val="004525CD"/>
    <w:rsid w:val="00452C72"/>
    <w:rsid w:val="004542F4"/>
    <w:rsid w:val="00454859"/>
    <w:rsid w:val="004553F5"/>
    <w:rsid w:val="0045545C"/>
    <w:rsid w:val="0045547B"/>
    <w:rsid w:val="00455661"/>
    <w:rsid w:val="00455FE7"/>
    <w:rsid w:val="00456889"/>
    <w:rsid w:val="00456D3C"/>
    <w:rsid w:val="00456EC2"/>
    <w:rsid w:val="004574BD"/>
    <w:rsid w:val="00460FE9"/>
    <w:rsid w:val="00461A7E"/>
    <w:rsid w:val="00461D81"/>
    <w:rsid w:val="00463010"/>
    <w:rsid w:val="0046615A"/>
    <w:rsid w:val="00467DBF"/>
    <w:rsid w:val="0047170D"/>
    <w:rsid w:val="00472136"/>
    <w:rsid w:val="004723A9"/>
    <w:rsid w:val="004739AF"/>
    <w:rsid w:val="00474860"/>
    <w:rsid w:val="00474AE2"/>
    <w:rsid w:val="00475053"/>
    <w:rsid w:val="0047545A"/>
    <w:rsid w:val="00476AB7"/>
    <w:rsid w:val="0047746D"/>
    <w:rsid w:val="004774AA"/>
    <w:rsid w:val="00477C0F"/>
    <w:rsid w:val="00480A8B"/>
    <w:rsid w:val="00481AC6"/>
    <w:rsid w:val="00482EE7"/>
    <w:rsid w:val="004831DD"/>
    <w:rsid w:val="00483533"/>
    <w:rsid w:val="00483864"/>
    <w:rsid w:val="00484165"/>
    <w:rsid w:val="0048449A"/>
    <w:rsid w:val="00484654"/>
    <w:rsid w:val="00484A5C"/>
    <w:rsid w:val="00484EB4"/>
    <w:rsid w:val="00484EC5"/>
    <w:rsid w:val="00485B59"/>
    <w:rsid w:val="00486581"/>
    <w:rsid w:val="00487745"/>
    <w:rsid w:val="00487A3E"/>
    <w:rsid w:val="00490913"/>
    <w:rsid w:val="00490DE9"/>
    <w:rsid w:val="00490FB6"/>
    <w:rsid w:val="0049161A"/>
    <w:rsid w:val="004930D6"/>
    <w:rsid w:val="0049392C"/>
    <w:rsid w:val="00493E2D"/>
    <w:rsid w:val="0049408C"/>
    <w:rsid w:val="004960EC"/>
    <w:rsid w:val="004962FE"/>
    <w:rsid w:val="004968D4"/>
    <w:rsid w:val="00496927"/>
    <w:rsid w:val="00497A25"/>
    <w:rsid w:val="004A0066"/>
    <w:rsid w:val="004A083E"/>
    <w:rsid w:val="004A1B2A"/>
    <w:rsid w:val="004A1E34"/>
    <w:rsid w:val="004A1F22"/>
    <w:rsid w:val="004A238F"/>
    <w:rsid w:val="004A2406"/>
    <w:rsid w:val="004A2472"/>
    <w:rsid w:val="004A286E"/>
    <w:rsid w:val="004A28A8"/>
    <w:rsid w:val="004A37BC"/>
    <w:rsid w:val="004A40C5"/>
    <w:rsid w:val="004A4105"/>
    <w:rsid w:val="004A4714"/>
    <w:rsid w:val="004A4F2B"/>
    <w:rsid w:val="004A55F0"/>
    <w:rsid w:val="004A5895"/>
    <w:rsid w:val="004A6144"/>
    <w:rsid w:val="004A6734"/>
    <w:rsid w:val="004A7159"/>
    <w:rsid w:val="004A74E6"/>
    <w:rsid w:val="004B01DE"/>
    <w:rsid w:val="004B01EA"/>
    <w:rsid w:val="004B08A4"/>
    <w:rsid w:val="004B0E00"/>
    <w:rsid w:val="004B11E9"/>
    <w:rsid w:val="004B134E"/>
    <w:rsid w:val="004B1697"/>
    <w:rsid w:val="004B19E9"/>
    <w:rsid w:val="004B1AF2"/>
    <w:rsid w:val="004B1E20"/>
    <w:rsid w:val="004B24BA"/>
    <w:rsid w:val="004B2CBA"/>
    <w:rsid w:val="004B2F5D"/>
    <w:rsid w:val="004B32DF"/>
    <w:rsid w:val="004B3E62"/>
    <w:rsid w:val="004B4479"/>
    <w:rsid w:val="004B4664"/>
    <w:rsid w:val="004B49E2"/>
    <w:rsid w:val="004B4B83"/>
    <w:rsid w:val="004B50C5"/>
    <w:rsid w:val="004B5721"/>
    <w:rsid w:val="004B575B"/>
    <w:rsid w:val="004B5CAA"/>
    <w:rsid w:val="004B5DD6"/>
    <w:rsid w:val="004B6750"/>
    <w:rsid w:val="004B77F5"/>
    <w:rsid w:val="004B78B7"/>
    <w:rsid w:val="004B7EFA"/>
    <w:rsid w:val="004B7FD0"/>
    <w:rsid w:val="004C0370"/>
    <w:rsid w:val="004C0592"/>
    <w:rsid w:val="004C0604"/>
    <w:rsid w:val="004C13B4"/>
    <w:rsid w:val="004C2D2E"/>
    <w:rsid w:val="004C2DB8"/>
    <w:rsid w:val="004C3610"/>
    <w:rsid w:val="004C3740"/>
    <w:rsid w:val="004C532A"/>
    <w:rsid w:val="004C536C"/>
    <w:rsid w:val="004C5F5E"/>
    <w:rsid w:val="004C5F63"/>
    <w:rsid w:val="004C66A3"/>
    <w:rsid w:val="004C679A"/>
    <w:rsid w:val="004C6EA5"/>
    <w:rsid w:val="004C70D0"/>
    <w:rsid w:val="004C73B1"/>
    <w:rsid w:val="004C76E8"/>
    <w:rsid w:val="004C7912"/>
    <w:rsid w:val="004D0437"/>
    <w:rsid w:val="004D04E1"/>
    <w:rsid w:val="004D07C3"/>
    <w:rsid w:val="004D08E8"/>
    <w:rsid w:val="004D0910"/>
    <w:rsid w:val="004D0B22"/>
    <w:rsid w:val="004D1401"/>
    <w:rsid w:val="004D1D16"/>
    <w:rsid w:val="004D298A"/>
    <w:rsid w:val="004D3450"/>
    <w:rsid w:val="004D397E"/>
    <w:rsid w:val="004D3BEA"/>
    <w:rsid w:val="004D45DA"/>
    <w:rsid w:val="004D4936"/>
    <w:rsid w:val="004D5BA3"/>
    <w:rsid w:val="004D5F31"/>
    <w:rsid w:val="004D61DD"/>
    <w:rsid w:val="004D64FF"/>
    <w:rsid w:val="004D79BA"/>
    <w:rsid w:val="004E0568"/>
    <w:rsid w:val="004E05FF"/>
    <w:rsid w:val="004E069F"/>
    <w:rsid w:val="004E0CA1"/>
    <w:rsid w:val="004E1C29"/>
    <w:rsid w:val="004E39B5"/>
    <w:rsid w:val="004E4042"/>
    <w:rsid w:val="004E4862"/>
    <w:rsid w:val="004E57B8"/>
    <w:rsid w:val="004E5882"/>
    <w:rsid w:val="004E5D95"/>
    <w:rsid w:val="004E62D0"/>
    <w:rsid w:val="004E635B"/>
    <w:rsid w:val="004E6B1E"/>
    <w:rsid w:val="004E715F"/>
    <w:rsid w:val="004E78F6"/>
    <w:rsid w:val="004E7F51"/>
    <w:rsid w:val="004F0B15"/>
    <w:rsid w:val="004F1A6F"/>
    <w:rsid w:val="004F2FCF"/>
    <w:rsid w:val="004F34D9"/>
    <w:rsid w:val="004F34FC"/>
    <w:rsid w:val="004F3A3D"/>
    <w:rsid w:val="004F3BE4"/>
    <w:rsid w:val="004F4481"/>
    <w:rsid w:val="004F4AB0"/>
    <w:rsid w:val="004F4B56"/>
    <w:rsid w:val="004F50FE"/>
    <w:rsid w:val="004F531E"/>
    <w:rsid w:val="004F5641"/>
    <w:rsid w:val="004F59C3"/>
    <w:rsid w:val="004F5F0F"/>
    <w:rsid w:val="004F6AA2"/>
    <w:rsid w:val="004F6AEA"/>
    <w:rsid w:val="004F74C0"/>
    <w:rsid w:val="00500AA9"/>
    <w:rsid w:val="00500B9A"/>
    <w:rsid w:val="00500FCF"/>
    <w:rsid w:val="00501239"/>
    <w:rsid w:val="005012B0"/>
    <w:rsid w:val="0050244A"/>
    <w:rsid w:val="0050247F"/>
    <w:rsid w:val="00502D7E"/>
    <w:rsid w:val="00503602"/>
    <w:rsid w:val="005044DA"/>
    <w:rsid w:val="0050477A"/>
    <w:rsid w:val="005048C1"/>
    <w:rsid w:val="005052B2"/>
    <w:rsid w:val="00506AFD"/>
    <w:rsid w:val="0050731A"/>
    <w:rsid w:val="005078D5"/>
    <w:rsid w:val="005079BD"/>
    <w:rsid w:val="00507D9F"/>
    <w:rsid w:val="005105CD"/>
    <w:rsid w:val="0051098E"/>
    <w:rsid w:val="00510B12"/>
    <w:rsid w:val="00513249"/>
    <w:rsid w:val="005138E0"/>
    <w:rsid w:val="00513CB2"/>
    <w:rsid w:val="00514345"/>
    <w:rsid w:val="00515036"/>
    <w:rsid w:val="005156E7"/>
    <w:rsid w:val="00516C17"/>
    <w:rsid w:val="00516C99"/>
    <w:rsid w:val="00516EDB"/>
    <w:rsid w:val="005206A4"/>
    <w:rsid w:val="00520F30"/>
    <w:rsid w:val="00521938"/>
    <w:rsid w:val="00522247"/>
    <w:rsid w:val="00522FC9"/>
    <w:rsid w:val="0052329D"/>
    <w:rsid w:val="005232B5"/>
    <w:rsid w:val="00523E13"/>
    <w:rsid w:val="00523F91"/>
    <w:rsid w:val="00524292"/>
    <w:rsid w:val="00524AF8"/>
    <w:rsid w:val="00524EB9"/>
    <w:rsid w:val="0052553C"/>
    <w:rsid w:val="00525AEC"/>
    <w:rsid w:val="00525B75"/>
    <w:rsid w:val="00526563"/>
    <w:rsid w:val="00526B2A"/>
    <w:rsid w:val="00527CA3"/>
    <w:rsid w:val="00530115"/>
    <w:rsid w:val="0053013E"/>
    <w:rsid w:val="005305F8"/>
    <w:rsid w:val="005306D9"/>
    <w:rsid w:val="0053098C"/>
    <w:rsid w:val="00531717"/>
    <w:rsid w:val="00532161"/>
    <w:rsid w:val="00532894"/>
    <w:rsid w:val="00532D92"/>
    <w:rsid w:val="00533303"/>
    <w:rsid w:val="00533541"/>
    <w:rsid w:val="00533A30"/>
    <w:rsid w:val="00533B49"/>
    <w:rsid w:val="005341E1"/>
    <w:rsid w:val="00534381"/>
    <w:rsid w:val="00534751"/>
    <w:rsid w:val="00534758"/>
    <w:rsid w:val="00534762"/>
    <w:rsid w:val="00534DC7"/>
    <w:rsid w:val="00535D28"/>
    <w:rsid w:val="00536117"/>
    <w:rsid w:val="005362B1"/>
    <w:rsid w:val="00536470"/>
    <w:rsid w:val="00536511"/>
    <w:rsid w:val="00536560"/>
    <w:rsid w:val="00536626"/>
    <w:rsid w:val="00537311"/>
    <w:rsid w:val="00537526"/>
    <w:rsid w:val="00537851"/>
    <w:rsid w:val="00537B1A"/>
    <w:rsid w:val="00540009"/>
    <w:rsid w:val="00540071"/>
    <w:rsid w:val="00540742"/>
    <w:rsid w:val="00540CE5"/>
    <w:rsid w:val="00540F77"/>
    <w:rsid w:val="0054195B"/>
    <w:rsid w:val="005420EC"/>
    <w:rsid w:val="00543FFD"/>
    <w:rsid w:val="005449A1"/>
    <w:rsid w:val="005449D2"/>
    <w:rsid w:val="00544CAE"/>
    <w:rsid w:val="005452B9"/>
    <w:rsid w:val="005454D6"/>
    <w:rsid w:val="00545926"/>
    <w:rsid w:val="00545CF7"/>
    <w:rsid w:val="00546272"/>
    <w:rsid w:val="00546C13"/>
    <w:rsid w:val="00546DA4"/>
    <w:rsid w:val="00547B0E"/>
    <w:rsid w:val="00551076"/>
    <w:rsid w:val="005511EA"/>
    <w:rsid w:val="00551A7F"/>
    <w:rsid w:val="005524AB"/>
    <w:rsid w:val="005525C3"/>
    <w:rsid w:val="00553245"/>
    <w:rsid w:val="00553C8C"/>
    <w:rsid w:val="00553ED2"/>
    <w:rsid w:val="005546B7"/>
    <w:rsid w:val="00555904"/>
    <w:rsid w:val="00555A5D"/>
    <w:rsid w:val="0055605A"/>
    <w:rsid w:val="00556334"/>
    <w:rsid w:val="0055642A"/>
    <w:rsid w:val="00556EA3"/>
    <w:rsid w:val="00557992"/>
    <w:rsid w:val="005579A7"/>
    <w:rsid w:val="00557C83"/>
    <w:rsid w:val="005606F3"/>
    <w:rsid w:val="00560F15"/>
    <w:rsid w:val="005613DC"/>
    <w:rsid w:val="00561E35"/>
    <w:rsid w:val="005636DD"/>
    <w:rsid w:val="00563782"/>
    <w:rsid w:val="0056435F"/>
    <w:rsid w:val="005647D9"/>
    <w:rsid w:val="0056534C"/>
    <w:rsid w:val="00565603"/>
    <w:rsid w:val="00565BC0"/>
    <w:rsid w:val="00565BFA"/>
    <w:rsid w:val="00565E40"/>
    <w:rsid w:val="00566557"/>
    <w:rsid w:val="00566D40"/>
    <w:rsid w:val="0057021B"/>
    <w:rsid w:val="0057123D"/>
    <w:rsid w:val="005713C0"/>
    <w:rsid w:val="005715EF"/>
    <w:rsid w:val="00572E0A"/>
    <w:rsid w:val="00573346"/>
    <w:rsid w:val="0057444A"/>
    <w:rsid w:val="005744DB"/>
    <w:rsid w:val="0057460B"/>
    <w:rsid w:val="00574A88"/>
    <w:rsid w:val="00574F24"/>
    <w:rsid w:val="00575079"/>
    <w:rsid w:val="00575B68"/>
    <w:rsid w:val="00576075"/>
    <w:rsid w:val="005764F7"/>
    <w:rsid w:val="00576FF3"/>
    <w:rsid w:val="00577466"/>
    <w:rsid w:val="00577742"/>
    <w:rsid w:val="005801B2"/>
    <w:rsid w:val="0058078A"/>
    <w:rsid w:val="00580DD5"/>
    <w:rsid w:val="005818D9"/>
    <w:rsid w:val="00581A3A"/>
    <w:rsid w:val="005823AA"/>
    <w:rsid w:val="0058376C"/>
    <w:rsid w:val="00584036"/>
    <w:rsid w:val="00584C54"/>
    <w:rsid w:val="00584DDC"/>
    <w:rsid w:val="00585652"/>
    <w:rsid w:val="00585683"/>
    <w:rsid w:val="00586632"/>
    <w:rsid w:val="00586ABD"/>
    <w:rsid w:val="00586C34"/>
    <w:rsid w:val="00587A6A"/>
    <w:rsid w:val="00590EB8"/>
    <w:rsid w:val="00591DE0"/>
    <w:rsid w:val="00592027"/>
    <w:rsid w:val="00592036"/>
    <w:rsid w:val="0059287C"/>
    <w:rsid w:val="005952EA"/>
    <w:rsid w:val="00595BD8"/>
    <w:rsid w:val="00597C16"/>
    <w:rsid w:val="00597C5F"/>
    <w:rsid w:val="005A043F"/>
    <w:rsid w:val="005A070B"/>
    <w:rsid w:val="005A1198"/>
    <w:rsid w:val="005A17FC"/>
    <w:rsid w:val="005A2894"/>
    <w:rsid w:val="005A2950"/>
    <w:rsid w:val="005A305A"/>
    <w:rsid w:val="005A3431"/>
    <w:rsid w:val="005A34EB"/>
    <w:rsid w:val="005A36AD"/>
    <w:rsid w:val="005A42EE"/>
    <w:rsid w:val="005A4311"/>
    <w:rsid w:val="005A59DE"/>
    <w:rsid w:val="005A5A8B"/>
    <w:rsid w:val="005A6263"/>
    <w:rsid w:val="005A64F5"/>
    <w:rsid w:val="005A661F"/>
    <w:rsid w:val="005B00F7"/>
    <w:rsid w:val="005B09F0"/>
    <w:rsid w:val="005B1170"/>
    <w:rsid w:val="005B18D1"/>
    <w:rsid w:val="005B2BFD"/>
    <w:rsid w:val="005B38C1"/>
    <w:rsid w:val="005B39F6"/>
    <w:rsid w:val="005B3D9E"/>
    <w:rsid w:val="005B4028"/>
    <w:rsid w:val="005B4326"/>
    <w:rsid w:val="005B4857"/>
    <w:rsid w:val="005B4B77"/>
    <w:rsid w:val="005B4DB5"/>
    <w:rsid w:val="005B504E"/>
    <w:rsid w:val="005B5081"/>
    <w:rsid w:val="005B5232"/>
    <w:rsid w:val="005B6084"/>
    <w:rsid w:val="005B670A"/>
    <w:rsid w:val="005B6863"/>
    <w:rsid w:val="005B72CA"/>
    <w:rsid w:val="005B77DB"/>
    <w:rsid w:val="005B78D3"/>
    <w:rsid w:val="005B7BEF"/>
    <w:rsid w:val="005C0D53"/>
    <w:rsid w:val="005C2B75"/>
    <w:rsid w:val="005C2D16"/>
    <w:rsid w:val="005C314A"/>
    <w:rsid w:val="005C38BF"/>
    <w:rsid w:val="005C3BC7"/>
    <w:rsid w:val="005C3EB1"/>
    <w:rsid w:val="005C3EC7"/>
    <w:rsid w:val="005C4230"/>
    <w:rsid w:val="005C4347"/>
    <w:rsid w:val="005C4A10"/>
    <w:rsid w:val="005C5403"/>
    <w:rsid w:val="005C5958"/>
    <w:rsid w:val="005C6866"/>
    <w:rsid w:val="005C6C1B"/>
    <w:rsid w:val="005C719C"/>
    <w:rsid w:val="005D031E"/>
    <w:rsid w:val="005D0586"/>
    <w:rsid w:val="005D0922"/>
    <w:rsid w:val="005D0DEB"/>
    <w:rsid w:val="005D1CF2"/>
    <w:rsid w:val="005D48D4"/>
    <w:rsid w:val="005D600C"/>
    <w:rsid w:val="005D6CF7"/>
    <w:rsid w:val="005D6EC6"/>
    <w:rsid w:val="005D7026"/>
    <w:rsid w:val="005D7410"/>
    <w:rsid w:val="005D750D"/>
    <w:rsid w:val="005D7C35"/>
    <w:rsid w:val="005D7EEC"/>
    <w:rsid w:val="005E03F8"/>
    <w:rsid w:val="005E05E3"/>
    <w:rsid w:val="005E0EF2"/>
    <w:rsid w:val="005E0FA6"/>
    <w:rsid w:val="005E15F9"/>
    <w:rsid w:val="005E1E55"/>
    <w:rsid w:val="005E1F10"/>
    <w:rsid w:val="005E2349"/>
    <w:rsid w:val="005E274F"/>
    <w:rsid w:val="005E2EB0"/>
    <w:rsid w:val="005E35E6"/>
    <w:rsid w:val="005E40EE"/>
    <w:rsid w:val="005E44C5"/>
    <w:rsid w:val="005E486B"/>
    <w:rsid w:val="005E4D57"/>
    <w:rsid w:val="005E5222"/>
    <w:rsid w:val="005E5585"/>
    <w:rsid w:val="005E59A2"/>
    <w:rsid w:val="005E5FC9"/>
    <w:rsid w:val="005E6410"/>
    <w:rsid w:val="005E678D"/>
    <w:rsid w:val="005E6AB8"/>
    <w:rsid w:val="005E6AEE"/>
    <w:rsid w:val="005E6D63"/>
    <w:rsid w:val="005E6D98"/>
    <w:rsid w:val="005E7438"/>
    <w:rsid w:val="005E7622"/>
    <w:rsid w:val="005E7FCD"/>
    <w:rsid w:val="005F098C"/>
    <w:rsid w:val="005F0B27"/>
    <w:rsid w:val="005F143B"/>
    <w:rsid w:val="005F18DD"/>
    <w:rsid w:val="005F1AA7"/>
    <w:rsid w:val="005F1F25"/>
    <w:rsid w:val="005F2A1C"/>
    <w:rsid w:val="005F2FA9"/>
    <w:rsid w:val="005F3564"/>
    <w:rsid w:val="005F3ED0"/>
    <w:rsid w:val="005F44D0"/>
    <w:rsid w:val="005F4540"/>
    <w:rsid w:val="005F46F5"/>
    <w:rsid w:val="005F4861"/>
    <w:rsid w:val="005F519B"/>
    <w:rsid w:val="005F610D"/>
    <w:rsid w:val="005F61A9"/>
    <w:rsid w:val="005F7686"/>
    <w:rsid w:val="005F7895"/>
    <w:rsid w:val="005F7A21"/>
    <w:rsid w:val="005F7DAE"/>
    <w:rsid w:val="00600066"/>
    <w:rsid w:val="006004B6"/>
    <w:rsid w:val="006016B4"/>
    <w:rsid w:val="00601753"/>
    <w:rsid w:val="00602121"/>
    <w:rsid w:val="006025CC"/>
    <w:rsid w:val="006035C8"/>
    <w:rsid w:val="006047EF"/>
    <w:rsid w:val="006050A3"/>
    <w:rsid w:val="00605375"/>
    <w:rsid w:val="006053A8"/>
    <w:rsid w:val="006054CE"/>
    <w:rsid w:val="006054F6"/>
    <w:rsid w:val="006056BF"/>
    <w:rsid w:val="00605C69"/>
    <w:rsid w:val="00607A4A"/>
    <w:rsid w:val="006103C1"/>
    <w:rsid w:val="00610BF3"/>
    <w:rsid w:val="006111EE"/>
    <w:rsid w:val="00611651"/>
    <w:rsid w:val="00611955"/>
    <w:rsid w:val="00611DA1"/>
    <w:rsid w:val="00611E8D"/>
    <w:rsid w:val="00612140"/>
    <w:rsid w:val="00612B48"/>
    <w:rsid w:val="00612BCC"/>
    <w:rsid w:val="00612CAC"/>
    <w:rsid w:val="00613146"/>
    <w:rsid w:val="00613490"/>
    <w:rsid w:val="00613D1C"/>
    <w:rsid w:val="00613F97"/>
    <w:rsid w:val="006147C6"/>
    <w:rsid w:val="0061543E"/>
    <w:rsid w:val="006165C6"/>
    <w:rsid w:val="006168F5"/>
    <w:rsid w:val="00616CE7"/>
    <w:rsid w:val="00616D69"/>
    <w:rsid w:val="00617932"/>
    <w:rsid w:val="00621B41"/>
    <w:rsid w:val="00622026"/>
    <w:rsid w:val="0062229E"/>
    <w:rsid w:val="00623C09"/>
    <w:rsid w:val="006247E0"/>
    <w:rsid w:val="00624CF6"/>
    <w:rsid w:val="006252CB"/>
    <w:rsid w:val="006257CB"/>
    <w:rsid w:val="00625D8B"/>
    <w:rsid w:val="0062658F"/>
    <w:rsid w:val="00626F48"/>
    <w:rsid w:val="00627231"/>
    <w:rsid w:val="0062755A"/>
    <w:rsid w:val="00627DA2"/>
    <w:rsid w:val="0063065B"/>
    <w:rsid w:val="00631513"/>
    <w:rsid w:val="006318B1"/>
    <w:rsid w:val="00631FF5"/>
    <w:rsid w:val="00632129"/>
    <w:rsid w:val="00633B9B"/>
    <w:rsid w:val="006341E0"/>
    <w:rsid w:val="006348E4"/>
    <w:rsid w:val="00634B7B"/>
    <w:rsid w:val="00634B90"/>
    <w:rsid w:val="00635FB3"/>
    <w:rsid w:val="00637694"/>
    <w:rsid w:val="006411D7"/>
    <w:rsid w:val="00641313"/>
    <w:rsid w:val="00641641"/>
    <w:rsid w:val="006419B3"/>
    <w:rsid w:val="006428A9"/>
    <w:rsid w:val="00642B0E"/>
    <w:rsid w:val="00642C8D"/>
    <w:rsid w:val="00643133"/>
    <w:rsid w:val="0064499D"/>
    <w:rsid w:val="00644DBD"/>
    <w:rsid w:val="00644DDD"/>
    <w:rsid w:val="00644F83"/>
    <w:rsid w:val="00645483"/>
    <w:rsid w:val="0064665C"/>
    <w:rsid w:val="0064674F"/>
    <w:rsid w:val="00647CB1"/>
    <w:rsid w:val="00647E0C"/>
    <w:rsid w:val="00650265"/>
    <w:rsid w:val="006502CE"/>
    <w:rsid w:val="00650329"/>
    <w:rsid w:val="00650E92"/>
    <w:rsid w:val="00651A57"/>
    <w:rsid w:val="00651C3A"/>
    <w:rsid w:val="00651DF8"/>
    <w:rsid w:val="00651F35"/>
    <w:rsid w:val="00652002"/>
    <w:rsid w:val="006526CC"/>
    <w:rsid w:val="00652A57"/>
    <w:rsid w:val="006560A2"/>
    <w:rsid w:val="006568BF"/>
    <w:rsid w:val="006570B8"/>
    <w:rsid w:val="006575BD"/>
    <w:rsid w:val="00657F3B"/>
    <w:rsid w:val="00660157"/>
    <w:rsid w:val="006609DE"/>
    <w:rsid w:val="00662363"/>
    <w:rsid w:val="00663C78"/>
    <w:rsid w:val="006642C0"/>
    <w:rsid w:val="0066437D"/>
    <w:rsid w:val="00664525"/>
    <w:rsid w:val="006647B6"/>
    <w:rsid w:val="006660BC"/>
    <w:rsid w:val="0066684E"/>
    <w:rsid w:val="00666877"/>
    <w:rsid w:val="0066689A"/>
    <w:rsid w:val="006671C7"/>
    <w:rsid w:val="00667EA2"/>
    <w:rsid w:val="0067001A"/>
    <w:rsid w:val="00670A38"/>
    <w:rsid w:val="00670E71"/>
    <w:rsid w:val="0067127B"/>
    <w:rsid w:val="00672C65"/>
    <w:rsid w:val="00673402"/>
    <w:rsid w:val="00673751"/>
    <w:rsid w:val="00673B4C"/>
    <w:rsid w:val="00673C12"/>
    <w:rsid w:val="0067432C"/>
    <w:rsid w:val="00674574"/>
    <w:rsid w:val="00674A82"/>
    <w:rsid w:val="00675677"/>
    <w:rsid w:val="00675EF2"/>
    <w:rsid w:val="0067600F"/>
    <w:rsid w:val="00676B5E"/>
    <w:rsid w:val="00676BBF"/>
    <w:rsid w:val="00677812"/>
    <w:rsid w:val="006809D2"/>
    <w:rsid w:val="00681698"/>
    <w:rsid w:val="006817FD"/>
    <w:rsid w:val="00681A81"/>
    <w:rsid w:val="00681F19"/>
    <w:rsid w:val="006833E3"/>
    <w:rsid w:val="0068355B"/>
    <w:rsid w:val="0068440D"/>
    <w:rsid w:val="00684E4E"/>
    <w:rsid w:val="006856A7"/>
    <w:rsid w:val="00686D96"/>
    <w:rsid w:val="00686FC5"/>
    <w:rsid w:val="00687121"/>
    <w:rsid w:val="0068769A"/>
    <w:rsid w:val="006879E4"/>
    <w:rsid w:val="00687A9B"/>
    <w:rsid w:val="00687D69"/>
    <w:rsid w:val="006928DF"/>
    <w:rsid w:val="0069377F"/>
    <w:rsid w:val="00693E8A"/>
    <w:rsid w:val="00695CA5"/>
    <w:rsid w:val="0069612C"/>
    <w:rsid w:val="006961F1"/>
    <w:rsid w:val="00696A7E"/>
    <w:rsid w:val="00697442"/>
    <w:rsid w:val="00697528"/>
    <w:rsid w:val="006A0A3D"/>
    <w:rsid w:val="006A131C"/>
    <w:rsid w:val="006A190B"/>
    <w:rsid w:val="006A262E"/>
    <w:rsid w:val="006A32CF"/>
    <w:rsid w:val="006A4132"/>
    <w:rsid w:val="006A442D"/>
    <w:rsid w:val="006A4923"/>
    <w:rsid w:val="006A50D3"/>
    <w:rsid w:val="006A5C04"/>
    <w:rsid w:val="006A5E7F"/>
    <w:rsid w:val="006A64DD"/>
    <w:rsid w:val="006B041E"/>
    <w:rsid w:val="006B0476"/>
    <w:rsid w:val="006B1067"/>
    <w:rsid w:val="006B1073"/>
    <w:rsid w:val="006B10D0"/>
    <w:rsid w:val="006B1107"/>
    <w:rsid w:val="006B1517"/>
    <w:rsid w:val="006B1712"/>
    <w:rsid w:val="006B1C21"/>
    <w:rsid w:val="006B1C7C"/>
    <w:rsid w:val="006B27D1"/>
    <w:rsid w:val="006B29DC"/>
    <w:rsid w:val="006B44FC"/>
    <w:rsid w:val="006B45C2"/>
    <w:rsid w:val="006B4C9A"/>
    <w:rsid w:val="006B51C9"/>
    <w:rsid w:val="006B54DD"/>
    <w:rsid w:val="006B5D4D"/>
    <w:rsid w:val="006B5ED7"/>
    <w:rsid w:val="006B6AE8"/>
    <w:rsid w:val="006B7E1F"/>
    <w:rsid w:val="006C0E17"/>
    <w:rsid w:val="006C12B0"/>
    <w:rsid w:val="006C2249"/>
    <w:rsid w:val="006C28B7"/>
    <w:rsid w:val="006C3832"/>
    <w:rsid w:val="006C3AD2"/>
    <w:rsid w:val="006C3E32"/>
    <w:rsid w:val="006C42FA"/>
    <w:rsid w:val="006C4646"/>
    <w:rsid w:val="006C5B3C"/>
    <w:rsid w:val="006C61BA"/>
    <w:rsid w:val="006C6838"/>
    <w:rsid w:val="006C6A95"/>
    <w:rsid w:val="006C6AA2"/>
    <w:rsid w:val="006C6ECA"/>
    <w:rsid w:val="006D079C"/>
    <w:rsid w:val="006D13AB"/>
    <w:rsid w:val="006D1533"/>
    <w:rsid w:val="006D20D7"/>
    <w:rsid w:val="006D26FC"/>
    <w:rsid w:val="006D35AE"/>
    <w:rsid w:val="006D3788"/>
    <w:rsid w:val="006D3BB6"/>
    <w:rsid w:val="006D417F"/>
    <w:rsid w:val="006D4782"/>
    <w:rsid w:val="006D5053"/>
    <w:rsid w:val="006D50A5"/>
    <w:rsid w:val="006D527A"/>
    <w:rsid w:val="006D7A14"/>
    <w:rsid w:val="006D7BA4"/>
    <w:rsid w:val="006E1487"/>
    <w:rsid w:val="006E1CF1"/>
    <w:rsid w:val="006E2669"/>
    <w:rsid w:val="006E26BE"/>
    <w:rsid w:val="006E26BF"/>
    <w:rsid w:val="006E276D"/>
    <w:rsid w:val="006E28DD"/>
    <w:rsid w:val="006E4023"/>
    <w:rsid w:val="006E431B"/>
    <w:rsid w:val="006E46CB"/>
    <w:rsid w:val="006E5795"/>
    <w:rsid w:val="006E5ABF"/>
    <w:rsid w:val="006E5EB1"/>
    <w:rsid w:val="006E62CD"/>
    <w:rsid w:val="006E656C"/>
    <w:rsid w:val="006E70D6"/>
    <w:rsid w:val="006E7E6C"/>
    <w:rsid w:val="006F027D"/>
    <w:rsid w:val="006F0697"/>
    <w:rsid w:val="006F23C7"/>
    <w:rsid w:val="006F2784"/>
    <w:rsid w:val="006F2B50"/>
    <w:rsid w:val="006F395A"/>
    <w:rsid w:val="006F3A60"/>
    <w:rsid w:val="006F3CE6"/>
    <w:rsid w:val="006F45DF"/>
    <w:rsid w:val="006F4773"/>
    <w:rsid w:val="006F4A44"/>
    <w:rsid w:val="006F4FB3"/>
    <w:rsid w:val="006F5A4A"/>
    <w:rsid w:val="006F6269"/>
    <w:rsid w:val="006F68D9"/>
    <w:rsid w:val="006F782C"/>
    <w:rsid w:val="006F7BB4"/>
    <w:rsid w:val="00700F50"/>
    <w:rsid w:val="00701E40"/>
    <w:rsid w:val="007024E4"/>
    <w:rsid w:val="0070334C"/>
    <w:rsid w:val="007041BF"/>
    <w:rsid w:val="00704ACA"/>
    <w:rsid w:val="00705256"/>
    <w:rsid w:val="00705B0A"/>
    <w:rsid w:val="00705CE9"/>
    <w:rsid w:val="00706671"/>
    <w:rsid w:val="00707875"/>
    <w:rsid w:val="00707885"/>
    <w:rsid w:val="007100CC"/>
    <w:rsid w:val="00710386"/>
    <w:rsid w:val="0071057A"/>
    <w:rsid w:val="007112BD"/>
    <w:rsid w:val="007120B1"/>
    <w:rsid w:val="0071224A"/>
    <w:rsid w:val="00712265"/>
    <w:rsid w:val="00712FD1"/>
    <w:rsid w:val="00713B28"/>
    <w:rsid w:val="00713E73"/>
    <w:rsid w:val="0071539D"/>
    <w:rsid w:val="00715DC1"/>
    <w:rsid w:val="00715DD2"/>
    <w:rsid w:val="00715E75"/>
    <w:rsid w:val="0071601B"/>
    <w:rsid w:val="0071609C"/>
    <w:rsid w:val="0071612C"/>
    <w:rsid w:val="00716634"/>
    <w:rsid w:val="00716B9E"/>
    <w:rsid w:val="0071735A"/>
    <w:rsid w:val="00717531"/>
    <w:rsid w:val="00717928"/>
    <w:rsid w:val="007209A7"/>
    <w:rsid w:val="00720B84"/>
    <w:rsid w:val="00720CAC"/>
    <w:rsid w:val="00721EDC"/>
    <w:rsid w:val="00721F9E"/>
    <w:rsid w:val="007220BF"/>
    <w:rsid w:val="00722120"/>
    <w:rsid w:val="00722610"/>
    <w:rsid w:val="00722911"/>
    <w:rsid w:val="00722CEC"/>
    <w:rsid w:val="00722D7A"/>
    <w:rsid w:val="00723492"/>
    <w:rsid w:val="007249E7"/>
    <w:rsid w:val="007261D8"/>
    <w:rsid w:val="00726BE0"/>
    <w:rsid w:val="00726D7F"/>
    <w:rsid w:val="00727583"/>
    <w:rsid w:val="00727CFE"/>
    <w:rsid w:val="00731033"/>
    <w:rsid w:val="0073197B"/>
    <w:rsid w:val="00732BD7"/>
    <w:rsid w:val="00733210"/>
    <w:rsid w:val="00733367"/>
    <w:rsid w:val="007336D4"/>
    <w:rsid w:val="00734528"/>
    <w:rsid w:val="00734672"/>
    <w:rsid w:val="00734720"/>
    <w:rsid w:val="00735145"/>
    <w:rsid w:val="007356CD"/>
    <w:rsid w:val="00735732"/>
    <w:rsid w:val="007368EB"/>
    <w:rsid w:val="00736BDF"/>
    <w:rsid w:val="007377CF"/>
    <w:rsid w:val="00740090"/>
    <w:rsid w:val="00740BAA"/>
    <w:rsid w:val="0074171F"/>
    <w:rsid w:val="0074279B"/>
    <w:rsid w:val="0074575F"/>
    <w:rsid w:val="007457C7"/>
    <w:rsid w:val="0074591E"/>
    <w:rsid w:val="0074693F"/>
    <w:rsid w:val="00746F5C"/>
    <w:rsid w:val="00747B30"/>
    <w:rsid w:val="00750D65"/>
    <w:rsid w:val="00751349"/>
    <w:rsid w:val="00751670"/>
    <w:rsid w:val="0075171B"/>
    <w:rsid w:val="00752327"/>
    <w:rsid w:val="00752C14"/>
    <w:rsid w:val="007534DD"/>
    <w:rsid w:val="00753B2F"/>
    <w:rsid w:val="00753F57"/>
    <w:rsid w:val="00754256"/>
    <w:rsid w:val="00754E0E"/>
    <w:rsid w:val="0075506E"/>
    <w:rsid w:val="007550BB"/>
    <w:rsid w:val="0075585B"/>
    <w:rsid w:val="00755961"/>
    <w:rsid w:val="00755DFD"/>
    <w:rsid w:val="00756209"/>
    <w:rsid w:val="007566BE"/>
    <w:rsid w:val="0075680F"/>
    <w:rsid w:val="007571B5"/>
    <w:rsid w:val="00757D95"/>
    <w:rsid w:val="00760266"/>
    <w:rsid w:val="00760CF5"/>
    <w:rsid w:val="00760F91"/>
    <w:rsid w:val="00761300"/>
    <w:rsid w:val="007622BC"/>
    <w:rsid w:val="007625A2"/>
    <w:rsid w:val="00762A6C"/>
    <w:rsid w:val="00762EC8"/>
    <w:rsid w:val="00764897"/>
    <w:rsid w:val="00764C99"/>
    <w:rsid w:val="00764D6C"/>
    <w:rsid w:val="00766524"/>
    <w:rsid w:val="007667B9"/>
    <w:rsid w:val="007672A9"/>
    <w:rsid w:val="007705D1"/>
    <w:rsid w:val="007708E9"/>
    <w:rsid w:val="007708EA"/>
    <w:rsid w:val="00770902"/>
    <w:rsid w:val="00770E4E"/>
    <w:rsid w:val="007718DE"/>
    <w:rsid w:val="007729E3"/>
    <w:rsid w:val="00772EC8"/>
    <w:rsid w:val="00773416"/>
    <w:rsid w:val="007744C4"/>
    <w:rsid w:val="0077452A"/>
    <w:rsid w:val="007749D1"/>
    <w:rsid w:val="00774DB2"/>
    <w:rsid w:val="00775479"/>
    <w:rsid w:val="00776858"/>
    <w:rsid w:val="00776DA0"/>
    <w:rsid w:val="007779B9"/>
    <w:rsid w:val="007800D6"/>
    <w:rsid w:val="00780655"/>
    <w:rsid w:val="00780C95"/>
    <w:rsid w:val="00780D80"/>
    <w:rsid w:val="00781395"/>
    <w:rsid w:val="007818E5"/>
    <w:rsid w:val="00781C2A"/>
    <w:rsid w:val="00782153"/>
    <w:rsid w:val="007837E6"/>
    <w:rsid w:val="00783A1C"/>
    <w:rsid w:val="00784229"/>
    <w:rsid w:val="0078483C"/>
    <w:rsid w:val="00784B8F"/>
    <w:rsid w:val="007858FF"/>
    <w:rsid w:val="00785FDD"/>
    <w:rsid w:val="0078614E"/>
    <w:rsid w:val="00786864"/>
    <w:rsid w:val="007872F3"/>
    <w:rsid w:val="007877C9"/>
    <w:rsid w:val="00787DCE"/>
    <w:rsid w:val="00787E2E"/>
    <w:rsid w:val="007900D1"/>
    <w:rsid w:val="007903C7"/>
    <w:rsid w:val="00790B12"/>
    <w:rsid w:val="00791F92"/>
    <w:rsid w:val="00791FF3"/>
    <w:rsid w:val="007921B6"/>
    <w:rsid w:val="00792A72"/>
    <w:rsid w:val="0079367A"/>
    <w:rsid w:val="00793CAA"/>
    <w:rsid w:val="00793CF2"/>
    <w:rsid w:val="00794684"/>
    <w:rsid w:val="0079483C"/>
    <w:rsid w:val="00794AD6"/>
    <w:rsid w:val="00795A66"/>
    <w:rsid w:val="00795B8F"/>
    <w:rsid w:val="00795DD6"/>
    <w:rsid w:val="00796575"/>
    <w:rsid w:val="00796BE7"/>
    <w:rsid w:val="00796FF1"/>
    <w:rsid w:val="0079707B"/>
    <w:rsid w:val="007972F3"/>
    <w:rsid w:val="007976AD"/>
    <w:rsid w:val="00797AD4"/>
    <w:rsid w:val="007A0852"/>
    <w:rsid w:val="007A0902"/>
    <w:rsid w:val="007A1AE0"/>
    <w:rsid w:val="007A2AD6"/>
    <w:rsid w:val="007A307E"/>
    <w:rsid w:val="007A337C"/>
    <w:rsid w:val="007A3BE0"/>
    <w:rsid w:val="007A3CCA"/>
    <w:rsid w:val="007A3CF1"/>
    <w:rsid w:val="007A4D73"/>
    <w:rsid w:val="007A60A7"/>
    <w:rsid w:val="007A655F"/>
    <w:rsid w:val="007A6C0E"/>
    <w:rsid w:val="007A6C76"/>
    <w:rsid w:val="007A74B2"/>
    <w:rsid w:val="007A799D"/>
    <w:rsid w:val="007B0280"/>
    <w:rsid w:val="007B0591"/>
    <w:rsid w:val="007B0BD2"/>
    <w:rsid w:val="007B1202"/>
    <w:rsid w:val="007B4405"/>
    <w:rsid w:val="007B473B"/>
    <w:rsid w:val="007B47B8"/>
    <w:rsid w:val="007B5153"/>
    <w:rsid w:val="007B5CBA"/>
    <w:rsid w:val="007B6BB6"/>
    <w:rsid w:val="007B7B55"/>
    <w:rsid w:val="007B7E8D"/>
    <w:rsid w:val="007B7FBB"/>
    <w:rsid w:val="007C05DF"/>
    <w:rsid w:val="007C1D5B"/>
    <w:rsid w:val="007C21A3"/>
    <w:rsid w:val="007C2DE0"/>
    <w:rsid w:val="007C34B3"/>
    <w:rsid w:val="007C3F0C"/>
    <w:rsid w:val="007C4224"/>
    <w:rsid w:val="007C5943"/>
    <w:rsid w:val="007C63B7"/>
    <w:rsid w:val="007C6AD3"/>
    <w:rsid w:val="007C7081"/>
    <w:rsid w:val="007C7158"/>
    <w:rsid w:val="007D0224"/>
    <w:rsid w:val="007D024D"/>
    <w:rsid w:val="007D0632"/>
    <w:rsid w:val="007D1A45"/>
    <w:rsid w:val="007D1DEF"/>
    <w:rsid w:val="007D25E2"/>
    <w:rsid w:val="007D349D"/>
    <w:rsid w:val="007D3F9B"/>
    <w:rsid w:val="007D46C9"/>
    <w:rsid w:val="007D562E"/>
    <w:rsid w:val="007D61DE"/>
    <w:rsid w:val="007D68BC"/>
    <w:rsid w:val="007D6A32"/>
    <w:rsid w:val="007D72A8"/>
    <w:rsid w:val="007D7AEF"/>
    <w:rsid w:val="007E0540"/>
    <w:rsid w:val="007E1E22"/>
    <w:rsid w:val="007E22CA"/>
    <w:rsid w:val="007E3D9E"/>
    <w:rsid w:val="007E47B4"/>
    <w:rsid w:val="007E4965"/>
    <w:rsid w:val="007E4C82"/>
    <w:rsid w:val="007E4E45"/>
    <w:rsid w:val="007E59F9"/>
    <w:rsid w:val="007E5D06"/>
    <w:rsid w:val="007E604C"/>
    <w:rsid w:val="007E62D2"/>
    <w:rsid w:val="007F0107"/>
    <w:rsid w:val="007F0168"/>
    <w:rsid w:val="007F0297"/>
    <w:rsid w:val="007F07E7"/>
    <w:rsid w:val="007F0955"/>
    <w:rsid w:val="007F0DA3"/>
    <w:rsid w:val="007F1407"/>
    <w:rsid w:val="007F141C"/>
    <w:rsid w:val="007F191B"/>
    <w:rsid w:val="007F1BA4"/>
    <w:rsid w:val="007F23B1"/>
    <w:rsid w:val="007F2DFE"/>
    <w:rsid w:val="007F3289"/>
    <w:rsid w:val="007F3694"/>
    <w:rsid w:val="007F3787"/>
    <w:rsid w:val="007F3BAC"/>
    <w:rsid w:val="007F442C"/>
    <w:rsid w:val="007F5063"/>
    <w:rsid w:val="007F5260"/>
    <w:rsid w:val="007F5C7B"/>
    <w:rsid w:val="007F60BA"/>
    <w:rsid w:val="007F6B77"/>
    <w:rsid w:val="007F6D80"/>
    <w:rsid w:val="007F6EA6"/>
    <w:rsid w:val="007F75E3"/>
    <w:rsid w:val="007F7E57"/>
    <w:rsid w:val="007F7EC5"/>
    <w:rsid w:val="008004AC"/>
    <w:rsid w:val="0080109D"/>
    <w:rsid w:val="008010FF"/>
    <w:rsid w:val="00802963"/>
    <w:rsid w:val="00802B79"/>
    <w:rsid w:val="00802E50"/>
    <w:rsid w:val="00804017"/>
    <w:rsid w:val="008048D7"/>
    <w:rsid w:val="00804C21"/>
    <w:rsid w:val="00806093"/>
    <w:rsid w:val="00806103"/>
    <w:rsid w:val="0080716C"/>
    <w:rsid w:val="0080748B"/>
    <w:rsid w:val="008074A5"/>
    <w:rsid w:val="0081031C"/>
    <w:rsid w:val="00810B53"/>
    <w:rsid w:val="00810C2A"/>
    <w:rsid w:val="00810C9C"/>
    <w:rsid w:val="008117C6"/>
    <w:rsid w:val="00811FEA"/>
    <w:rsid w:val="0081203D"/>
    <w:rsid w:val="0081220B"/>
    <w:rsid w:val="00813802"/>
    <w:rsid w:val="00813F85"/>
    <w:rsid w:val="00814D50"/>
    <w:rsid w:val="00814FA8"/>
    <w:rsid w:val="00816065"/>
    <w:rsid w:val="008162BF"/>
    <w:rsid w:val="00816A95"/>
    <w:rsid w:val="00816B15"/>
    <w:rsid w:val="00816B68"/>
    <w:rsid w:val="00817182"/>
    <w:rsid w:val="00817214"/>
    <w:rsid w:val="00817371"/>
    <w:rsid w:val="008176B5"/>
    <w:rsid w:val="00817821"/>
    <w:rsid w:val="00817C3E"/>
    <w:rsid w:val="00820139"/>
    <w:rsid w:val="008206C8"/>
    <w:rsid w:val="008208DC"/>
    <w:rsid w:val="008210E2"/>
    <w:rsid w:val="008214A9"/>
    <w:rsid w:val="00822949"/>
    <w:rsid w:val="0082327D"/>
    <w:rsid w:val="008235EA"/>
    <w:rsid w:val="008245E6"/>
    <w:rsid w:val="0082490F"/>
    <w:rsid w:val="00824DF8"/>
    <w:rsid w:val="00826C00"/>
    <w:rsid w:val="00827ABE"/>
    <w:rsid w:val="00830868"/>
    <w:rsid w:val="00830DB9"/>
    <w:rsid w:val="00830EE9"/>
    <w:rsid w:val="00830F14"/>
    <w:rsid w:val="00831524"/>
    <w:rsid w:val="00831917"/>
    <w:rsid w:val="008320CD"/>
    <w:rsid w:val="008326E0"/>
    <w:rsid w:val="00833771"/>
    <w:rsid w:val="00833D65"/>
    <w:rsid w:val="00835840"/>
    <w:rsid w:val="00835875"/>
    <w:rsid w:val="00837A69"/>
    <w:rsid w:val="0084038B"/>
    <w:rsid w:val="00840785"/>
    <w:rsid w:val="0084080D"/>
    <w:rsid w:val="00840E43"/>
    <w:rsid w:val="00841327"/>
    <w:rsid w:val="0084152F"/>
    <w:rsid w:val="008415D0"/>
    <w:rsid w:val="00841646"/>
    <w:rsid w:val="0084195B"/>
    <w:rsid w:val="008419F6"/>
    <w:rsid w:val="00841F7A"/>
    <w:rsid w:val="008420F8"/>
    <w:rsid w:val="00842557"/>
    <w:rsid w:val="0084355A"/>
    <w:rsid w:val="008438BC"/>
    <w:rsid w:val="00844665"/>
    <w:rsid w:val="00844685"/>
    <w:rsid w:val="00844C19"/>
    <w:rsid w:val="008456CD"/>
    <w:rsid w:val="008458ED"/>
    <w:rsid w:val="00845FFB"/>
    <w:rsid w:val="008473E1"/>
    <w:rsid w:val="008475BA"/>
    <w:rsid w:val="00847B1A"/>
    <w:rsid w:val="00850B72"/>
    <w:rsid w:val="008514C6"/>
    <w:rsid w:val="00854D7C"/>
    <w:rsid w:val="008554C1"/>
    <w:rsid w:val="00855B0A"/>
    <w:rsid w:val="00855D60"/>
    <w:rsid w:val="00855E6C"/>
    <w:rsid w:val="00856123"/>
    <w:rsid w:val="0085637A"/>
    <w:rsid w:val="0085665C"/>
    <w:rsid w:val="00856DB8"/>
    <w:rsid w:val="008571A9"/>
    <w:rsid w:val="00860671"/>
    <w:rsid w:val="008609D0"/>
    <w:rsid w:val="008614AA"/>
    <w:rsid w:val="00861667"/>
    <w:rsid w:val="008618E0"/>
    <w:rsid w:val="00862887"/>
    <w:rsid w:val="00863FD5"/>
    <w:rsid w:val="00864154"/>
    <w:rsid w:val="008643ED"/>
    <w:rsid w:val="00864802"/>
    <w:rsid w:val="00864AB8"/>
    <w:rsid w:val="008659CD"/>
    <w:rsid w:val="00866A1B"/>
    <w:rsid w:val="00867752"/>
    <w:rsid w:val="008701C9"/>
    <w:rsid w:val="00870681"/>
    <w:rsid w:val="008716A1"/>
    <w:rsid w:val="008719FA"/>
    <w:rsid w:val="0087219A"/>
    <w:rsid w:val="008747FE"/>
    <w:rsid w:val="00874BE9"/>
    <w:rsid w:val="00874F0D"/>
    <w:rsid w:val="00874FDC"/>
    <w:rsid w:val="00875773"/>
    <w:rsid w:val="008757AE"/>
    <w:rsid w:val="00876249"/>
    <w:rsid w:val="0087736A"/>
    <w:rsid w:val="00880862"/>
    <w:rsid w:val="008832A9"/>
    <w:rsid w:val="00883F9A"/>
    <w:rsid w:val="00885590"/>
    <w:rsid w:val="0088588C"/>
    <w:rsid w:val="008858C8"/>
    <w:rsid w:val="00885C30"/>
    <w:rsid w:val="00886D65"/>
    <w:rsid w:val="00886EC1"/>
    <w:rsid w:val="00886ECA"/>
    <w:rsid w:val="00886F30"/>
    <w:rsid w:val="00887418"/>
    <w:rsid w:val="00887EB0"/>
    <w:rsid w:val="0089007D"/>
    <w:rsid w:val="00890140"/>
    <w:rsid w:val="00890925"/>
    <w:rsid w:val="00890CA8"/>
    <w:rsid w:val="00890D49"/>
    <w:rsid w:val="0089109E"/>
    <w:rsid w:val="008917C9"/>
    <w:rsid w:val="008919F4"/>
    <w:rsid w:val="00892159"/>
    <w:rsid w:val="008929D9"/>
    <w:rsid w:val="00892C4A"/>
    <w:rsid w:val="0089304C"/>
    <w:rsid w:val="0089315C"/>
    <w:rsid w:val="00893508"/>
    <w:rsid w:val="008937A8"/>
    <w:rsid w:val="0089428A"/>
    <w:rsid w:val="008946B6"/>
    <w:rsid w:val="00894736"/>
    <w:rsid w:val="00894BBA"/>
    <w:rsid w:val="00895945"/>
    <w:rsid w:val="00895EEB"/>
    <w:rsid w:val="00896510"/>
    <w:rsid w:val="0089662B"/>
    <w:rsid w:val="00896DAB"/>
    <w:rsid w:val="00897AE2"/>
    <w:rsid w:val="008A11D9"/>
    <w:rsid w:val="008A17ED"/>
    <w:rsid w:val="008A19DB"/>
    <w:rsid w:val="008A2249"/>
    <w:rsid w:val="008A25EF"/>
    <w:rsid w:val="008A4DD0"/>
    <w:rsid w:val="008A5120"/>
    <w:rsid w:val="008A523B"/>
    <w:rsid w:val="008A5BEC"/>
    <w:rsid w:val="008A5D24"/>
    <w:rsid w:val="008A5D46"/>
    <w:rsid w:val="008A6EC4"/>
    <w:rsid w:val="008A7923"/>
    <w:rsid w:val="008A7FE7"/>
    <w:rsid w:val="008B0774"/>
    <w:rsid w:val="008B1235"/>
    <w:rsid w:val="008B1378"/>
    <w:rsid w:val="008B1435"/>
    <w:rsid w:val="008B204C"/>
    <w:rsid w:val="008B2264"/>
    <w:rsid w:val="008B22AC"/>
    <w:rsid w:val="008B2F22"/>
    <w:rsid w:val="008B496B"/>
    <w:rsid w:val="008B4CCC"/>
    <w:rsid w:val="008B5245"/>
    <w:rsid w:val="008B5564"/>
    <w:rsid w:val="008B57B2"/>
    <w:rsid w:val="008B5AC5"/>
    <w:rsid w:val="008B5E24"/>
    <w:rsid w:val="008B6D69"/>
    <w:rsid w:val="008B7CFB"/>
    <w:rsid w:val="008B7EEF"/>
    <w:rsid w:val="008C0174"/>
    <w:rsid w:val="008C0424"/>
    <w:rsid w:val="008C0DD2"/>
    <w:rsid w:val="008C0E74"/>
    <w:rsid w:val="008C1F3A"/>
    <w:rsid w:val="008C2DB2"/>
    <w:rsid w:val="008C3279"/>
    <w:rsid w:val="008C32B6"/>
    <w:rsid w:val="008C3E8C"/>
    <w:rsid w:val="008C3FC8"/>
    <w:rsid w:val="008C431A"/>
    <w:rsid w:val="008C467D"/>
    <w:rsid w:val="008C4892"/>
    <w:rsid w:val="008C4BDE"/>
    <w:rsid w:val="008C50C5"/>
    <w:rsid w:val="008C5760"/>
    <w:rsid w:val="008C6051"/>
    <w:rsid w:val="008C6762"/>
    <w:rsid w:val="008C69E8"/>
    <w:rsid w:val="008C6DEA"/>
    <w:rsid w:val="008C7E1D"/>
    <w:rsid w:val="008D0294"/>
    <w:rsid w:val="008D0637"/>
    <w:rsid w:val="008D1155"/>
    <w:rsid w:val="008D18E7"/>
    <w:rsid w:val="008D1C2C"/>
    <w:rsid w:val="008D31BB"/>
    <w:rsid w:val="008D3ECF"/>
    <w:rsid w:val="008D413F"/>
    <w:rsid w:val="008D4977"/>
    <w:rsid w:val="008D4F1B"/>
    <w:rsid w:val="008D54CE"/>
    <w:rsid w:val="008D5979"/>
    <w:rsid w:val="008D5AA0"/>
    <w:rsid w:val="008D5C80"/>
    <w:rsid w:val="008D6454"/>
    <w:rsid w:val="008D6CAE"/>
    <w:rsid w:val="008D7AA4"/>
    <w:rsid w:val="008E0881"/>
    <w:rsid w:val="008E0D1E"/>
    <w:rsid w:val="008E113A"/>
    <w:rsid w:val="008E1259"/>
    <w:rsid w:val="008E1818"/>
    <w:rsid w:val="008E2683"/>
    <w:rsid w:val="008E34C6"/>
    <w:rsid w:val="008E47AF"/>
    <w:rsid w:val="008E5903"/>
    <w:rsid w:val="008E609E"/>
    <w:rsid w:val="008E62E2"/>
    <w:rsid w:val="008E6F5D"/>
    <w:rsid w:val="008E709E"/>
    <w:rsid w:val="008F0511"/>
    <w:rsid w:val="008F0BA8"/>
    <w:rsid w:val="008F0FA0"/>
    <w:rsid w:val="008F1392"/>
    <w:rsid w:val="008F20B0"/>
    <w:rsid w:val="008F2A9D"/>
    <w:rsid w:val="008F30D3"/>
    <w:rsid w:val="008F3141"/>
    <w:rsid w:val="008F32F4"/>
    <w:rsid w:val="008F384E"/>
    <w:rsid w:val="008F399C"/>
    <w:rsid w:val="008F3ED8"/>
    <w:rsid w:val="008F4796"/>
    <w:rsid w:val="008F5C25"/>
    <w:rsid w:val="008F6B55"/>
    <w:rsid w:val="008F6CC7"/>
    <w:rsid w:val="008F6CF6"/>
    <w:rsid w:val="009002EF"/>
    <w:rsid w:val="00900357"/>
    <w:rsid w:val="00900C04"/>
    <w:rsid w:val="00900E16"/>
    <w:rsid w:val="00901B6D"/>
    <w:rsid w:val="00902054"/>
    <w:rsid w:val="00902DF0"/>
    <w:rsid w:val="00903281"/>
    <w:rsid w:val="009035E9"/>
    <w:rsid w:val="009039C0"/>
    <w:rsid w:val="00903C1B"/>
    <w:rsid w:val="009041D7"/>
    <w:rsid w:val="00905215"/>
    <w:rsid w:val="00905BAF"/>
    <w:rsid w:val="00906156"/>
    <w:rsid w:val="00906200"/>
    <w:rsid w:val="00906447"/>
    <w:rsid w:val="00907E0B"/>
    <w:rsid w:val="00907F5E"/>
    <w:rsid w:val="00910721"/>
    <w:rsid w:val="009122CB"/>
    <w:rsid w:val="00912506"/>
    <w:rsid w:val="0091258D"/>
    <w:rsid w:val="00912BC8"/>
    <w:rsid w:val="00912CDD"/>
    <w:rsid w:val="00912D33"/>
    <w:rsid w:val="009137D5"/>
    <w:rsid w:val="0091497A"/>
    <w:rsid w:val="00914B3D"/>
    <w:rsid w:val="00914D42"/>
    <w:rsid w:val="00915C97"/>
    <w:rsid w:val="00916174"/>
    <w:rsid w:val="009167A3"/>
    <w:rsid w:val="009170E6"/>
    <w:rsid w:val="00917129"/>
    <w:rsid w:val="009171B1"/>
    <w:rsid w:val="009171F8"/>
    <w:rsid w:val="009175BF"/>
    <w:rsid w:val="00917CD8"/>
    <w:rsid w:val="00920469"/>
    <w:rsid w:val="0092057F"/>
    <w:rsid w:val="00920AE7"/>
    <w:rsid w:val="00920B20"/>
    <w:rsid w:val="00920CAD"/>
    <w:rsid w:val="00920E71"/>
    <w:rsid w:val="0092291F"/>
    <w:rsid w:val="0092312E"/>
    <w:rsid w:val="00924149"/>
    <w:rsid w:val="009244F7"/>
    <w:rsid w:val="00924AE9"/>
    <w:rsid w:val="00924FD9"/>
    <w:rsid w:val="0092567E"/>
    <w:rsid w:val="00925E69"/>
    <w:rsid w:val="00926180"/>
    <w:rsid w:val="00926707"/>
    <w:rsid w:val="00926DDF"/>
    <w:rsid w:val="00930014"/>
    <w:rsid w:val="009310DE"/>
    <w:rsid w:val="00931367"/>
    <w:rsid w:val="009316DD"/>
    <w:rsid w:val="00931726"/>
    <w:rsid w:val="0093175E"/>
    <w:rsid w:val="009318B3"/>
    <w:rsid w:val="00931B6C"/>
    <w:rsid w:val="00932BD1"/>
    <w:rsid w:val="00933542"/>
    <w:rsid w:val="009340E4"/>
    <w:rsid w:val="009351B8"/>
    <w:rsid w:val="00935702"/>
    <w:rsid w:val="009363E1"/>
    <w:rsid w:val="0093661D"/>
    <w:rsid w:val="009369FE"/>
    <w:rsid w:val="009372D8"/>
    <w:rsid w:val="00940506"/>
    <w:rsid w:val="0094054C"/>
    <w:rsid w:val="00941C21"/>
    <w:rsid w:val="009425AC"/>
    <w:rsid w:val="00943AAC"/>
    <w:rsid w:val="00943EC7"/>
    <w:rsid w:val="00945606"/>
    <w:rsid w:val="00945865"/>
    <w:rsid w:val="00946F85"/>
    <w:rsid w:val="009502EB"/>
    <w:rsid w:val="00951064"/>
    <w:rsid w:val="0095111E"/>
    <w:rsid w:val="00952D1B"/>
    <w:rsid w:val="00952DCC"/>
    <w:rsid w:val="009533AD"/>
    <w:rsid w:val="009535E7"/>
    <w:rsid w:val="009538A0"/>
    <w:rsid w:val="00954764"/>
    <w:rsid w:val="00955109"/>
    <w:rsid w:val="0095555D"/>
    <w:rsid w:val="00955887"/>
    <w:rsid w:val="00956557"/>
    <w:rsid w:val="00956A7B"/>
    <w:rsid w:val="00957204"/>
    <w:rsid w:val="0095725E"/>
    <w:rsid w:val="00960793"/>
    <w:rsid w:val="0096097D"/>
    <w:rsid w:val="009610E7"/>
    <w:rsid w:val="009612D7"/>
    <w:rsid w:val="00962788"/>
    <w:rsid w:val="009627BF"/>
    <w:rsid w:val="00962F0C"/>
    <w:rsid w:val="00965173"/>
    <w:rsid w:val="00965C96"/>
    <w:rsid w:val="00966318"/>
    <w:rsid w:val="0096644B"/>
    <w:rsid w:val="00966CBB"/>
    <w:rsid w:val="00966E50"/>
    <w:rsid w:val="00967095"/>
    <w:rsid w:val="00967B96"/>
    <w:rsid w:val="00967C95"/>
    <w:rsid w:val="00970174"/>
    <w:rsid w:val="009709FF"/>
    <w:rsid w:val="00970FC1"/>
    <w:rsid w:val="00971EE3"/>
    <w:rsid w:val="009725AD"/>
    <w:rsid w:val="00972ECD"/>
    <w:rsid w:val="009734F3"/>
    <w:rsid w:val="00973904"/>
    <w:rsid w:val="009739AB"/>
    <w:rsid w:val="00973BC1"/>
    <w:rsid w:val="009740E5"/>
    <w:rsid w:val="009754E1"/>
    <w:rsid w:val="00976997"/>
    <w:rsid w:val="00976AEE"/>
    <w:rsid w:val="009773FB"/>
    <w:rsid w:val="009775EC"/>
    <w:rsid w:val="00977E50"/>
    <w:rsid w:val="00980309"/>
    <w:rsid w:val="00980DD9"/>
    <w:rsid w:val="00982311"/>
    <w:rsid w:val="00982A87"/>
    <w:rsid w:val="00983438"/>
    <w:rsid w:val="009837A5"/>
    <w:rsid w:val="00983B10"/>
    <w:rsid w:val="00984049"/>
    <w:rsid w:val="00984125"/>
    <w:rsid w:val="00984455"/>
    <w:rsid w:val="009857BB"/>
    <w:rsid w:val="00985A88"/>
    <w:rsid w:val="009868CD"/>
    <w:rsid w:val="00986D35"/>
    <w:rsid w:val="0098707F"/>
    <w:rsid w:val="009871DB"/>
    <w:rsid w:val="00987407"/>
    <w:rsid w:val="009877DA"/>
    <w:rsid w:val="009879FD"/>
    <w:rsid w:val="00987E94"/>
    <w:rsid w:val="00990B86"/>
    <w:rsid w:val="0099112B"/>
    <w:rsid w:val="009918B8"/>
    <w:rsid w:val="00991EE8"/>
    <w:rsid w:val="009932D7"/>
    <w:rsid w:val="009941C0"/>
    <w:rsid w:val="00994209"/>
    <w:rsid w:val="00994F6D"/>
    <w:rsid w:val="00995207"/>
    <w:rsid w:val="009953FA"/>
    <w:rsid w:val="00995B02"/>
    <w:rsid w:val="009969A8"/>
    <w:rsid w:val="00996DFF"/>
    <w:rsid w:val="0099705A"/>
    <w:rsid w:val="00997FF9"/>
    <w:rsid w:val="009A1E4D"/>
    <w:rsid w:val="009A1E95"/>
    <w:rsid w:val="009A2040"/>
    <w:rsid w:val="009A2082"/>
    <w:rsid w:val="009A34B0"/>
    <w:rsid w:val="009A4E7F"/>
    <w:rsid w:val="009A5842"/>
    <w:rsid w:val="009A5EF1"/>
    <w:rsid w:val="009A669C"/>
    <w:rsid w:val="009A6F37"/>
    <w:rsid w:val="009B09CC"/>
    <w:rsid w:val="009B1335"/>
    <w:rsid w:val="009B1E43"/>
    <w:rsid w:val="009B1EC3"/>
    <w:rsid w:val="009B1EE3"/>
    <w:rsid w:val="009B1FF7"/>
    <w:rsid w:val="009B24B6"/>
    <w:rsid w:val="009B2771"/>
    <w:rsid w:val="009B33C0"/>
    <w:rsid w:val="009B373A"/>
    <w:rsid w:val="009B3E04"/>
    <w:rsid w:val="009B4EC4"/>
    <w:rsid w:val="009B5349"/>
    <w:rsid w:val="009B5E49"/>
    <w:rsid w:val="009B65EC"/>
    <w:rsid w:val="009B6D8D"/>
    <w:rsid w:val="009B7307"/>
    <w:rsid w:val="009B730E"/>
    <w:rsid w:val="009B7DE1"/>
    <w:rsid w:val="009B7F72"/>
    <w:rsid w:val="009C02F8"/>
    <w:rsid w:val="009C129A"/>
    <w:rsid w:val="009C1FE8"/>
    <w:rsid w:val="009C20D2"/>
    <w:rsid w:val="009C27AC"/>
    <w:rsid w:val="009C2C50"/>
    <w:rsid w:val="009C31F6"/>
    <w:rsid w:val="009C388F"/>
    <w:rsid w:val="009C38AD"/>
    <w:rsid w:val="009C3AB1"/>
    <w:rsid w:val="009C3B6F"/>
    <w:rsid w:val="009C49D1"/>
    <w:rsid w:val="009C52D3"/>
    <w:rsid w:val="009C5620"/>
    <w:rsid w:val="009C5968"/>
    <w:rsid w:val="009C5F13"/>
    <w:rsid w:val="009C68C7"/>
    <w:rsid w:val="009C7ECE"/>
    <w:rsid w:val="009D00F1"/>
    <w:rsid w:val="009D018F"/>
    <w:rsid w:val="009D11AC"/>
    <w:rsid w:val="009D1391"/>
    <w:rsid w:val="009D19E1"/>
    <w:rsid w:val="009D2E33"/>
    <w:rsid w:val="009D3957"/>
    <w:rsid w:val="009D45B7"/>
    <w:rsid w:val="009D461F"/>
    <w:rsid w:val="009D4855"/>
    <w:rsid w:val="009D4CDD"/>
    <w:rsid w:val="009D54FA"/>
    <w:rsid w:val="009D5A97"/>
    <w:rsid w:val="009D6646"/>
    <w:rsid w:val="009D6B3C"/>
    <w:rsid w:val="009D6C37"/>
    <w:rsid w:val="009D7E86"/>
    <w:rsid w:val="009D7EA4"/>
    <w:rsid w:val="009E1148"/>
    <w:rsid w:val="009E1D8C"/>
    <w:rsid w:val="009E2BB7"/>
    <w:rsid w:val="009E313D"/>
    <w:rsid w:val="009E324A"/>
    <w:rsid w:val="009E340E"/>
    <w:rsid w:val="009E4722"/>
    <w:rsid w:val="009E47AA"/>
    <w:rsid w:val="009E4C1E"/>
    <w:rsid w:val="009E5285"/>
    <w:rsid w:val="009E54B9"/>
    <w:rsid w:val="009E5689"/>
    <w:rsid w:val="009E60E9"/>
    <w:rsid w:val="009E6BCD"/>
    <w:rsid w:val="009F027E"/>
    <w:rsid w:val="009F05F6"/>
    <w:rsid w:val="009F1314"/>
    <w:rsid w:val="009F1B31"/>
    <w:rsid w:val="009F26CC"/>
    <w:rsid w:val="009F2F67"/>
    <w:rsid w:val="009F306D"/>
    <w:rsid w:val="009F3712"/>
    <w:rsid w:val="009F37E5"/>
    <w:rsid w:val="009F39C3"/>
    <w:rsid w:val="009F478A"/>
    <w:rsid w:val="009F50C6"/>
    <w:rsid w:val="009F520D"/>
    <w:rsid w:val="009F52A2"/>
    <w:rsid w:val="009F5B4C"/>
    <w:rsid w:val="009F6470"/>
    <w:rsid w:val="009F69FD"/>
    <w:rsid w:val="009F6E9A"/>
    <w:rsid w:val="009F6FFC"/>
    <w:rsid w:val="009F7DDB"/>
    <w:rsid w:val="00A001C6"/>
    <w:rsid w:val="00A0026D"/>
    <w:rsid w:val="00A006BF"/>
    <w:rsid w:val="00A008CC"/>
    <w:rsid w:val="00A0155B"/>
    <w:rsid w:val="00A01906"/>
    <w:rsid w:val="00A0282B"/>
    <w:rsid w:val="00A02AD8"/>
    <w:rsid w:val="00A034B6"/>
    <w:rsid w:val="00A047B9"/>
    <w:rsid w:val="00A0555C"/>
    <w:rsid w:val="00A05D62"/>
    <w:rsid w:val="00A05FC5"/>
    <w:rsid w:val="00A061CB"/>
    <w:rsid w:val="00A0788B"/>
    <w:rsid w:val="00A07B8D"/>
    <w:rsid w:val="00A07E8B"/>
    <w:rsid w:val="00A10138"/>
    <w:rsid w:val="00A10EBD"/>
    <w:rsid w:val="00A111CC"/>
    <w:rsid w:val="00A11719"/>
    <w:rsid w:val="00A120FF"/>
    <w:rsid w:val="00A12141"/>
    <w:rsid w:val="00A13DBB"/>
    <w:rsid w:val="00A144CB"/>
    <w:rsid w:val="00A14622"/>
    <w:rsid w:val="00A15DDB"/>
    <w:rsid w:val="00A1693D"/>
    <w:rsid w:val="00A17025"/>
    <w:rsid w:val="00A172F1"/>
    <w:rsid w:val="00A17584"/>
    <w:rsid w:val="00A1766B"/>
    <w:rsid w:val="00A17B35"/>
    <w:rsid w:val="00A17E0A"/>
    <w:rsid w:val="00A20A6E"/>
    <w:rsid w:val="00A21651"/>
    <w:rsid w:val="00A223C0"/>
    <w:rsid w:val="00A226CF"/>
    <w:rsid w:val="00A22C1C"/>
    <w:rsid w:val="00A23709"/>
    <w:rsid w:val="00A23FDE"/>
    <w:rsid w:val="00A24589"/>
    <w:rsid w:val="00A24B20"/>
    <w:rsid w:val="00A24E58"/>
    <w:rsid w:val="00A24F0F"/>
    <w:rsid w:val="00A24F1B"/>
    <w:rsid w:val="00A255A0"/>
    <w:rsid w:val="00A25F96"/>
    <w:rsid w:val="00A26683"/>
    <w:rsid w:val="00A26B64"/>
    <w:rsid w:val="00A3271A"/>
    <w:rsid w:val="00A333F3"/>
    <w:rsid w:val="00A34920"/>
    <w:rsid w:val="00A372D9"/>
    <w:rsid w:val="00A414B0"/>
    <w:rsid w:val="00A41900"/>
    <w:rsid w:val="00A41E74"/>
    <w:rsid w:val="00A42A27"/>
    <w:rsid w:val="00A430F2"/>
    <w:rsid w:val="00A43A51"/>
    <w:rsid w:val="00A43FB1"/>
    <w:rsid w:val="00A444CC"/>
    <w:rsid w:val="00A44A49"/>
    <w:rsid w:val="00A44DC3"/>
    <w:rsid w:val="00A451B7"/>
    <w:rsid w:val="00A45346"/>
    <w:rsid w:val="00A45BFE"/>
    <w:rsid w:val="00A45DA6"/>
    <w:rsid w:val="00A47707"/>
    <w:rsid w:val="00A47B26"/>
    <w:rsid w:val="00A47C3E"/>
    <w:rsid w:val="00A47DA4"/>
    <w:rsid w:val="00A47EFF"/>
    <w:rsid w:val="00A50170"/>
    <w:rsid w:val="00A50890"/>
    <w:rsid w:val="00A50F38"/>
    <w:rsid w:val="00A510B5"/>
    <w:rsid w:val="00A51B5B"/>
    <w:rsid w:val="00A51F9B"/>
    <w:rsid w:val="00A53B86"/>
    <w:rsid w:val="00A546FB"/>
    <w:rsid w:val="00A54DA2"/>
    <w:rsid w:val="00A54E8A"/>
    <w:rsid w:val="00A55388"/>
    <w:rsid w:val="00A55460"/>
    <w:rsid w:val="00A55769"/>
    <w:rsid w:val="00A56248"/>
    <w:rsid w:val="00A5637E"/>
    <w:rsid w:val="00A57AC8"/>
    <w:rsid w:val="00A60292"/>
    <w:rsid w:val="00A612D0"/>
    <w:rsid w:val="00A613B7"/>
    <w:rsid w:val="00A61A96"/>
    <w:rsid w:val="00A61D61"/>
    <w:rsid w:val="00A626E1"/>
    <w:rsid w:val="00A62F84"/>
    <w:rsid w:val="00A6439E"/>
    <w:rsid w:val="00A6470E"/>
    <w:rsid w:val="00A64CDF"/>
    <w:rsid w:val="00A64D12"/>
    <w:rsid w:val="00A652B8"/>
    <w:rsid w:val="00A6608A"/>
    <w:rsid w:val="00A66621"/>
    <w:rsid w:val="00A667AE"/>
    <w:rsid w:val="00A66892"/>
    <w:rsid w:val="00A66F3D"/>
    <w:rsid w:val="00A70041"/>
    <w:rsid w:val="00A70939"/>
    <w:rsid w:val="00A70AAC"/>
    <w:rsid w:val="00A713AE"/>
    <w:rsid w:val="00A72132"/>
    <w:rsid w:val="00A72B2F"/>
    <w:rsid w:val="00A72FD1"/>
    <w:rsid w:val="00A731A6"/>
    <w:rsid w:val="00A741F3"/>
    <w:rsid w:val="00A74D3B"/>
    <w:rsid w:val="00A75DF1"/>
    <w:rsid w:val="00A778AB"/>
    <w:rsid w:val="00A77E57"/>
    <w:rsid w:val="00A80F43"/>
    <w:rsid w:val="00A815B0"/>
    <w:rsid w:val="00A817A2"/>
    <w:rsid w:val="00A81E3F"/>
    <w:rsid w:val="00A82CDD"/>
    <w:rsid w:val="00A83792"/>
    <w:rsid w:val="00A8532B"/>
    <w:rsid w:val="00A8554F"/>
    <w:rsid w:val="00A860D8"/>
    <w:rsid w:val="00A86B85"/>
    <w:rsid w:val="00A87079"/>
    <w:rsid w:val="00A8789B"/>
    <w:rsid w:val="00A878BA"/>
    <w:rsid w:val="00A87AC1"/>
    <w:rsid w:val="00A90777"/>
    <w:rsid w:val="00A909C4"/>
    <w:rsid w:val="00A9112E"/>
    <w:rsid w:val="00A91786"/>
    <w:rsid w:val="00A91FBD"/>
    <w:rsid w:val="00A92097"/>
    <w:rsid w:val="00A9251F"/>
    <w:rsid w:val="00A93DF4"/>
    <w:rsid w:val="00A93E1D"/>
    <w:rsid w:val="00A94477"/>
    <w:rsid w:val="00A953ED"/>
    <w:rsid w:val="00A9551D"/>
    <w:rsid w:val="00A96008"/>
    <w:rsid w:val="00A960DD"/>
    <w:rsid w:val="00A978F0"/>
    <w:rsid w:val="00AA052E"/>
    <w:rsid w:val="00AA14EF"/>
    <w:rsid w:val="00AA1751"/>
    <w:rsid w:val="00AA1873"/>
    <w:rsid w:val="00AA3646"/>
    <w:rsid w:val="00AA42D2"/>
    <w:rsid w:val="00AA48CA"/>
    <w:rsid w:val="00AA5166"/>
    <w:rsid w:val="00AA56DA"/>
    <w:rsid w:val="00AA5E86"/>
    <w:rsid w:val="00AA6737"/>
    <w:rsid w:val="00AB0385"/>
    <w:rsid w:val="00AB062C"/>
    <w:rsid w:val="00AB0B9A"/>
    <w:rsid w:val="00AB14DA"/>
    <w:rsid w:val="00AB18E5"/>
    <w:rsid w:val="00AB23DE"/>
    <w:rsid w:val="00AB35A6"/>
    <w:rsid w:val="00AB3857"/>
    <w:rsid w:val="00AB3FA4"/>
    <w:rsid w:val="00AB3FEA"/>
    <w:rsid w:val="00AB40B8"/>
    <w:rsid w:val="00AB47A6"/>
    <w:rsid w:val="00AB4C34"/>
    <w:rsid w:val="00AB69DF"/>
    <w:rsid w:val="00AB6A8F"/>
    <w:rsid w:val="00AC05D5"/>
    <w:rsid w:val="00AC1326"/>
    <w:rsid w:val="00AC140C"/>
    <w:rsid w:val="00AC14F1"/>
    <w:rsid w:val="00AC1AE9"/>
    <w:rsid w:val="00AC30C9"/>
    <w:rsid w:val="00AC3559"/>
    <w:rsid w:val="00AC37AD"/>
    <w:rsid w:val="00AC3870"/>
    <w:rsid w:val="00AC5050"/>
    <w:rsid w:val="00AC6EAF"/>
    <w:rsid w:val="00AC6EF7"/>
    <w:rsid w:val="00AC7A2B"/>
    <w:rsid w:val="00AC7FD1"/>
    <w:rsid w:val="00AD05C7"/>
    <w:rsid w:val="00AD0B08"/>
    <w:rsid w:val="00AD16CE"/>
    <w:rsid w:val="00AD1DA0"/>
    <w:rsid w:val="00AD3400"/>
    <w:rsid w:val="00AD342B"/>
    <w:rsid w:val="00AD4405"/>
    <w:rsid w:val="00AD44E6"/>
    <w:rsid w:val="00AD475B"/>
    <w:rsid w:val="00AD5A53"/>
    <w:rsid w:val="00AD5A93"/>
    <w:rsid w:val="00AD5DBB"/>
    <w:rsid w:val="00AD5E13"/>
    <w:rsid w:val="00AD6156"/>
    <w:rsid w:val="00AD6801"/>
    <w:rsid w:val="00AD6A7B"/>
    <w:rsid w:val="00AD6B7F"/>
    <w:rsid w:val="00AD76ED"/>
    <w:rsid w:val="00AD7B54"/>
    <w:rsid w:val="00AE00AC"/>
    <w:rsid w:val="00AE093D"/>
    <w:rsid w:val="00AE0F70"/>
    <w:rsid w:val="00AE2F51"/>
    <w:rsid w:val="00AE394A"/>
    <w:rsid w:val="00AE3CF0"/>
    <w:rsid w:val="00AE3DF1"/>
    <w:rsid w:val="00AE4B45"/>
    <w:rsid w:val="00AE5770"/>
    <w:rsid w:val="00AE5956"/>
    <w:rsid w:val="00AE5E3B"/>
    <w:rsid w:val="00AE612D"/>
    <w:rsid w:val="00AE6791"/>
    <w:rsid w:val="00AE6BC6"/>
    <w:rsid w:val="00AE7774"/>
    <w:rsid w:val="00AE7C55"/>
    <w:rsid w:val="00AE7D8D"/>
    <w:rsid w:val="00AF0112"/>
    <w:rsid w:val="00AF022C"/>
    <w:rsid w:val="00AF057E"/>
    <w:rsid w:val="00AF06F7"/>
    <w:rsid w:val="00AF156C"/>
    <w:rsid w:val="00AF21AF"/>
    <w:rsid w:val="00AF2B53"/>
    <w:rsid w:val="00AF2E49"/>
    <w:rsid w:val="00AF300E"/>
    <w:rsid w:val="00AF311C"/>
    <w:rsid w:val="00AF3757"/>
    <w:rsid w:val="00AF3B67"/>
    <w:rsid w:val="00AF3DE2"/>
    <w:rsid w:val="00AF4B61"/>
    <w:rsid w:val="00AF505D"/>
    <w:rsid w:val="00AF5400"/>
    <w:rsid w:val="00AF5529"/>
    <w:rsid w:val="00AF55F3"/>
    <w:rsid w:val="00AF5CBC"/>
    <w:rsid w:val="00AF5D3D"/>
    <w:rsid w:val="00AF5E08"/>
    <w:rsid w:val="00AF6303"/>
    <w:rsid w:val="00AF6A6F"/>
    <w:rsid w:val="00AF6BB8"/>
    <w:rsid w:val="00AF76B8"/>
    <w:rsid w:val="00AF79B4"/>
    <w:rsid w:val="00AF7EEF"/>
    <w:rsid w:val="00B00E0E"/>
    <w:rsid w:val="00B01763"/>
    <w:rsid w:val="00B01B35"/>
    <w:rsid w:val="00B01B48"/>
    <w:rsid w:val="00B01CCE"/>
    <w:rsid w:val="00B028EA"/>
    <w:rsid w:val="00B02F9E"/>
    <w:rsid w:val="00B0390A"/>
    <w:rsid w:val="00B03A34"/>
    <w:rsid w:val="00B03DF3"/>
    <w:rsid w:val="00B03EC7"/>
    <w:rsid w:val="00B0475A"/>
    <w:rsid w:val="00B05029"/>
    <w:rsid w:val="00B0546E"/>
    <w:rsid w:val="00B058CE"/>
    <w:rsid w:val="00B05FB6"/>
    <w:rsid w:val="00B06873"/>
    <w:rsid w:val="00B076E4"/>
    <w:rsid w:val="00B1006F"/>
    <w:rsid w:val="00B10E2E"/>
    <w:rsid w:val="00B11FC9"/>
    <w:rsid w:val="00B12A08"/>
    <w:rsid w:val="00B136AD"/>
    <w:rsid w:val="00B13933"/>
    <w:rsid w:val="00B13A09"/>
    <w:rsid w:val="00B13A60"/>
    <w:rsid w:val="00B13AA4"/>
    <w:rsid w:val="00B149D4"/>
    <w:rsid w:val="00B14CD7"/>
    <w:rsid w:val="00B152AF"/>
    <w:rsid w:val="00B155D7"/>
    <w:rsid w:val="00B1580C"/>
    <w:rsid w:val="00B15923"/>
    <w:rsid w:val="00B16144"/>
    <w:rsid w:val="00B16C91"/>
    <w:rsid w:val="00B173D6"/>
    <w:rsid w:val="00B17710"/>
    <w:rsid w:val="00B17807"/>
    <w:rsid w:val="00B203C0"/>
    <w:rsid w:val="00B2274B"/>
    <w:rsid w:val="00B23679"/>
    <w:rsid w:val="00B23C4F"/>
    <w:rsid w:val="00B24223"/>
    <w:rsid w:val="00B24313"/>
    <w:rsid w:val="00B249FB"/>
    <w:rsid w:val="00B25134"/>
    <w:rsid w:val="00B25411"/>
    <w:rsid w:val="00B25E8E"/>
    <w:rsid w:val="00B272AE"/>
    <w:rsid w:val="00B27B68"/>
    <w:rsid w:val="00B27E9B"/>
    <w:rsid w:val="00B30101"/>
    <w:rsid w:val="00B30ED7"/>
    <w:rsid w:val="00B30FB2"/>
    <w:rsid w:val="00B31411"/>
    <w:rsid w:val="00B32AEA"/>
    <w:rsid w:val="00B33189"/>
    <w:rsid w:val="00B33380"/>
    <w:rsid w:val="00B334C7"/>
    <w:rsid w:val="00B33CED"/>
    <w:rsid w:val="00B344F9"/>
    <w:rsid w:val="00B3494C"/>
    <w:rsid w:val="00B34DB2"/>
    <w:rsid w:val="00B361A4"/>
    <w:rsid w:val="00B374E8"/>
    <w:rsid w:val="00B40244"/>
    <w:rsid w:val="00B4044F"/>
    <w:rsid w:val="00B4162C"/>
    <w:rsid w:val="00B4170E"/>
    <w:rsid w:val="00B41A61"/>
    <w:rsid w:val="00B41DBA"/>
    <w:rsid w:val="00B4250A"/>
    <w:rsid w:val="00B42B55"/>
    <w:rsid w:val="00B4319B"/>
    <w:rsid w:val="00B43A10"/>
    <w:rsid w:val="00B43A18"/>
    <w:rsid w:val="00B43C86"/>
    <w:rsid w:val="00B44084"/>
    <w:rsid w:val="00B449D2"/>
    <w:rsid w:val="00B46780"/>
    <w:rsid w:val="00B46852"/>
    <w:rsid w:val="00B46A98"/>
    <w:rsid w:val="00B4708B"/>
    <w:rsid w:val="00B509B3"/>
    <w:rsid w:val="00B522A4"/>
    <w:rsid w:val="00B525D2"/>
    <w:rsid w:val="00B5335D"/>
    <w:rsid w:val="00B54AF7"/>
    <w:rsid w:val="00B55C98"/>
    <w:rsid w:val="00B56A75"/>
    <w:rsid w:val="00B57353"/>
    <w:rsid w:val="00B57A15"/>
    <w:rsid w:val="00B57A8D"/>
    <w:rsid w:val="00B57C28"/>
    <w:rsid w:val="00B61C1F"/>
    <w:rsid w:val="00B61E9C"/>
    <w:rsid w:val="00B62541"/>
    <w:rsid w:val="00B62974"/>
    <w:rsid w:val="00B629F4"/>
    <w:rsid w:val="00B62D61"/>
    <w:rsid w:val="00B652BE"/>
    <w:rsid w:val="00B65707"/>
    <w:rsid w:val="00B65C37"/>
    <w:rsid w:val="00B66316"/>
    <w:rsid w:val="00B66371"/>
    <w:rsid w:val="00B664D1"/>
    <w:rsid w:val="00B67357"/>
    <w:rsid w:val="00B67604"/>
    <w:rsid w:val="00B67A0B"/>
    <w:rsid w:val="00B67B8E"/>
    <w:rsid w:val="00B67D07"/>
    <w:rsid w:val="00B704FE"/>
    <w:rsid w:val="00B70A44"/>
    <w:rsid w:val="00B715AD"/>
    <w:rsid w:val="00B71861"/>
    <w:rsid w:val="00B71EB7"/>
    <w:rsid w:val="00B72638"/>
    <w:rsid w:val="00B72BA5"/>
    <w:rsid w:val="00B73BAF"/>
    <w:rsid w:val="00B7593A"/>
    <w:rsid w:val="00B76C2E"/>
    <w:rsid w:val="00B7736C"/>
    <w:rsid w:val="00B777F2"/>
    <w:rsid w:val="00B779D0"/>
    <w:rsid w:val="00B77D2F"/>
    <w:rsid w:val="00B80660"/>
    <w:rsid w:val="00B8089F"/>
    <w:rsid w:val="00B80941"/>
    <w:rsid w:val="00B81087"/>
    <w:rsid w:val="00B8164F"/>
    <w:rsid w:val="00B83B66"/>
    <w:rsid w:val="00B83BE7"/>
    <w:rsid w:val="00B84071"/>
    <w:rsid w:val="00B844D1"/>
    <w:rsid w:val="00B84AEA"/>
    <w:rsid w:val="00B84BBC"/>
    <w:rsid w:val="00B85600"/>
    <w:rsid w:val="00B868BB"/>
    <w:rsid w:val="00B87210"/>
    <w:rsid w:val="00B87D00"/>
    <w:rsid w:val="00B87EAD"/>
    <w:rsid w:val="00B90D73"/>
    <w:rsid w:val="00B9162E"/>
    <w:rsid w:val="00B946E2"/>
    <w:rsid w:val="00B947D1"/>
    <w:rsid w:val="00B94EE6"/>
    <w:rsid w:val="00B9539D"/>
    <w:rsid w:val="00B95994"/>
    <w:rsid w:val="00BA0398"/>
    <w:rsid w:val="00BA0F29"/>
    <w:rsid w:val="00BA1004"/>
    <w:rsid w:val="00BA1AD3"/>
    <w:rsid w:val="00BA1F5B"/>
    <w:rsid w:val="00BA23CF"/>
    <w:rsid w:val="00BA280D"/>
    <w:rsid w:val="00BA336E"/>
    <w:rsid w:val="00BA372F"/>
    <w:rsid w:val="00BA3A66"/>
    <w:rsid w:val="00BA4662"/>
    <w:rsid w:val="00BA4B28"/>
    <w:rsid w:val="00BA4BE0"/>
    <w:rsid w:val="00BA52CD"/>
    <w:rsid w:val="00BA5382"/>
    <w:rsid w:val="00BA5472"/>
    <w:rsid w:val="00BA5B47"/>
    <w:rsid w:val="00BA6413"/>
    <w:rsid w:val="00BA651E"/>
    <w:rsid w:val="00BA6972"/>
    <w:rsid w:val="00BA7765"/>
    <w:rsid w:val="00BA782A"/>
    <w:rsid w:val="00BA7FC2"/>
    <w:rsid w:val="00BB0565"/>
    <w:rsid w:val="00BB1BB9"/>
    <w:rsid w:val="00BB3A08"/>
    <w:rsid w:val="00BB4016"/>
    <w:rsid w:val="00BB4B8E"/>
    <w:rsid w:val="00BB4D5D"/>
    <w:rsid w:val="00BB4E20"/>
    <w:rsid w:val="00BB4F9D"/>
    <w:rsid w:val="00BB50A8"/>
    <w:rsid w:val="00BB5221"/>
    <w:rsid w:val="00BB6737"/>
    <w:rsid w:val="00BB7C67"/>
    <w:rsid w:val="00BB7E0A"/>
    <w:rsid w:val="00BC0662"/>
    <w:rsid w:val="00BC1C08"/>
    <w:rsid w:val="00BC2E4E"/>
    <w:rsid w:val="00BC2F11"/>
    <w:rsid w:val="00BC320A"/>
    <w:rsid w:val="00BC32DC"/>
    <w:rsid w:val="00BC3744"/>
    <w:rsid w:val="00BC3AD3"/>
    <w:rsid w:val="00BC3C26"/>
    <w:rsid w:val="00BC3DB9"/>
    <w:rsid w:val="00BC40D9"/>
    <w:rsid w:val="00BC42E2"/>
    <w:rsid w:val="00BC52D2"/>
    <w:rsid w:val="00BC563F"/>
    <w:rsid w:val="00BC5743"/>
    <w:rsid w:val="00BC5B55"/>
    <w:rsid w:val="00BC5FBD"/>
    <w:rsid w:val="00BC6616"/>
    <w:rsid w:val="00BC68FA"/>
    <w:rsid w:val="00BC6DFE"/>
    <w:rsid w:val="00BC7098"/>
    <w:rsid w:val="00BC76D3"/>
    <w:rsid w:val="00BD09FA"/>
    <w:rsid w:val="00BD09FF"/>
    <w:rsid w:val="00BD0EFB"/>
    <w:rsid w:val="00BD143D"/>
    <w:rsid w:val="00BD387F"/>
    <w:rsid w:val="00BD4A73"/>
    <w:rsid w:val="00BD5F04"/>
    <w:rsid w:val="00BE0F96"/>
    <w:rsid w:val="00BE0FE9"/>
    <w:rsid w:val="00BE26FA"/>
    <w:rsid w:val="00BE306D"/>
    <w:rsid w:val="00BE30F0"/>
    <w:rsid w:val="00BE563B"/>
    <w:rsid w:val="00BE5969"/>
    <w:rsid w:val="00BE6693"/>
    <w:rsid w:val="00BE68F5"/>
    <w:rsid w:val="00BE6A46"/>
    <w:rsid w:val="00BF0845"/>
    <w:rsid w:val="00BF11D6"/>
    <w:rsid w:val="00BF14E2"/>
    <w:rsid w:val="00BF16D6"/>
    <w:rsid w:val="00BF18C1"/>
    <w:rsid w:val="00BF19C6"/>
    <w:rsid w:val="00BF255D"/>
    <w:rsid w:val="00BF3457"/>
    <w:rsid w:val="00BF46AD"/>
    <w:rsid w:val="00BF4C5B"/>
    <w:rsid w:val="00BF5408"/>
    <w:rsid w:val="00BF5503"/>
    <w:rsid w:val="00BF5D78"/>
    <w:rsid w:val="00BF6268"/>
    <w:rsid w:val="00BF631B"/>
    <w:rsid w:val="00BF648A"/>
    <w:rsid w:val="00BF7A2D"/>
    <w:rsid w:val="00BF7A46"/>
    <w:rsid w:val="00BF7D01"/>
    <w:rsid w:val="00BF7D36"/>
    <w:rsid w:val="00BF7FC9"/>
    <w:rsid w:val="00BF7FDF"/>
    <w:rsid w:val="00C00812"/>
    <w:rsid w:val="00C00A56"/>
    <w:rsid w:val="00C00D3B"/>
    <w:rsid w:val="00C017A5"/>
    <w:rsid w:val="00C01DA4"/>
    <w:rsid w:val="00C024BA"/>
    <w:rsid w:val="00C026D8"/>
    <w:rsid w:val="00C028B6"/>
    <w:rsid w:val="00C02F49"/>
    <w:rsid w:val="00C03339"/>
    <w:rsid w:val="00C03407"/>
    <w:rsid w:val="00C03B98"/>
    <w:rsid w:val="00C04587"/>
    <w:rsid w:val="00C04605"/>
    <w:rsid w:val="00C046CC"/>
    <w:rsid w:val="00C05110"/>
    <w:rsid w:val="00C058D9"/>
    <w:rsid w:val="00C059E9"/>
    <w:rsid w:val="00C0645B"/>
    <w:rsid w:val="00C0685A"/>
    <w:rsid w:val="00C06C03"/>
    <w:rsid w:val="00C07A76"/>
    <w:rsid w:val="00C10169"/>
    <w:rsid w:val="00C110A0"/>
    <w:rsid w:val="00C12415"/>
    <w:rsid w:val="00C12FE0"/>
    <w:rsid w:val="00C132BF"/>
    <w:rsid w:val="00C150E3"/>
    <w:rsid w:val="00C15229"/>
    <w:rsid w:val="00C159AD"/>
    <w:rsid w:val="00C15C07"/>
    <w:rsid w:val="00C1635C"/>
    <w:rsid w:val="00C16607"/>
    <w:rsid w:val="00C169B3"/>
    <w:rsid w:val="00C17508"/>
    <w:rsid w:val="00C17640"/>
    <w:rsid w:val="00C176D5"/>
    <w:rsid w:val="00C17779"/>
    <w:rsid w:val="00C179C8"/>
    <w:rsid w:val="00C17DB5"/>
    <w:rsid w:val="00C17EA8"/>
    <w:rsid w:val="00C2248E"/>
    <w:rsid w:val="00C226E3"/>
    <w:rsid w:val="00C22C4B"/>
    <w:rsid w:val="00C23066"/>
    <w:rsid w:val="00C232EE"/>
    <w:rsid w:val="00C23A66"/>
    <w:rsid w:val="00C23F4C"/>
    <w:rsid w:val="00C25182"/>
    <w:rsid w:val="00C26630"/>
    <w:rsid w:val="00C26D64"/>
    <w:rsid w:val="00C270D5"/>
    <w:rsid w:val="00C272F0"/>
    <w:rsid w:val="00C273F2"/>
    <w:rsid w:val="00C27991"/>
    <w:rsid w:val="00C279BC"/>
    <w:rsid w:val="00C27F8D"/>
    <w:rsid w:val="00C30427"/>
    <w:rsid w:val="00C3061E"/>
    <w:rsid w:val="00C30DDD"/>
    <w:rsid w:val="00C30F8D"/>
    <w:rsid w:val="00C30FCC"/>
    <w:rsid w:val="00C311FE"/>
    <w:rsid w:val="00C326E4"/>
    <w:rsid w:val="00C32DF2"/>
    <w:rsid w:val="00C33486"/>
    <w:rsid w:val="00C33BD4"/>
    <w:rsid w:val="00C3481D"/>
    <w:rsid w:val="00C34D69"/>
    <w:rsid w:val="00C35372"/>
    <w:rsid w:val="00C3590D"/>
    <w:rsid w:val="00C35EB1"/>
    <w:rsid w:val="00C366D4"/>
    <w:rsid w:val="00C3794A"/>
    <w:rsid w:val="00C409CF"/>
    <w:rsid w:val="00C40A3E"/>
    <w:rsid w:val="00C40FEA"/>
    <w:rsid w:val="00C41002"/>
    <w:rsid w:val="00C42093"/>
    <w:rsid w:val="00C423D5"/>
    <w:rsid w:val="00C42FC8"/>
    <w:rsid w:val="00C43051"/>
    <w:rsid w:val="00C434CA"/>
    <w:rsid w:val="00C43862"/>
    <w:rsid w:val="00C4399C"/>
    <w:rsid w:val="00C43E8C"/>
    <w:rsid w:val="00C440EF"/>
    <w:rsid w:val="00C441BC"/>
    <w:rsid w:val="00C4508A"/>
    <w:rsid w:val="00C45EF5"/>
    <w:rsid w:val="00C4634E"/>
    <w:rsid w:val="00C46708"/>
    <w:rsid w:val="00C46760"/>
    <w:rsid w:val="00C467DA"/>
    <w:rsid w:val="00C4687A"/>
    <w:rsid w:val="00C46A26"/>
    <w:rsid w:val="00C46D7B"/>
    <w:rsid w:val="00C46DEA"/>
    <w:rsid w:val="00C46F81"/>
    <w:rsid w:val="00C4757F"/>
    <w:rsid w:val="00C503D9"/>
    <w:rsid w:val="00C50482"/>
    <w:rsid w:val="00C51F5D"/>
    <w:rsid w:val="00C52740"/>
    <w:rsid w:val="00C529EE"/>
    <w:rsid w:val="00C53222"/>
    <w:rsid w:val="00C53297"/>
    <w:rsid w:val="00C53E83"/>
    <w:rsid w:val="00C5509C"/>
    <w:rsid w:val="00C55A78"/>
    <w:rsid w:val="00C55AAE"/>
    <w:rsid w:val="00C5604F"/>
    <w:rsid w:val="00C57F1D"/>
    <w:rsid w:val="00C6099A"/>
    <w:rsid w:val="00C61730"/>
    <w:rsid w:val="00C61BC2"/>
    <w:rsid w:val="00C61FF9"/>
    <w:rsid w:val="00C62A59"/>
    <w:rsid w:val="00C631BD"/>
    <w:rsid w:val="00C633D4"/>
    <w:rsid w:val="00C64FA4"/>
    <w:rsid w:val="00C65955"/>
    <w:rsid w:val="00C65E44"/>
    <w:rsid w:val="00C65FF6"/>
    <w:rsid w:val="00C6605F"/>
    <w:rsid w:val="00C662E7"/>
    <w:rsid w:val="00C667D9"/>
    <w:rsid w:val="00C66822"/>
    <w:rsid w:val="00C67B6A"/>
    <w:rsid w:val="00C67E37"/>
    <w:rsid w:val="00C7025B"/>
    <w:rsid w:val="00C713F3"/>
    <w:rsid w:val="00C7162D"/>
    <w:rsid w:val="00C716A6"/>
    <w:rsid w:val="00C71F57"/>
    <w:rsid w:val="00C72024"/>
    <w:rsid w:val="00C728E1"/>
    <w:rsid w:val="00C73889"/>
    <w:rsid w:val="00C7389F"/>
    <w:rsid w:val="00C73943"/>
    <w:rsid w:val="00C7398F"/>
    <w:rsid w:val="00C73EAB"/>
    <w:rsid w:val="00C74518"/>
    <w:rsid w:val="00C74B11"/>
    <w:rsid w:val="00C75377"/>
    <w:rsid w:val="00C75F8E"/>
    <w:rsid w:val="00C76D4F"/>
    <w:rsid w:val="00C76DE9"/>
    <w:rsid w:val="00C77172"/>
    <w:rsid w:val="00C7737B"/>
    <w:rsid w:val="00C77C06"/>
    <w:rsid w:val="00C80632"/>
    <w:rsid w:val="00C80686"/>
    <w:rsid w:val="00C81273"/>
    <w:rsid w:val="00C820B1"/>
    <w:rsid w:val="00C82719"/>
    <w:rsid w:val="00C82BD5"/>
    <w:rsid w:val="00C83505"/>
    <w:rsid w:val="00C842B7"/>
    <w:rsid w:val="00C847CD"/>
    <w:rsid w:val="00C85F23"/>
    <w:rsid w:val="00C87B55"/>
    <w:rsid w:val="00C902A6"/>
    <w:rsid w:val="00C9032E"/>
    <w:rsid w:val="00C911AD"/>
    <w:rsid w:val="00C911C1"/>
    <w:rsid w:val="00C920D1"/>
    <w:rsid w:val="00C9298B"/>
    <w:rsid w:val="00C92B4F"/>
    <w:rsid w:val="00C939A3"/>
    <w:rsid w:val="00C93E0A"/>
    <w:rsid w:val="00C94094"/>
    <w:rsid w:val="00C94ADD"/>
    <w:rsid w:val="00C95078"/>
    <w:rsid w:val="00C951D4"/>
    <w:rsid w:val="00C9545F"/>
    <w:rsid w:val="00C9573A"/>
    <w:rsid w:val="00C959C4"/>
    <w:rsid w:val="00C96A8D"/>
    <w:rsid w:val="00C96BBD"/>
    <w:rsid w:val="00C96DCD"/>
    <w:rsid w:val="00C973AC"/>
    <w:rsid w:val="00C9784A"/>
    <w:rsid w:val="00C97C3F"/>
    <w:rsid w:val="00CA04B6"/>
    <w:rsid w:val="00CA06E7"/>
    <w:rsid w:val="00CA114F"/>
    <w:rsid w:val="00CA189D"/>
    <w:rsid w:val="00CA1D3B"/>
    <w:rsid w:val="00CA2726"/>
    <w:rsid w:val="00CA27BF"/>
    <w:rsid w:val="00CA2954"/>
    <w:rsid w:val="00CA2F7E"/>
    <w:rsid w:val="00CA3160"/>
    <w:rsid w:val="00CA3F25"/>
    <w:rsid w:val="00CA4276"/>
    <w:rsid w:val="00CA427E"/>
    <w:rsid w:val="00CA4E58"/>
    <w:rsid w:val="00CA61F2"/>
    <w:rsid w:val="00CA682D"/>
    <w:rsid w:val="00CA774A"/>
    <w:rsid w:val="00CB0368"/>
    <w:rsid w:val="00CB0C81"/>
    <w:rsid w:val="00CB0D8E"/>
    <w:rsid w:val="00CB1364"/>
    <w:rsid w:val="00CB1519"/>
    <w:rsid w:val="00CB1A58"/>
    <w:rsid w:val="00CB28D6"/>
    <w:rsid w:val="00CB2932"/>
    <w:rsid w:val="00CB2F8C"/>
    <w:rsid w:val="00CB359D"/>
    <w:rsid w:val="00CB3C44"/>
    <w:rsid w:val="00CB40AE"/>
    <w:rsid w:val="00CB4195"/>
    <w:rsid w:val="00CB4247"/>
    <w:rsid w:val="00CB4E02"/>
    <w:rsid w:val="00CB4E92"/>
    <w:rsid w:val="00CB6591"/>
    <w:rsid w:val="00CB6F23"/>
    <w:rsid w:val="00CB6F32"/>
    <w:rsid w:val="00CC00FC"/>
    <w:rsid w:val="00CC01F6"/>
    <w:rsid w:val="00CC0AB0"/>
    <w:rsid w:val="00CC1C34"/>
    <w:rsid w:val="00CC1F08"/>
    <w:rsid w:val="00CC23F3"/>
    <w:rsid w:val="00CC2B7A"/>
    <w:rsid w:val="00CC3427"/>
    <w:rsid w:val="00CC42AA"/>
    <w:rsid w:val="00CC53E1"/>
    <w:rsid w:val="00CC54F5"/>
    <w:rsid w:val="00CC550C"/>
    <w:rsid w:val="00CC62FA"/>
    <w:rsid w:val="00CC6833"/>
    <w:rsid w:val="00CC697F"/>
    <w:rsid w:val="00CC77A7"/>
    <w:rsid w:val="00CD00F8"/>
    <w:rsid w:val="00CD109C"/>
    <w:rsid w:val="00CD1F19"/>
    <w:rsid w:val="00CD3076"/>
    <w:rsid w:val="00CD3211"/>
    <w:rsid w:val="00CD3580"/>
    <w:rsid w:val="00CD36C0"/>
    <w:rsid w:val="00CD41B2"/>
    <w:rsid w:val="00CD648E"/>
    <w:rsid w:val="00CD732A"/>
    <w:rsid w:val="00CD74C4"/>
    <w:rsid w:val="00CD777B"/>
    <w:rsid w:val="00CD7A39"/>
    <w:rsid w:val="00CD7E6A"/>
    <w:rsid w:val="00CE10EA"/>
    <w:rsid w:val="00CE1303"/>
    <w:rsid w:val="00CE1822"/>
    <w:rsid w:val="00CE1B01"/>
    <w:rsid w:val="00CE256A"/>
    <w:rsid w:val="00CE2B08"/>
    <w:rsid w:val="00CE2BCF"/>
    <w:rsid w:val="00CE3361"/>
    <w:rsid w:val="00CE37EA"/>
    <w:rsid w:val="00CE4F8C"/>
    <w:rsid w:val="00CE5332"/>
    <w:rsid w:val="00CE5567"/>
    <w:rsid w:val="00CE579F"/>
    <w:rsid w:val="00CE5E28"/>
    <w:rsid w:val="00CE62A5"/>
    <w:rsid w:val="00CE6413"/>
    <w:rsid w:val="00CE7969"/>
    <w:rsid w:val="00CF08B2"/>
    <w:rsid w:val="00CF1995"/>
    <w:rsid w:val="00CF1A40"/>
    <w:rsid w:val="00CF21E8"/>
    <w:rsid w:val="00CF265C"/>
    <w:rsid w:val="00CF2686"/>
    <w:rsid w:val="00CF3303"/>
    <w:rsid w:val="00CF3516"/>
    <w:rsid w:val="00CF39AA"/>
    <w:rsid w:val="00CF48EC"/>
    <w:rsid w:val="00CF4B6B"/>
    <w:rsid w:val="00CF4C76"/>
    <w:rsid w:val="00CF4F1A"/>
    <w:rsid w:val="00CF539A"/>
    <w:rsid w:val="00CF59F2"/>
    <w:rsid w:val="00CF71A3"/>
    <w:rsid w:val="00CF72D6"/>
    <w:rsid w:val="00CF7445"/>
    <w:rsid w:val="00D012C2"/>
    <w:rsid w:val="00D019B1"/>
    <w:rsid w:val="00D02A49"/>
    <w:rsid w:val="00D04D6F"/>
    <w:rsid w:val="00D04E83"/>
    <w:rsid w:val="00D05A34"/>
    <w:rsid w:val="00D060FD"/>
    <w:rsid w:val="00D06A0C"/>
    <w:rsid w:val="00D0780F"/>
    <w:rsid w:val="00D109A6"/>
    <w:rsid w:val="00D10AF3"/>
    <w:rsid w:val="00D10DFC"/>
    <w:rsid w:val="00D110CF"/>
    <w:rsid w:val="00D11489"/>
    <w:rsid w:val="00D11CEE"/>
    <w:rsid w:val="00D1346D"/>
    <w:rsid w:val="00D13AC8"/>
    <w:rsid w:val="00D13D0E"/>
    <w:rsid w:val="00D1450E"/>
    <w:rsid w:val="00D14895"/>
    <w:rsid w:val="00D14D8B"/>
    <w:rsid w:val="00D1503F"/>
    <w:rsid w:val="00D151BD"/>
    <w:rsid w:val="00D1559F"/>
    <w:rsid w:val="00D15768"/>
    <w:rsid w:val="00D157D2"/>
    <w:rsid w:val="00D15A97"/>
    <w:rsid w:val="00D15F3C"/>
    <w:rsid w:val="00D170EB"/>
    <w:rsid w:val="00D1772D"/>
    <w:rsid w:val="00D17914"/>
    <w:rsid w:val="00D17E3C"/>
    <w:rsid w:val="00D209D3"/>
    <w:rsid w:val="00D22F86"/>
    <w:rsid w:val="00D23173"/>
    <w:rsid w:val="00D23952"/>
    <w:rsid w:val="00D242A0"/>
    <w:rsid w:val="00D244B6"/>
    <w:rsid w:val="00D2533C"/>
    <w:rsid w:val="00D25355"/>
    <w:rsid w:val="00D2569A"/>
    <w:rsid w:val="00D2575E"/>
    <w:rsid w:val="00D25B60"/>
    <w:rsid w:val="00D265C9"/>
    <w:rsid w:val="00D27C23"/>
    <w:rsid w:val="00D3150B"/>
    <w:rsid w:val="00D31B4F"/>
    <w:rsid w:val="00D33EC8"/>
    <w:rsid w:val="00D347EB"/>
    <w:rsid w:val="00D36C68"/>
    <w:rsid w:val="00D370F8"/>
    <w:rsid w:val="00D374C0"/>
    <w:rsid w:val="00D37E3C"/>
    <w:rsid w:val="00D40665"/>
    <w:rsid w:val="00D4140D"/>
    <w:rsid w:val="00D414EA"/>
    <w:rsid w:val="00D416F8"/>
    <w:rsid w:val="00D41D6F"/>
    <w:rsid w:val="00D42131"/>
    <w:rsid w:val="00D423E7"/>
    <w:rsid w:val="00D42AF0"/>
    <w:rsid w:val="00D42B8A"/>
    <w:rsid w:val="00D42DBD"/>
    <w:rsid w:val="00D43E1B"/>
    <w:rsid w:val="00D44166"/>
    <w:rsid w:val="00D44F23"/>
    <w:rsid w:val="00D44FC1"/>
    <w:rsid w:val="00D45EF9"/>
    <w:rsid w:val="00D468C3"/>
    <w:rsid w:val="00D468E4"/>
    <w:rsid w:val="00D46F57"/>
    <w:rsid w:val="00D500AA"/>
    <w:rsid w:val="00D50877"/>
    <w:rsid w:val="00D50DBD"/>
    <w:rsid w:val="00D516ED"/>
    <w:rsid w:val="00D516F1"/>
    <w:rsid w:val="00D51FCF"/>
    <w:rsid w:val="00D521D7"/>
    <w:rsid w:val="00D526B8"/>
    <w:rsid w:val="00D5315E"/>
    <w:rsid w:val="00D53609"/>
    <w:rsid w:val="00D540C1"/>
    <w:rsid w:val="00D54EDE"/>
    <w:rsid w:val="00D57EE6"/>
    <w:rsid w:val="00D6050D"/>
    <w:rsid w:val="00D613D6"/>
    <w:rsid w:val="00D6165C"/>
    <w:rsid w:val="00D61EFD"/>
    <w:rsid w:val="00D620D1"/>
    <w:rsid w:val="00D629C0"/>
    <w:rsid w:val="00D63596"/>
    <w:rsid w:val="00D63EA7"/>
    <w:rsid w:val="00D63FF0"/>
    <w:rsid w:val="00D643AA"/>
    <w:rsid w:val="00D645B9"/>
    <w:rsid w:val="00D6466F"/>
    <w:rsid w:val="00D64DDA"/>
    <w:rsid w:val="00D659A8"/>
    <w:rsid w:val="00D66FFB"/>
    <w:rsid w:val="00D675D2"/>
    <w:rsid w:val="00D67703"/>
    <w:rsid w:val="00D67C12"/>
    <w:rsid w:val="00D708F7"/>
    <w:rsid w:val="00D70A3F"/>
    <w:rsid w:val="00D70D38"/>
    <w:rsid w:val="00D70D58"/>
    <w:rsid w:val="00D71261"/>
    <w:rsid w:val="00D72556"/>
    <w:rsid w:val="00D727C8"/>
    <w:rsid w:val="00D73082"/>
    <w:rsid w:val="00D732CD"/>
    <w:rsid w:val="00D734EE"/>
    <w:rsid w:val="00D73C2D"/>
    <w:rsid w:val="00D742CC"/>
    <w:rsid w:val="00D74D5D"/>
    <w:rsid w:val="00D755DB"/>
    <w:rsid w:val="00D759FA"/>
    <w:rsid w:val="00D7604A"/>
    <w:rsid w:val="00D7631F"/>
    <w:rsid w:val="00D76EF9"/>
    <w:rsid w:val="00D77262"/>
    <w:rsid w:val="00D77493"/>
    <w:rsid w:val="00D777CA"/>
    <w:rsid w:val="00D77DAA"/>
    <w:rsid w:val="00D80C37"/>
    <w:rsid w:val="00D80ECA"/>
    <w:rsid w:val="00D81ED5"/>
    <w:rsid w:val="00D8214F"/>
    <w:rsid w:val="00D82800"/>
    <w:rsid w:val="00D82F24"/>
    <w:rsid w:val="00D831C7"/>
    <w:rsid w:val="00D832E1"/>
    <w:rsid w:val="00D838F3"/>
    <w:rsid w:val="00D83DD9"/>
    <w:rsid w:val="00D84259"/>
    <w:rsid w:val="00D859F5"/>
    <w:rsid w:val="00D85C72"/>
    <w:rsid w:val="00D85F9A"/>
    <w:rsid w:val="00D86C67"/>
    <w:rsid w:val="00D86E2A"/>
    <w:rsid w:val="00D8713A"/>
    <w:rsid w:val="00D8754D"/>
    <w:rsid w:val="00D87D6C"/>
    <w:rsid w:val="00D90298"/>
    <w:rsid w:val="00D905D2"/>
    <w:rsid w:val="00D90A4C"/>
    <w:rsid w:val="00D90D10"/>
    <w:rsid w:val="00D90DB4"/>
    <w:rsid w:val="00D912C8"/>
    <w:rsid w:val="00D92B57"/>
    <w:rsid w:val="00D92D16"/>
    <w:rsid w:val="00D94752"/>
    <w:rsid w:val="00D94F8E"/>
    <w:rsid w:val="00D950B2"/>
    <w:rsid w:val="00D95707"/>
    <w:rsid w:val="00D960B8"/>
    <w:rsid w:val="00D96215"/>
    <w:rsid w:val="00D9678D"/>
    <w:rsid w:val="00D97B96"/>
    <w:rsid w:val="00DA0043"/>
    <w:rsid w:val="00DA00CD"/>
    <w:rsid w:val="00DA0189"/>
    <w:rsid w:val="00DA0B78"/>
    <w:rsid w:val="00DA0BAB"/>
    <w:rsid w:val="00DA0F9B"/>
    <w:rsid w:val="00DA131C"/>
    <w:rsid w:val="00DA15EA"/>
    <w:rsid w:val="00DA19EA"/>
    <w:rsid w:val="00DA232D"/>
    <w:rsid w:val="00DA2B7A"/>
    <w:rsid w:val="00DA3859"/>
    <w:rsid w:val="00DA43A6"/>
    <w:rsid w:val="00DA44EF"/>
    <w:rsid w:val="00DA47D6"/>
    <w:rsid w:val="00DA4DCC"/>
    <w:rsid w:val="00DA541A"/>
    <w:rsid w:val="00DB0625"/>
    <w:rsid w:val="00DB06C4"/>
    <w:rsid w:val="00DB0938"/>
    <w:rsid w:val="00DB0EB5"/>
    <w:rsid w:val="00DB1487"/>
    <w:rsid w:val="00DB20B5"/>
    <w:rsid w:val="00DB25AD"/>
    <w:rsid w:val="00DB3EF6"/>
    <w:rsid w:val="00DB4AA2"/>
    <w:rsid w:val="00DB4DED"/>
    <w:rsid w:val="00DB4F7C"/>
    <w:rsid w:val="00DB5A8B"/>
    <w:rsid w:val="00DB5C3E"/>
    <w:rsid w:val="00DB607F"/>
    <w:rsid w:val="00DB6541"/>
    <w:rsid w:val="00DB69A4"/>
    <w:rsid w:val="00DB769E"/>
    <w:rsid w:val="00DB789C"/>
    <w:rsid w:val="00DC0411"/>
    <w:rsid w:val="00DC0915"/>
    <w:rsid w:val="00DC13A3"/>
    <w:rsid w:val="00DC1C55"/>
    <w:rsid w:val="00DC1EAA"/>
    <w:rsid w:val="00DC307D"/>
    <w:rsid w:val="00DC4407"/>
    <w:rsid w:val="00DC6A57"/>
    <w:rsid w:val="00DD04F3"/>
    <w:rsid w:val="00DD0ADF"/>
    <w:rsid w:val="00DD1231"/>
    <w:rsid w:val="00DD1406"/>
    <w:rsid w:val="00DD14A3"/>
    <w:rsid w:val="00DD14EE"/>
    <w:rsid w:val="00DD1FD9"/>
    <w:rsid w:val="00DD246D"/>
    <w:rsid w:val="00DD4F80"/>
    <w:rsid w:val="00DD4F94"/>
    <w:rsid w:val="00DD6694"/>
    <w:rsid w:val="00DD74B5"/>
    <w:rsid w:val="00DD79D5"/>
    <w:rsid w:val="00DE02C0"/>
    <w:rsid w:val="00DE044B"/>
    <w:rsid w:val="00DE15B6"/>
    <w:rsid w:val="00DE1736"/>
    <w:rsid w:val="00DE2385"/>
    <w:rsid w:val="00DE348F"/>
    <w:rsid w:val="00DE34D7"/>
    <w:rsid w:val="00DE3EE7"/>
    <w:rsid w:val="00DE41B3"/>
    <w:rsid w:val="00DE434D"/>
    <w:rsid w:val="00DE588C"/>
    <w:rsid w:val="00DE5A86"/>
    <w:rsid w:val="00DE5AB5"/>
    <w:rsid w:val="00DE6428"/>
    <w:rsid w:val="00DE6A20"/>
    <w:rsid w:val="00DE6AB7"/>
    <w:rsid w:val="00DE7636"/>
    <w:rsid w:val="00DF0554"/>
    <w:rsid w:val="00DF17F6"/>
    <w:rsid w:val="00DF1A2C"/>
    <w:rsid w:val="00DF1CF4"/>
    <w:rsid w:val="00DF2073"/>
    <w:rsid w:val="00DF251B"/>
    <w:rsid w:val="00DF37F5"/>
    <w:rsid w:val="00DF3953"/>
    <w:rsid w:val="00DF43A7"/>
    <w:rsid w:val="00DF4E28"/>
    <w:rsid w:val="00DF5315"/>
    <w:rsid w:val="00DF5632"/>
    <w:rsid w:val="00DF57DD"/>
    <w:rsid w:val="00DF5B64"/>
    <w:rsid w:val="00DF5E77"/>
    <w:rsid w:val="00DF6092"/>
    <w:rsid w:val="00DF61A2"/>
    <w:rsid w:val="00DF62A6"/>
    <w:rsid w:val="00DF6C78"/>
    <w:rsid w:val="00DF6E6F"/>
    <w:rsid w:val="00DF7327"/>
    <w:rsid w:val="00DF7F72"/>
    <w:rsid w:val="00E00899"/>
    <w:rsid w:val="00E0109D"/>
    <w:rsid w:val="00E01A3D"/>
    <w:rsid w:val="00E01B84"/>
    <w:rsid w:val="00E02239"/>
    <w:rsid w:val="00E024B2"/>
    <w:rsid w:val="00E02629"/>
    <w:rsid w:val="00E031A4"/>
    <w:rsid w:val="00E031E4"/>
    <w:rsid w:val="00E03404"/>
    <w:rsid w:val="00E03790"/>
    <w:rsid w:val="00E03A02"/>
    <w:rsid w:val="00E03B77"/>
    <w:rsid w:val="00E04451"/>
    <w:rsid w:val="00E04E84"/>
    <w:rsid w:val="00E05A52"/>
    <w:rsid w:val="00E05C57"/>
    <w:rsid w:val="00E063A4"/>
    <w:rsid w:val="00E06A7A"/>
    <w:rsid w:val="00E06E49"/>
    <w:rsid w:val="00E06E7B"/>
    <w:rsid w:val="00E075EA"/>
    <w:rsid w:val="00E07659"/>
    <w:rsid w:val="00E1072B"/>
    <w:rsid w:val="00E1086C"/>
    <w:rsid w:val="00E10A5B"/>
    <w:rsid w:val="00E11682"/>
    <w:rsid w:val="00E116BF"/>
    <w:rsid w:val="00E11B13"/>
    <w:rsid w:val="00E11B69"/>
    <w:rsid w:val="00E11D34"/>
    <w:rsid w:val="00E12F18"/>
    <w:rsid w:val="00E13373"/>
    <w:rsid w:val="00E137FB"/>
    <w:rsid w:val="00E139B9"/>
    <w:rsid w:val="00E141FD"/>
    <w:rsid w:val="00E143B9"/>
    <w:rsid w:val="00E14602"/>
    <w:rsid w:val="00E14665"/>
    <w:rsid w:val="00E14C96"/>
    <w:rsid w:val="00E1542B"/>
    <w:rsid w:val="00E15C42"/>
    <w:rsid w:val="00E167A1"/>
    <w:rsid w:val="00E16819"/>
    <w:rsid w:val="00E16C41"/>
    <w:rsid w:val="00E1795B"/>
    <w:rsid w:val="00E17C2D"/>
    <w:rsid w:val="00E17D07"/>
    <w:rsid w:val="00E206FC"/>
    <w:rsid w:val="00E2169F"/>
    <w:rsid w:val="00E21CD1"/>
    <w:rsid w:val="00E21DC8"/>
    <w:rsid w:val="00E228E4"/>
    <w:rsid w:val="00E2322A"/>
    <w:rsid w:val="00E23C06"/>
    <w:rsid w:val="00E241B1"/>
    <w:rsid w:val="00E24733"/>
    <w:rsid w:val="00E25236"/>
    <w:rsid w:val="00E2567C"/>
    <w:rsid w:val="00E25B64"/>
    <w:rsid w:val="00E25C84"/>
    <w:rsid w:val="00E26A2A"/>
    <w:rsid w:val="00E26CF8"/>
    <w:rsid w:val="00E27331"/>
    <w:rsid w:val="00E27DED"/>
    <w:rsid w:val="00E30459"/>
    <w:rsid w:val="00E310D3"/>
    <w:rsid w:val="00E315F1"/>
    <w:rsid w:val="00E31769"/>
    <w:rsid w:val="00E31ADE"/>
    <w:rsid w:val="00E32C5A"/>
    <w:rsid w:val="00E337AD"/>
    <w:rsid w:val="00E337EF"/>
    <w:rsid w:val="00E33809"/>
    <w:rsid w:val="00E33E6E"/>
    <w:rsid w:val="00E35C91"/>
    <w:rsid w:val="00E37147"/>
    <w:rsid w:val="00E37220"/>
    <w:rsid w:val="00E37FE3"/>
    <w:rsid w:val="00E40012"/>
    <w:rsid w:val="00E40673"/>
    <w:rsid w:val="00E41A42"/>
    <w:rsid w:val="00E41C59"/>
    <w:rsid w:val="00E41D9A"/>
    <w:rsid w:val="00E425B2"/>
    <w:rsid w:val="00E42E8A"/>
    <w:rsid w:val="00E44FAC"/>
    <w:rsid w:val="00E45333"/>
    <w:rsid w:val="00E45ED2"/>
    <w:rsid w:val="00E4655A"/>
    <w:rsid w:val="00E47A8F"/>
    <w:rsid w:val="00E47C68"/>
    <w:rsid w:val="00E50076"/>
    <w:rsid w:val="00E50C80"/>
    <w:rsid w:val="00E50DF2"/>
    <w:rsid w:val="00E50FCA"/>
    <w:rsid w:val="00E510A2"/>
    <w:rsid w:val="00E51AA4"/>
    <w:rsid w:val="00E52CC7"/>
    <w:rsid w:val="00E53399"/>
    <w:rsid w:val="00E54130"/>
    <w:rsid w:val="00E545DF"/>
    <w:rsid w:val="00E55614"/>
    <w:rsid w:val="00E55AE0"/>
    <w:rsid w:val="00E560A6"/>
    <w:rsid w:val="00E56271"/>
    <w:rsid w:val="00E562FF"/>
    <w:rsid w:val="00E56635"/>
    <w:rsid w:val="00E566E5"/>
    <w:rsid w:val="00E572D5"/>
    <w:rsid w:val="00E57B1C"/>
    <w:rsid w:val="00E57E16"/>
    <w:rsid w:val="00E6045E"/>
    <w:rsid w:val="00E605E5"/>
    <w:rsid w:val="00E60CFE"/>
    <w:rsid w:val="00E615E0"/>
    <w:rsid w:val="00E62A81"/>
    <w:rsid w:val="00E62C3A"/>
    <w:rsid w:val="00E637BF"/>
    <w:rsid w:val="00E63A7B"/>
    <w:rsid w:val="00E63BDB"/>
    <w:rsid w:val="00E64702"/>
    <w:rsid w:val="00E647E6"/>
    <w:rsid w:val="00E655D3"/>
    <w:rsid w:val="00E65E37"/>
    <w:rsid w:val="00E660F0"/>
    <w:rsid w:val="00E664FF"/>
    <w:rsid w:val="00E66804"/>
    <w:rsid w:val="00E67328"/>
    <w:rsid w:val="00E708E9"/>
    <w:rsid w:val="00E71079"/>
    <w:rsid w:val="00E72993"/>
    <w:rsid w:val="00E749B6"/>
    <w:rsid w:val="00E75433"/>
    <w:rsid w:val="00E75A69"/>
    <w:rsid w:val="00E75ADB"/>
    <w:rsid w:val="00E7667D"/>
    <w:rsid w:val="00E76B4F"/>
    <w:rsid w:val="00E76CDD"/>
    <w:rsid w:val="00E80FD3"/>
    <w:rsid w:val="00E81682"/>
    <w:rsid w:val="00E81ED5"/>
    <w:rsid w:val="00E8277B"/>
    <w:rsid w:val="00E82A3D"/>
    <w:rsid w:val="00E834E7"/>
    <w:rsid w:val="00E855BC"/>
    <w:rsid w:val="00E85C57"/>
    <w:rsid w:val="00E861C7"/>
    <w:rsid w:val="00E862C4"/>
    <w:rsid w:val="00E8663B"/>
    <w:rsid w:val="00E86972"/>
    <w:rsid w:val="00E86C42"/>
    <w:rsid w:val="00E86F58"/>
    <w:rsid w:val="00E87D6F"/>
    <w:rsid w:val="00E9089A"/>
    <w:rsid w:val="00E9098C"/>
    <w:rsid w:val="00E90F66"/>
    <w:rsid w:val="00E91524"/>
    <w:rsid w:val="00E92274"/>
    <w:rsid w:val="00E930A5"/>
    <w:rsid w:val="00E932ED"/>
    <w:rsid w:val="00E933F2"/>
    <w:rsid w:val="00E94D25"/>
    <w:rsid w:val="00E95360"/>
    <w:rsid w:val="00E969A5"/>
    <w:rsid w:val="00E9727A"/>
    <w:rsid w:val="00E972B4"/>
    <w:rsid w:val="00E97920"/>
    <w:rsid w:val="00E97B2E"/>
    <w:rsid w:val="00E97DBB"/>
    <w:rsid w:val="00EA0EE6"/>
    <w:rsid w:val="00EA2914"/>
    <w:rsid w:val="00EA2F70"/>
    <w:rsid w:val="00EA2F82"/>
    <w:rsid w:val="00EA360D"/>
    <w:rsid w:val="00EA3911"/>
    <w:rsid w:val="00EA44A2"/>
    <w:rsid w:val="00EA4CA0"/>
    <w:rsid w:val="00EA51FE"/>
    <w:rsid w:val="00EA577E"/>
    <w:rsid w:val="00EA5B72"/>
    <w:rsid w:val="00EA5B77"/>
    <w:rsid w:val="00EA5E87"/>
    <w:rsid w:val="00EA7177"/>
    <w:rsid w:val="00EA72F6"/>
    <w:rsid w:val="00EA7F24"/>
    <w:rsid w:val="00EB1043"/>
    <w:rsid w:val="00EB13BD"/>
    <w:rsid w:val="00EB14D5"/>
    <w:rsid w:val="00EB20E4"/>
    <w:rsid w:val="00EB29DD"/>
    <w:rsid w:val="00EB2FD7"/>
    <w:rsid w:val="00EB3AAB"/>
    <w:rsid w:val="00EB3D03"/>
    <w:rsid w:val="00EB3EBC"/>
    <w:rsid w:val="00EB4C75"/>
    <w:rsid w:val="00EB55C6"/>
    <w:rsid w:val="00EB56B1"/>
    <w:rsid w:val="00EB5AA5"/>
    <w:rsid w:val="00EB5ECE"/>
    <w:rsid w:val="00EB6005"/>
    <w:rsid w:val="00EB64AC"/>
    <w:rsid w:val="00EB7737"/>
    <w:rsid w:val="00EC08E0"/>
    <w:rsid w:val="00EC18F1"/>
    <w:rsid w:val="00EC1952"/>
    <w:rsid w:val="00EC2DF2"/>
    <w:rsid w:val="00EC2F99"/>
    <w:rsid w:val="00EC3222"/>
    <w:rsid w:val="00EC3534"/>
    <w:rsid w:val="00EC3B9E"/>
    <w:rsid w:val="00EC3EFD"/>
    <w:rsid w:val="00EC51F8"/>
    <w:rsid w:val="00EC5293"/>
    <w:rsid w:val="00EC588F"/>
    <w:rsid w:val="00EC5FCE"/>
    <w:rsid w:val="00EC7903"/>
    <w:rsid w:val="00ED00DB"/>
    <w:rsid w:val="00ED03E2"/>
    <w:rsid w:val="00ED0E6E"/>
    <w:rsid w:val="00ED1920"/>
    <w:rsid w:val="00ED2D5D"/>
    <w:rsid w:val="00ED2E78"/>
    <w:rsid w:val="00ED30DE"/>
    <w:rsid w:val="00ED46F2"/>
    <w:rsid w:val="00ED5B6E"/>
    <w:rsid w:val="00ED69EF"/>
    <w:rsid w:val="00ED7DD0"/>
    <w:rsid w:val="00EE1055"/>
    <w:rsid w:val="00EE1CCD"/>
    <w:rsid w:val="00EE3BAC"/>
    <w:rsid w:val="00EE4446"/>
    <w:rsid w:val="00EE4449"/>
    <w:rsid w:val="00EE4BA6"/>
    <w:rsid w:val="00EE4BD8"/>
    <w:rsid w:val="00EE4E95"/>
    <w:rsid w:val="00EE62CB"/>
    <w:rsid w:val="00EE67E7"/>
    <w:rsid w:val="00EE6B90"/>
    <w:rsid w:val="00EE6DC8"/>
    <w:rsid w:val="00EE74DD"/>
    <w:rsid w:val="00EE7810"/>
    <w:rsid w:val="00EF0311"/>
    <w:rsid w:val="00EF03AC"/>
    <w:rsid w:val="00EF0451"/>
    <w:rsid w:val="00EF085E"/>
    <w:rsid w:val="00EF131F"/>
    <w:rsid w:val="00EF1932"/>
    <w:rsid w:val="00EF1ACF"/>
    <w:rsid w:val="00EF1C08"/>
    <w:rsid w:val="00EF22A5"/>
    <w:rsid w:val="00EF24FC"/>
    <w:rsid w:val="00EF2924"/>
    <w:rsid w:val="00EF3134"/>
    <w:rsid w:val="00EF43F9"/>
    <w:rsid w:val="00EF4B7A"/>
    <w:rsid w:val="00EF56B1"/>
    <w:rsid w:val="00EF61F6"/>
    <w:rsid w:val="00EF699A"/>
    <w:rsid w:val="00EF6F38"/>
    <w:rsid w:val="00F01400"/>
    <w:rsid w:val="00F0171B"/>
    <w:rsid w:val="00F019AD"/>
    <w:rsid w:val="00F0228D"/>
    <w:rsid w:val="00F0261A"/>
    <w:rsid w:val="00F032DE"/>
    <w:rsid w:val="00F03B46"/>
    <w:rsid w:val="00F04543"/>
    <w:rsid w:val="00F04634"/>
    <w:rsid w:val="00F04BA4"/>
    <w:rsid w:val="00F04D03"/>
    <w:rsid w:val="00F05BC8"/>
    <w:rsid w:val="00F06012"/>
    <w:rsid w:val="00F07578"/>
    <w:rsid w:val="00F10D52"/>
    <w:rsid w:val="00F1224B"/>
    <w:rsid w:val="00F13510"/>
    <w:rsid w:val="00F13B9D"/>
    <w:rsid w:val="00F13F79"/>
    <w:rsid w:val="00F14D78"/>
    <w:rsid w:val="00F15898"/>
    <w:rsid w:val="00F17416"/>
    <w:rsid w:val="00F201C2"/>
    <w:rsid w:val="00F20517"/>
    <w:rsid w:val="00F20AC1"/>
    <w:rsid w:val="00F2185B"/>
    <w:rsid w:val="00F21DF0"/>
    <w:rsid w:val="00F21E59"/>
    <w:rsid w:val="00F2281B"/>
    <w:rsid w:val="00F257F6"/>
    <w:rsid w:val="00F258F0"/>
    <w:rsid w:val="00F265B1"/>
    <w:rsid w:val="00F2674E"/>
    <w:rsid w:val="00F26DF2"/>
    <w:rsid w:val="00F26FCE"/>
    <w:rsid w:val="00F271B6"/>
    <w:rsid w:val="00F3006B"/>
    <w:rsid w:val="00F303B5"/>
    <w:rsid w:val="00F303DD"/>
    <w:rsid w:val="00F307B8"/>
    <w:rsid w:val="00F3150F"/>
    <w:rsid w:val="00F31782"/>
    <w:rsid w:val="00F32E0D"/>
    <w:rsid w:val="00F33238"/>
    <w:rsid w:val="00F34636"/>
    <w:rsid w:val="00F34B39"/>
    <w:rsid w:val="00F3527B"/>
    <w:rsid w:val="00F35C89"/>
    <w:rsid w:val="00F35EF0"/>
    <w:rsid w:val="00F36B4B"/>
    <w:rsid w:val="00F36BA2"/>
    <w:rsid w:val="00F375D1"/>
    <w:rsid w:val="00F37A89"/>
    <w:rsid w:val="00F401D4"/>
    <w:rsid w:val="00F4078A"/>
    <w:rsid w:val="00F417F9"/>
    <w:rsid w:val="00F41C7D"/>
    <w:rsid w:val="00F42376"/>
    <w:rsid w:val="00F42667"/>
    <w:rsid w:val="00F437F1"/>
    <w:rsid w:val="00F4470C"/>
    <w:rsid w:val="00F45B22"/>
    <w:rsid w:val="00F45B3B"/>
    <w:rsid w:val="00F510E0"/>
    <w:rsid w:val="00F5150A"/>
    <w:rsid w:val="00F51A57"/>
    <w:rsid w:val="00F51E79"/>
    <w:rsid w:val="00F51FC4"/>
    <w:rsid w:val="00F5253E"/>
    <w:rsid w:val="00F5297F"/>
    <w:rsid w:val="00F52C80"/>
    <w:rsid w:val="00F52D46"/>
    <w:rsid w:val="00F5408C"/>
    <w:rsid w:val="00F550AD"/>
    <w:rsid w:val="00F55770"/>
    <w:rsid w:val="00F56ECB"/>
    <w:rsid w:val="00F570F3"/>
    <w:rsid w:val="00F57517"/>
    <w:rsid w:val="00F5754D"/>
    <w:rsid w:val="00F60745"/>
    <w:rsid w:val="00F61EA2"/>
    <w:rsid w:val="00F6224F"/>
    <w:rsid w:val="00F62CBD"/>
    <w:rsid w:val="00F62CD3"/>
    <w:rsid w:val="00F634FE"/>
    <w:rsid w:val="00F63A6D"/>
    <w:rsid w:val="00F64DA4"/>
    <w:rsid w:val="00F6533B"/>
    <w:rsid w:val="00F65976"/>
    <w:rsid w:val="00F65B67"/>
    <w:rsid w:val="00F664BC"/>
    <w:rsid w:val="00F67226"/>
    <w:rsid w:val="00F673AB"/>
    <w:rsid w:val="00F675FE"/>
    <w:rsid w:val="00F70306"/>
    <w:rsid w:val="00F70695"/>
    <w:rsid w:val="00F713C4"/>
    <w:rsid w:val="00F71AB2"/>
    <w:rsid w:val="00F723AE"/>
    <w:rsid w:val="00F72A7B"/>
    <w:rsid w:val="00F73BB5"/>
    <w:rsid w:val="00F73C66"/>
    <w:rsid w:val="00F740C5"/>
    <w:rsid w:val="00F74230"/>
    <w:rsid w:val="00F74AD5"/>
    <w:rsid w:val="00F74E67"/>
    <w:rsid w:val="00F750F1"/>
    <w:rsid w:val="00F7524E"/>
    <w:rsid w:val="00F75536"/>
    <w:rsid w:val="00F75860"/>
    <w:rsid w:val="00F75A4D"/>
    <w:rsid w:val="00F75DE2"/>
    <w:rsid w:val="00F75EEF"/>
    <w:rsid w:val="00F76971"/>
    <w:rsid w:val="00F769A1"/>
    <w:rsid w:val="00F77218"/>
    <w:rsid w:val="00F8014D"/>
    <w:rsid w:val="00F8143C"/>
    <w:rsid w:val="00F81FAB"/>
    <w:rsid w:val="00F821DA"/>
    <w:rsid w:val="00F824F4"/>
    <w:rsid w:val="00F82921"/>
    <w:rsid w:val="00F831FE"/>
    <w:rsid w:val="00F832D1"/>
    <w:rsid w:val="00F833EF"/>
    <w:rsid w:val="00F83F65"/>
    <w:rsid w:val="00F83F92"/>
    <w:rsid w:val="00F83FE3"/>
    <w:rsid w:val="00F84C22"/>
    <w:rsid w:val="00F84D33"/>
    <w:rsid w:val="00F87D98"/>
    <w:rsid w:val="00F90A09"/>
    <w:rsid w:val="00F91404"/>
    <w:rsid w:val="00F917CF"/>
    <w:rsid w:val="00F91B56"/>
    <w:rsid w:val="00F92EAC"/>
    <w:rsid w:val="00F93EA0"/>
    <w:rsid w:val="00F95B06"/>
    <w:rsid w:val="00F96525"/>
    <w:rsid w:val="00F965DA"/>
    <w:rsid w:val="00F96D4D"/>
    <w:rsid w:val="00F97652"/>
    <w:rsid w:val="00F976EA"/>
    <w:rsid w:val="00F9783B"/>
    <w:rsid w:val="00F97954"/>
    <w:rsid w:val="00FA0088"/>
    <w:rsid w:val="00FA0821"/>
    <w:rsid w:val="00FA0B94"/>
    <w:rsid w:val="00FA0BEC"/>
    <w:rsid w:val="00FA0C2C"/>
    <w:rsid w:val="00FA2E1A"/>
    <w:rsid w:val="00FA357F"/>
    <w:rsid w:val="00FA430F"/>
    <w:rsid w:val="00FA4344"/>
    <w:rsid w:val="00FA4AD2"/>
    <w:rsid w:val="00FA4FF5"/>
    <w:rsid w:val="00FA541C"/>
    <w:rsid w:val="00FA5B55"/>
    <w:rsid w:val="00FA6174"/>
    <w:rsid w:val="00FA6EDF"/>
    <w:rsid w:val="00FA7487"/>
    <w:rsid w:val="00FA7C23"/>
    <w:rsid w:val="00FA7CFF"/>
    <w:rsid w:val="00FB0799"/>
    <w:rsid w:val="00FB1212"/>
    <w:rsid w:val="00FB121D"/>
    <w:rsid w:val="00FB15FB"/>
    <w:rsid w:val="00FB1D75"/>
    <w:rsid w:val="00FB1DF7"/>
    <w:rsid w:val="00FB3D3F"/>
    <w:rsid w:val="00FB4226"/>
    <w:rsid w:val="00FB43E7"/>
    <w:rsid w:val="00FB4F07"/>
    <w:rsid w:val="00FC0A77"/>
    <w:rsid w:val="00FC0B99"/>
    <w:rsid w:val="00FC1205"/>
    <w:rsid w:val="00FC1CBC"/>
    <w:rsid w:val="00FC2867"/>
    <w:rsid w:val="00FC3BC0"/>
    <w:rsid w:val="00FC4C69"/>
    <w:rsid w:val="00FC4EA6"/>
    <w:rsid w:val="00FC4ED0"/>
    <w:rsid w:val="00FC6F5E"/>
    <w:rsid w:val="00FC74B1"/>
    <w:rsid w:val="00FD06B8"/>
    <w:rsid w:val="00FD0BB9"/>
    <w:rsid w:val="00FD12D8"/>
    <w:rsid w:val="00FD18E8"/>
    <w:rsid w:val="00FD19D3"/>
    <w:rsid w:val="00FD1FF5"/>
    <w:rsid w:val="00FD254C"/>
    <w:rsid w:val="00FD2CFC"/>
    <w:rsid w:val="00FD371D"/>
    <w:rsid w:val="00FD3F94"/>
    <w:rsid w:val="00FD41B1"/>
    <w:rsid w:val="00FD48AD"/>
    <w:rsid w:val="00FD51C3"/>
    <w:rsid w:val="00FD617C"/>
    <w:rsid w:val="00FD6BC6"/>
    <w:rsid w:val="00FD6C3E"/>
    <w:rsid w:val="00FD72C7"/>
    <w:rsid w:val="00FD7423"/>
    <w:rsid w:val="00FD771C"/>
    <w:rsid w:val="00FD7EA0"/>
    <w:rsid w:val="00FE066B"/>
    <w:rsid w:val="00FE06DD"/>
    <w:rsid w:val="00FE07C9"/>
    <w:rsid w:val="00FE09FB"/>
    <w:rsid w:val="00FE24B8"/>
    <w:rsid w:val="00FE3182"/>
    <w:rsid w:val="00FE338C"/>
    <w:rsid w:val="00FE367E"/>
    <w:rsid w:val="00FE3850"/>
    <w:rsid w:val="00FE3891"/>
    <w:rsid w:val="00FE3B21"/>
    <w:rsid w:val="00FE40DD"/>
    <w:rsid w:val="00FE458E"/>
    <w:rsid w:val="00FE4897"/>
    <w:rsid w:val="00FE5307"/>
    <w:rsid w:val="00FE53EC"/>
    <w:rsid w:val="00FE656A"/>
    <w:rsid w:val="00FF00F7"/>
    <w:rsid w:val="00FF09DF"/>
    <w:rsid w:val="00FF0D20"/>
    <w:rsid w:val="00FF1C06"/>
    <w:rsid w:val="00FF21B1"/>
    <w:rsid w:val="00FF2988"/>
    <w:rsid w:val="00FF36F0"/>
    <w:rsid w:val="00FF501C"/>
    <w:rsid w:val="00FF528D"/>
    <w:rsid w:val="00FF553E"/>
    <w:rsid w:val="00FF5C16"/>
    <w:rsid w:val="00FF6450"/>
    <w:rsid w:val="00FF68B8"/>
    <w:rsid w:val="00FF6D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C48FD"/>
  <w15:chartTrackingRefBased/>
  <w15:docId w15:val="{EDC92A42-8A1F-48DC-92AA-1300CE3A5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346"/>
    <w:pPr>
      <w:spacing w:after="0" w:line="480" w:lineRule="auto"/>
      <w:ind w:firstLine="720"/>
    </w:pPr>
    <w:rPr>
      <w:rFonts w:eastAsiaTheme="minorEastAsia"/>
      <w:kern w:val="24"/>
      <w:sz w:val="24"/>
      <w:szCs w:val="24"/>
      <w:lang w:val="en-US" w:eastAsia="ja-JP"/>
      <w14:ligatures w14:val="none"/>
    </w:rPr>
  </w:style>
  <w:style w:type="paragraph" w:styleId="Heading2">
    <w:name w:val="heading 2"/>
    <w:basedOn w:val="Normal"/>
    <w:next w:val="Normal"/>
    <w:link w:val="Heading2Char"/>
    <w:uiPriority w:val="4"/>
    <w:unhideWhenUsed/>
    <w:qFormat/>
    <w:rsid w:val="00A45346"/>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6111E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85A8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4"/>
    <w:rsid w:val="00A45346"/>
    <w:rPr>
      <w:rFonts w:asciiTheme="majorHAnsi" w:eastAsiaTheme="majorEastAsia" w:hAnsiTheme="majorHAnsi" w:cstheme="majorBidi"/>
      <w:b/>
      <w:bCs/>
      <w:kern w:val="24"/>
      <w:sz w:val="24"/>
      <w:szCs w:val="24"/>
      <w:lang w:val="en-US" w:eastAsia="ja-JP"/>
      <w14:ligatures w14:val="none"/>
    </w:rPr>
  </w:style>
  <w:style w:type="paragraph" w:customStyle="1" w:styleId="EndNoteBibliographyTitle">
    <w:name w:val="EndNote Bibliography Title"/>
    <w:basedOn w:val="Normal"/>
    <w:link w:val="EndNoteBibliographyTitleChar"/>
    <w:rsid w:val="00A4534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5346"/>
    <w:rPr>
      <w:rFonts w:ascii="Calibri" w:eastAsiaTheme="minorEastAsia" w:hAnsi="Calibri" w:cs="Calibri"/>
      <w:noProof/>
      <w:kern w:val="24"/>
      <w:sz w:val="24"/>
      <w:szCs w:val="24"/>
      <w:lang w:val="en-US" w:eastAsia="ja-JP"/>
      <w14:ligatures w14:val="none"/>
    </w:rPr>
  </w:style>
  <w:style w:type="paragraph" w:customStyle="1" w:styleId="EndNoteBibliography">
    <w:name w:val="EndNote Bibliography"/>
    <w:basedOn w:val="Normal"/>
    <w:link w:val="EndNoteBibliographyChar"/>
    <w:rsid w:val="00A453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5346"/>
    <w:rPr>
      <w:rFonts w:ascii="Calibri" w:eastAsiaTheme="minorEastAsia" w:hAnsi="Calibri" w:cs="Calibri"/>
      <w:noProof/>
      <w:kern w:val="24"/>
      <w:sz w:val="24"/>
      <w:szCs w:val="24"/>
      <w:lang w:val="en-US" w:eastAsia="ja-JP"/>
      <w14:ligatures w14:val="none"/>
    </w:rPr>
  </w:style>
  <w:style w:type="paragraph" w:styleId="Title">
    <w:name w:val="Title"/>
    <w:basedOn w:val="Normal"/>
    <w:next w:val="Normal"/>
    <w:link w:val="TitleChar"/>
    <w:uiPriority w:val="10"/>
    <w:qFormat/>
    <w:rsid w:val="00A45346"/>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5346"/>
    <w:rPr>
      <w:rFonts w:asciiTheme="majorHAnsi" w:eastAsiaTheme="majorEastAsia" w:hAnsiTheme="majorHAnsi" w:cstheme="majorBidi"/>
      <w:spacing w:val="-10"/>
      <w:kern w:val="28"/>
      <w:sz w:val="56"/>
      <w:szCs w:val="56"/>
      <w:lang w:val="en-US" w:eastAsia="ja-JP"/>
      <w14:ligatures w14:val="none"/>
    </w:rPr>
  </w:style>
  <w:style w:type="paragraph" w:styleId="Subtitle">
    <w:name w:val="Subtitle"/>
    <w:basedOn w:val="Normal"/>
    <w:next w:val="Normal"/>
    <w:link w:val="SubtitleChar"/>
    <w:uiPriority w:val="11"/>
    <w:qFormat/>
    <w:rsid w:val="001A6A7F"/>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1"/>
    <w:rsid w:val="001A6A7F"/>
    <w:rPr>
      <w:rFonts w:eastAsiaTheme="minorEastAsia"/>
      <w:color w:val="5A5A5A" w:themeColor="text1" w:themeTint="A5"/>
      <w:spacing w:val="15"/>
      <w:kern w:val="24"/>
      <w:lang w:val="en-US" w:eastAsia="ja-JP"/>
      <w14:ligatures w14:val="none"/>
    </w:rPr>
  </w:style>
  <w:style w:type="character" w:styleId="Hyperlink">
    <w:name w:val="Hyperlink"/>
    <w:basedOn w:val="DefaultParagraphFont"/>
    <w:uiPriority w:val="99"/>
    <w:unhideWhenUsed/>
    <w:rsid w:val="003C75A4"/>
    <w:rPr>
      <w:color w:val="0563C1" w:themeColor="hyperlink"/>
      <w:u w:val="single"/>
    </w:rPr>
  </w:style>
  <w:style w:type="table" w:styleId="TableGrid">
    <w:name w:val="Table Grid"/>
    <w:basedOn w:val="TableNormal"/>
    <w:uiPriority w:val="39"/>
    <w:rsid w:val="00F82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8292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4A28A8"/>
    <w:pPr>
      <w:spacing w:after="200" w:line="240" w:lineRule="auto"/>
    </w:pPr>
    <w:rPr>
      <w:i/>
      <w:iCs/>
      <w:color w:val="44546A" w:themeColor="text2"/>
      <w:sz w:val="18"/>
      <w:szCs w:val="18"/>
    </w:rPr>
  </w:style>
  <w:style w:type="table" w:customStyle="1" w:styleId="APAReport">
    <w:name w:val="APA Report"/>
    <w:basedOn w:val="TableNormal"/>
    <w:uiPriority w:val="99"/>
    <w:rsid w:val="009C3AB1"/>
    <w:pPr>
      <w:spacing w:after="0" w:line="240" w:lineRule="auto"/>
    </w:pPr>
    <w:rPr>
      <w:rFonts w:eastAsiaTheme="minorEastAsia"/>
      <w:kern w:val="0"/>
      <w:sz w:val="24"/>
      <w:szCs w:val="24"/>
      <w:lang w:val="en-US" w:eastAsia="ja-JP"/>
      <w14:ligatures w14:val="none"/>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styleId="ListTable1Light">
    <w:name w:val="List Table 1 Light"/>
    <w:basedOn w:val="TableNormal"/>
    <w:uiPriority w:val="46"/>
    <w:rsid w:val="0089315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864802"/>
    <w:rPr>
      <w:i/>
      <w:iCs/>
      <w:color w:val="404040" w:themeColor="text1" w:themeTint="BF"/>
    </w:rPr>
  </w:style>
  <w:style w:type="character" w:customStyle="1" w:styleId="Heading3Char">
    <w:name w:val="Heading 3 Char"/>
    <w:basedOn w:val="DefaultParagraphFont"/>
    <w:link w:val="Heading3"/>
    <w:uiPriority w:val="9"/>
    <w:rsid w:val="006111EE"/>
    <w:rPr>
      <w:rFonts w:asciiTheme="majorHAnsi" w:eastAsiaTheme="majorEastAsia" w:hAnsiTheme="majorHAnsi" w:cstheme="majorBidi"/>
      <w:color w:val="1F3763" w:themeColor="accent1" w:themeShade="7F"/>
      <w:kern w:val="24"/>
      <w:sz w:val="24"/>
      <w:szCs w:val="24"/>
      <w:lang w:val="en-US" w:eastAsia="ja-JP"/>
      <w14:ligatures w14:val="none"/>
    </w:rPr>
  </w:style>
  <w:style w:type="character" w:customStyle="1" w:styleId="Heading4Char">
    <w:name w:val="Heading 4 Char"/>
    <w:basedOn w:val="DefaultParagraphFont"/>
    <w:link w:val="Heading4"/>
    <w:uiPriority w:val="9"/>
    <w:rsid w:val="00985A88"/>
    <w:rPr>
      <w:rFonts w:asciiTheme="majorHAnsi" w:eastAsiaTheme="majorEastAsia" w:hAnsiTheme="majorHAnsi" w:cstheme="majorBidi"/>
      <w:i/>
      <w:iCs/>
      <w:color w:val="2F5496" w:themeColor="accent1" w:themeShade="BF"/>
      <w:kern w:val="24"/>
      <w:sz w:val="24"/>
      <w:szCs w:val="24"/>
      <w:lang w:val="en-US" w:eastAsia="ja-JP"/>
      <w14:ligatures w14:val="none"/>
    </w:rPr>
  </w:style>
  <w:style w:type="paragraph" w:styleId="CommentText">
    <w:name w:val="annotation text"/>
    <w:basedOn w:val="Normal"/>
    <w:link w:val="CommentTextChar"/>
    <w:uiPriority w:val="99"/>
    <w:unhideWhenUsed/>
    <w:rsid w:val="00AE6791"/>
    <w:pPr>
      <w:spacing w:line="240" w:lineRule="auto"/>
      <w:ind w:firstLine="0"/>
    </w:pPr>
    <w:rPr>
      <w:sz w:val="22"/>
      <w:szCs w:val="20"/>
    </w:rPr>
  </w:style>
  <w:style w:type="character" w:customStyle="1" w:styleId="CommentTextChar">
    <w:name w:val="Comment Text Char"/>
    <w:basedOn w:val="DefaultParagraphFont"/>
    <w:link w:val="CommentText"/>
    <w:uiPriority w:val="99"/>
    <w:rsid w:val="00AE6791"/>
    <w:rPr>
      <w:rFonts w:eastAsiaTheme="minorEastAsia"/>
      <w:kern w:val="24"/>
      <w:szCs w:val="20"/>
      <w:lang w:val="en-US" w:eastAsia="ja-JP"/>
      <w14:ligatures w14:val="none"/>
    </w:rPr>
  </w:style>
  <w:style w:type="character" w:styleId="CommentReference">
    <w:name w:val="annotation reference"/>
    <w:basedOn w:val="DefaultParagraphFont"/>
    <w:uiPriority w:val="99"/>
    <w:semiHidden/>
    <w:unhideWhenUsed/>
    <w:rsid w:val="00AE6791"/>
    <w:rPr>
      <w:sz w:val="22"/>
      <w:szCs w:val="16"/>
    </w:rPr>
  </w:style>
  <w:style w:type="character" w:styleId="UnresolvedMention">
    <w:name w:val="Unresolved Mention"/>
    <w:basedOn w:val="DefaultParagraphFont"/>
    <w:uiPriority w:val="99"/>
    <w:semiHidden/>
    <w:unhideWhenUsed/>
    <w:rsid w:val="006568B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15229"/>
    <w:pPr>
      <w:ind w:firstLine="720"/>
    </w:pPr>
    <w:rPr>
      <w:b/>
      <w:bCs/>
      <w:sz w:val="20"/>
    </w:rPr>
  </w:style>
  <w:style w:type="character" w:customStyle="1" w:styleId="CommentSubjectChar">
    <w:name w:val="Comment Subject Char"/>
    <w:basedOn w:val="CommentTextChar"/>
    <w:link w:val="CommentSubject"/>
    <w:uiPriority w:val="99"/>
    <w:semiHidden/>
    <w:rsid w:val="00C15229"/>
    <w:rPr>
      <w:rFonts w:eastAsiaTheme="minorEastAsia"/>
      <w:b/>
      <w:bCs/>
      <w:kern w:val="24"/>
      <w:sz w:val="20"/>
      <w:szCs w:val="20"/>
      <w:lang w:val="en-US" w:eastAsia="ja-JP"/>
      <w14:ligatures w14:val="none"/>
    </w:rPr>
  </w:style>
  <w:style w:type="paragraph" w:styleId="BalloonText">
    <w:name w:val="Balloon Text"/>
    <w:basedOn w:val="Normal"/>
    <w:link w:val="BalloonTextChar"/>
    <w:uiPriority w:val="99"/>
    <w:semiHidden/>
    <w:unhideWhenUsed/>
    <w:rsid w:val="00C152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229"/>
    <w:rPr>
      <w:rFonts w:ascii="Segoe UI" w:eastAsiaTheme="minorEastAsia" w:hAnsi="Segoe UI" w:cs="Segoe UI"/>
      <w:kern w:val="24"/>
      <w:sz w:val="18"/>
      <w:szCs w:val="18"/>
      <w:lang w:val="en-US" w:eastAsia="ja-JP"/>
      <w14:ligatures w14:val="none"/>
    </w:rPr>
  </w:style>
  <w:style w:type="paragraph" w:styleId="Revision">
    <w:name w:val="Revision"/>
    <w:hidden/>
    <w:uiPriority w:val="99"/>
    <w:semiHidden/>
    <w:rsid w:val="001E7277"/>
    <w:pPr>
      <w:spacing w:after="0" w:line="240" w:lineRule="auto"/>
    </w:pPr>
    <w:rPr>
      <w:rFonts w:eastAsiaTheme="minorEastAsia"/>
      <w:kern w:val="24"/>
      <w:sz w:val="24"/>
      <w:szCs w:val="24"/>
      <w:lang w:val="en-US" w:eastAsia="ja-JP"/>
      <w14:ligatures w14:val="none"/>
    </w:rPr>
  </w:style>
  <w:style w:type="paragraph" w:styleId="Header">
    <w:name w:val="header"/>
    <w:basedOn w:val="Normal"/>
    <w:link w:val="HeaderChar"/>
    <w:uiPriority w:val="99"/>
    <w:unhideWhenUsed/>
    <w:rsid w:val="001106CF"/>
    <w:pPr>
      <w:tabs>
        <w:tab w:val="center" w:pos="4513"/>
        <w:tab w:val="right" w:pos="9026"/>
      </w:tabs>
      <w:spacing w:line="240" w:lineRule="auto"/>
    </w:pPr>
  </w:style>
  <w:style w:type="character" w:customStyle="1" w:styleId="HeaderChar">
    <w:name w:val="Header Char"/>
    <w:basedOn w:val="DefaultParagraphFont"/>
    <w:link w:val="Header"/>
    <w:uiPriority w:val="99"/>
    <w:rsid w:val="001106CF"/>
    <w:rPr>
      <w:rFonts w:eastAsiaTheme="minorEastAsia"/>
      <w:kern w:val="24"/>
      <w:sz w:val="24"/>
      <w:szCs w:val="24"/>
      <w:lang w:val="en-US" w:eastAsia="ja-JP"/>
      <w14:ligatures w14:val="none"/>
    </w:rPr>
  </w:style>
  <w:style w:type="paragraph" w:styleId="Footer">
    <w:name w:val="footer"/>
    <w:basedOn w:val="Normal"/>
    <w:link w:val="FooterChar"/>
    <w:uiPriority w:val="99"/>
    <w:unhideWhenUsed/>
    <w:rsid w:val="001106CF"/>
    <w:pPr>
      <w:tabs>
        <w:tab w:val="center" w:pos="4513"/>
        <w:tab w:val="right" w:pos="9026"/>
      </w:tabs>
      <w:spacing w:line="240" w:lineRule="auto"/>
    </w:pPr>
  </w:style>
  <w:style w:type="character" w:customStyle="1" w:styleId="FooterChar">
    <w:name w:val="Footer Char"/>
    <w:basedOn w:val="DefaultParagraphFont"/>
    <w:link w:val="Footer"/>
    <w:uiPriority w:val="99"/>
    <w:rsid w:val="001106CF"/>
    <w:rPr>
      <w:rFonts w:eastAsiaTheme="minorEastAsia"/>
      <w:kern w:val="24"/>
      <w:sz w:val="24"/>
      <w:szCs w:val="24"/>
      <w:lang w:val="en-US" w:eastAsia="ja-JP"/>
      <w14:ligatures w14:val="none"/>
    </w:rPr>
  </w:style>
  <w:style w:type="paragraph" w:styleId="ListParagraph">
    <w:name w:val="List Paragraph"/>
    <w:basedOn w:val="Normal"/>
    <w:uiPriority w:val="34"/>
    <w:qFormat/>
    <w:rsid w:val="00E560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30911">
      <w:bodyDiv w:val="1"/>
      <w:marLeft w:val="0"/>
      <w:marRight w:val="0"/>
      <w:marTop w:val="0"/>
      <w:marBottom w:val="0"/>
      <w:divBdr>
        <w:top w:val="none" w:sz="0" w:space="0" w:color="auto"/>
        <w:left w:val="none" w:sz="0" w:space="0" w:color="auto"/>
        <w:bottom w:val="none" w:sz="0" w:space="0" w:color="auto"/>
        <w:right w:val="none" w:sz="0" w:space="0" w:color="auto"/>
      </w:divBdr>
    </w:div>
    <w:div w:id="1376737789">
      <w:bodyDiv w:val="1"/>
      <w:marLeft w:val="0"/>
      <w:marRight w:val="0"/>
      <w:marTop w:val="0"/>
      <w:marBottom w:val="0"/>
      <w:divBdr>
        <w:top w:val="none" w:sz="0" w:space="0" w:color="auto"/>
        <w:left w:val="none" w:sz="0" w:space="0" w:color="auto"/>
        <w:bottom w:val="none" w:sz="0" w:space="0" w:color="auto"/>
        <w:right w:val="none" w:sz="0" w:space="0" w:color="auto"/>
      </w:divBdr>
    </w:div>
    <w:div w:id="16850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8AP6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B554F-93CD-41E5-8206-3CBE9968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6</Pages>
  <Words>22112</Words>
  <Characters>126043</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odington</dc:creator>
  <cp:keywords/>
  <dc:description/>
  <cp:lastModifiedBy>Paul Crampton</cp:lastModifiedBy>
  <cp:revision>31</cp:revision>
  <dcterms:created xsi:type="dcterms:W3CDTF">2025-02-27T14:01:00Z</dcterms:created>
  <dcterms:modified xsi:type="dcterms:W3CDTF">2026-02-06T13:21:00Z</dcterms:modified>
</cp:coreProperties>
</file>